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0E66F0" w14:textId="77777777" w:rsidR="00001DC6" w:rsidRDefault="00001DC6" w:rsidP="00181FF6"/>
    <w:p w14:paraId="1AEB4BB3" w14:textId="629AF325" w:rsidR="005E3091" w:rsidRDefault="007D24B6" w:rsidP="00CA788F">
      <w:pPr>
        <w:rPr>
          <w:b/>
          <w:bCs/>
        </w:rPr>
      </w:pPr>
      <w:r w:rsidRPr="006E1D2C">
        <w:rPr>
          <w:rFonts w:hint="eastAsia"/>
          <w:b/>
          <w:bCs/>
        </w:rPr>
        <w:t xml:space="preserve">1.3 </w:t>
      </w:r>
      <w:r w:rsidR="000B244A" w:rsidRPr="006E1D2C">
        <w:rPr>
          <w:b/>
          <w:bCs/>
        </w:rPr>
        <w:t xml:space="preserve">THE </w:t>
      </w:r>
      <w:r w:rsidR="00170B79">
        <w:rPr>
          <w:rFonts w:hint="eastAsia"/>
          <w:b/>
          <w:bCs/>
        </w:rPr>
        <w:t xml:space="preserve">REVIEW OF RECENT SCHOLARSHIP AND WHY MY THESIS IS IMPORTANT. </w:t>
      </w:r>
    </w:p>
    <w:p w14:paraId="4F0F98E7" w14:textId="77777777" w:rsidR="00CA788F" w:rsidRPr="00AD7663" w:rsidRDefault="00CA788F" w:rsidP="00CA788F">
      <w:pPr>
        <w:rPr>
          <w:rFonts w:eastAsia="SimSun" w:cstheme="majorBidi"/>
          <w:color w:val="FF0000"/>
        </w:rPr>
      </w:pPr>
    </w:p>
    <w:p w14:paraId="291569B0" w14:textId="0BA6C92D" w:rsidR="00AF30A4" w:rsidRDefault="00823ECA" w:rsidP="006410A5">
      <w:pPr>
        <w:spacing w:line="480" w:lineRule="auto"/>
      </w:pPr>
      <w:r w:rsidRPr="006410A5">
        <w:t>Most of</w:t>
      </w:r>
      <w:r w:rsidR="006410A5" w:rsidRPr="006410A5">
        <w:t xml:space="preserve"> the excavated materials from the 6th-</w:t>
      </w:r>
      <w:r w:rsidR="00F443D0">
        <w:rPr>
          <w:rFonts w:hint="eastAsia"/>
        </w:rPr>
        <w:t>10</w:t>
      </w:r>
      <w:r w:rsidR="006410A5" w:rsidRPr="006410A5">
        <w:t>th centuries in the Tur</w:t>
      </w:r>
      <w:r w:rsidR="000E1308">
        <w:rPr>
          <w:rFonts w:hint="eastAsia"/>
        </w:rPr>
        <w:t>f</w:t>
      </w:r>
      <w:r w:rsidR="006410A5" w:rsidRPr="006410A5">
        <w:t xml:space="preserve">an area are </w:t>
      </w:r>
      <w:r w:rsidR="00223414">
        <w:rPr>
          <w:rFonts w:hint="eastAsia"/>
        </w:rPr>
        <w:t xml:space="preserve">either </w:t>
      </w:r>
      <w:r w:rsidR="006410A5" w:rsidRPr="006410A5">
        <w:t>in Chinese</w:t>
      </w:r>
      <w:r w:rsidR="00AA3114">
        <w:rPr>
          <w:rStyle w:val="FootnoteReference"/>
        </w:rPr>
        <w:footnoteReference w:id="2"/>
      </w:r>
      <w:r w:rsidR="006410A5" w:rsidRPr="006410A5">
        <w:t xml:space="preserve"> </w:t>
      </w:r>
      <w:r w:rsidR="00223414">
        <w:rPr>
          <w:rFonts w:hint="eastAsia"/>
        </w:rPr>
        <w:t>or</w:t>
      </w:r>
      <w:r>
        <w:rPr>
          <w:rFonts w:hint="eastAsia"/>
        </w:rPr>
        <w:t xml:space="preserve"> other languages such as Syriac, Sogdian and Uighur from Berlin Turfan collections.</w:t>
      </w:r>
      <w:r>
        <w:rPr>
          <w:rStyle w:val="FootnoteReference"/>
        </w:rPr>
        <w:footnoteReference w:id="3"/>
      </w:r>
      <w:r>
        <w:rPr>
          <w:rFonts w:hint="eastAsia"/>
        </w:rPr>
        <w:t xml:space="preserve"> </w:t>
      </w:r>
      <w:r w:rsidR="002B0C5E" w:rsidRPr="006410A5">
        <w:t>Most of</w:t>
      </w:r>
      <w:r w:rsidR="006410A5" w:rsidRPr="006410A5">
        <w:t xml:space="preserve"> th</w:t>
      </w:r>
      <w:r w:rsidR="00223414">
        <w:rPr>
          <w:rFonts w:hint="eastAsia"/>
        </w:rPr>
        <w:t>ose Chinese</w:t>
      </w:r>
      <w:r w:rsidR="006410A5" w:rsidRPr="006410A5">
        <w:t xml:space="preserve"> material is dominated by economic, social, and governmental documents.</w:t>
      </w:r>
      <w:r w:rsidR="000C11AA">
        <w:rPr>
          <w:rFonts w:hint="eastAsia"/>
        </w:rPr>
        <w:t xml:space="preserve"> </w:t>
      </w:r>
      <w:r w:rsidR="008D71EC" w:rsidRPr="008D71EC">
        <w:t>Buddhism stands alone in religious studies of th</w:t>
      </w:r>
      <w:r w:rsidR="000C11AA">
        <w:rPr>
          <w:rFonts w:hint="eastAsia"/>
        </w:rPr>
        <w:t>ese</w:t>
      </w:r>
      <w:r w:rsidR="008D71EC" w:rsidRPr="008D71EC">
        <w:t xml:space="preserve"> </w:t>
      </w:r>
      <w:r w:rsidR="00ED544A">
        <w:rPr>
          <w:rFonts w:hint="eastAsia"/>
        </w:rPr>
        <w:t xml:space="preserve">Chinese </w:t>
      </w:r>
      <w:r w:rsidR="008D71EC" w:rsidRPr="008D71EC">
        <w:t>material, and other religions are hardly mentioned except by a few scholars who discuss the possibility of Zoroastrianism.</w:t>
      </w:r>
      <w:r w:rsidR="00AF30A4">
        <w:rPr>
          <w:rFonts w:hint="eastAsia"/>
        </w:rPr>
        <w:t xml:space="preserve"> </w:t>
      </w:r>
    </w:p>
    <w:p w14:paraId="1655BD43" w14:textId="111A9A77" w:rsidR="00ED544A" w:rsidRDefault="00AF30A4" w:rsidP="00AC1742">
      <w:pPr>
        <w:spacing w:line="480" w:lineRule="auto"/>
      </w:pPr>
      <w:r w:rsidRPr="00AF30A4">
        <w:t>The reason for the dominance of Buddhist studies is that most Chinese and Japanese scholars have assumed that</w:t>
      </w:r>
      <w:r w:rsidR="001B294A">
        <w:rPr>
          <w:rFonts w:hint="eastAsia"/>
        </w:rPr>
        <w:t xml:space="preserve"> the Chinese word Si</w:t>
      </w:r>
      <w:r w:rsidRPr="00AF30A4">
        <w:t xml:space="preserve"> in excavated materials refer to Buddhist temples. This is a direct result of the fact that all studies of religion are centered around Buddhis</w:t>
      </w:r>
      <w:r w:rsidR="000833B9">
        <w:rPr>
          <w:rFonts w:hint="eastAsia"/>
        </w:rPr>
        <w:t>m</w:t>
      </w:r>
      <w:r w:rsidRPr="00AF30A4">
        <w:t>.</w:t>
      </w:r>
      <w:r w:rsidR="00ED544A">
        <w:rPr>
          <w:rFonts w:hint="eastAsia"/>
        </w:rPr>
        <w:t xml:space="preserve"> </w:t>
      </w:r>
      <w:r w:rsidR="00790FE6" w:rsidRPr="00790FE6">
        <w:t xml:space="preserve">Even though they don't argue the religious identity of these </w:t>
      </w:r>
      <w:r w:rsidR="006A02B7" w:rsidRPr="006A02B7">
        <w:rPr>
          <w:rFonts w:hint="eastAsia"/>
          <w:i/>
          <w:iCs/>
        </w:rPr>
        <w:t>S</w:t>
      </w:r>
      <w:r w:rsidR="00790FE6" w:rsidRPr="006A02B7">
        <w:rPr>
          <w:i/>
          <w:iCs/>
        </w:rPr>
        <w:t>i</w:t>
      </w:r>
      <w:r w:rsidR="00790FE6" w:rsidRPr="00790FE6">
        <w:t xml:space="preserve"> one by one, they still assume that they are all Buddhist temples.</w:t>
      </w:r>
      <w:r w:rsidR="00AC1742" w:rsidRPr="00AC1742">
        <w:t xml:space="preserve"> </w:t>
      </w:r>
    </w:p>
    <w:p w14:paraId="53B842AC" w14:textId="45A4A546" w:rsidR="0059022A" w:rsidRDefault="00A833CE" w:rsidP="00AC1742">
      <w:pPr>
        <w:spacing w:line="480" w:lineRule="auto"/>
      </w:pPr>
      <w:r w:rsidRPr="00A833CE">
        <w:t>Tur</w:t>
      </w:r>
      <w:r>
        <w:rPr>
          <w:rFonts w:hint="eastAsia"/>
        </w:rPr>
        <w:t>f</w:t>
      </w:r>
      <w:r w:rsidRPr="00A833CE">
        <w:t>an, as a big international city with multi-ethnic, multi-religious, and multi-lingual people, regardless of the religious background of its inhabitants, would have been involved in the local political, social, and economic activities, leaving some historical materials behind. However, based on the assumption</w:t>
      </w:r>
      <w:r>
        <w:rPr>
          <w:rFonts w:hint="eastAsia"/>
        </w:rPr>
        <w:t xml:space="preserve"> above</w:t>
      </w:r>
      <w:r w:rsidRPr="00A833CE">
        <w:t>, there are currently many academic studies on the political, social, and economic aspects of Buddhist</w:t>
      </w:r>
      <w:r w:rsidR="00420DBF">
        <w:rPr>
          <w:rFonts w:hint="eastAsia"/>
        </w:rPr>
        <w:t xml:space="preserve"> temple</w:t>
      </w:r>
      <w:r w:rsidRPr="00A833CE">
        <w:t>s and monks. However, for other religions in the Turpan region, there are very few studies in this area.</w:t>
      </w:r>
    </w:p>
    <w:p w14:paraId="5690F511" w14:textId="38CFB87A" w:rsidR="00D37CCB" w:rsidRDefault="00AC1742" w:rsidP="00AC1742">
      <w:pPr>
        <w:spacing w:line="480" w:lineRule="auto"/>
      </w:pPr>
      <w:r w:rsidRPr="00AC1742">
        <w:t xml:space="preserve">If one compares this situation with the latest research on </w:t>
      </w:r>
      <w:r w:rsidR="000C4857">
        <w:rPr>
          <w:rFonts w:hint="eastAsia"/>
        </w:rPr>
        <w:t xml:space="preserve">the </w:t>
      </w:r>
      <w:r w:rsidR="000C4857">
        <w:t>Christian</w:t>
      </w:r>
      <w:r w:rsidRPr="00AC1742">
        <w:t xml:space="preserve"> </w:t>
      </w:r>
      <w:r w:rsidR="007260C1">
        <w:rPr>
          <w:rFonts w:hint="eastAsia"/>
        </w:rPr>
        <w:t>Syriac, Sogdian and Uighur</w:t>
      </w:r>
      <w:r w:rsidRPr="00AC1742">
        <w:t xml:space="preserve"> material in Berlin Tu</w:t>
      </w:r>
      <w:r w:rsidR="007260C1">
        <w:rPr>
          <w:rFonts w:hint="eastAsia"/>
        </w:rPr>
        <w:t>r</w:t>
      </w:r>
      <w:r w:rsidRPr="00AC1742">
        <w:t>fan</w:t>
      </w:r>
      <w:r w:rsidR="007260C1">
        <w:rPr>
          <w:rFonts w:hint="eastAsia"/>
        </w:rPr>
        <w:t xml:space="preserve"> Collections</w:t>
      </w:r>
      <w:r w:rsidRPr="00AC1742">
        <w:rPr>
          <w:rFonts w:hint="eastAsia"/>
        </w:rPr>
        <w:t>.</w:t>
      </w:r>
      <w:r w:rsidRPr="00AC1742">
        <w:t xml:space="preserve"> </w:t>
      </w:r>
      <w:r w:rsidR="00485E52">
        <w:rPr>
          <w:rFonts w:hint="eastAsia"/>
        </w:rPr>
        <w:t>He</w:t>
      </w:r>
      <w:r w:rsidRPr="00AC1742">
        <w:t xml:space="preserve"> will be surprised to find that</w:t>
      </w:r>
      <w:r w:rsidR="00A17FC8">
        <w:rPr>
          <w:rFonts w:hint="eastAsia"/>
        </w:rPr>
        <w:t xml:space="preserve">, although </w:t>
      </w:r>
      <w:r w:rsidR="00A17FC8">
        <w:t>all</w:t>
      </w:r>
      <w:r w:rsidR="00A17FC8">
        <w:rPr>
          <w:rFonts w:hint="eastAsia"/>
        </w:rPr>
        <w:t xml:space="preserve"> </w:t>
      </w:r>
      <w:r w:rsidRPr="00AC1742">
        <w:t>excavated materials</w:t>
      </w:r>
      <w:r w:rsidR="001D1C95">
        <w:rPr>
          <w:rFonts w:hint="eastAsia"/>
        </w:rPr>
        <w:t xml:space="preserve"> </w:t>
      </w:r>
      <w:r w:rsidR="00A17FC8">
        <w:rPr>
          <w:rFonts w:hint="eastAsia"/>
        </w:rPr>
        <w:t xml:space="preserve">come from </w:t>
      </w:r>
      <w:r w:rsidRPr="00AC1742">
        <w:t>the same area</w:t>
      </w:r>
      <w:r w:rsidR="00A17FC8">
        <w:rPr>
          <w:rFonts w:hint="eastAsia"/>
        </w:rPr>
        <w:t xml:space="preserve"> and </w:t>
      </w:r>
      <w:r w:rsidRPr="00AC1742">
        <w:t xml:space="preserve">almost the same </w:t>
      </w:r>
      <w:r w:rsidR="00D37CCB" w:rsidRPr="00AC1742">
        <w:t>period</w:t>
      </w:r>
      <w:r w:rsidRPr="00AC1742">
        <w:t xml:space="preserve">, </w:t>
      </w:r>
      <w:r w:rsidR="00A17FC8">
        <w:rPr>
          <w:rFonts w:hint="eastAsia"/>
        </w:rPr>
        <w:t xml:space="preserve">the </w:t>
      </w:r>
      <w:r w:rsidRPr="00AC1742">
        <w:t xml:space="preserve">recent studies of </w:t>
      </w:r>
      <w:r w:rsidRPr="00AC1742">
        <w:lastRenderedPageBreak/>
        <w:t>Chinese materials are almost separate</w:t>
      </w:r>
      <w:r w:rsidR="00A17FC8">
        <w:rPr>
          <w:rFonts w:hint="eastAsia"/>
        </w:rPr>
        <w:t xml:space="preserve"> from those who studied in Syriac, Sogdian and Uighur materials. </w:t>
      </w:r>
    </w:p>
    <w:p w14:paraId="1E740C03" w14:textId="02C8E63C" w:rsidR="00A92389" w:rsidRDefault="00A92389" w:rsidP="00AC1742">
      <w:pPr>
        <w:spacing w:line="480" w:lineRule="auto"/>
      </w:pPr>
      <w:r>
        <w:rPr>
          <w:rFonts w:hint="eastAsia"/>
        </w:rPr>
        <w:t xml:space="preserve">It is unreasonable that the abundant of </w:t>
      </w:r>
      <w:r w:rsidR="002A326F">
        <w:rPr>
          <w:rFonts w:hint="eastAsia"/>
        </w:rPr>
        <w:t xml:space="preserve">material of the Church of the East in Syriac, Sogdian and Uighur languages and dominant of Buddhism studies in Chinese languages are co-existed in the same area and period. </w:t>
      </w:r>
      <w:r w:rsidR="007913FD" w:rsidRPr="007913FD">
        <w:t xml:space="preserve">This </w:t>
      </w:r>
      <w:r w:rsidR="002E662F">
        <w:rPr>
          <w:rFonts w:hint="eastAsia"/>
        </w:rPr>
        <w:t>un-</w:t>
      </w:r>
      <w:r w:rsidR="002E662F">
        <w:t>reasonability</w:t>
      </w:r>
      <w:r w:rsidR="007913FD" w:rsidRPr="007913FD">
        <w:t xml:space="preserve"> opens up a space for this </w:t>
      </w:r>
      <w:r w:rsidR="006271E5">
        <w:rPr>
          <w:rFonts w:hint="eastAsia"/>
        </w:rPr>
        <w:t>thesis</w:t>
      </w:r>
      <w:r w:rsidR="007913FD" w:rsidRPr="007913FD">
        <w:t xml:space="preserve"> to make a correlation with</w:t>
      </w:r>
      <w:r w:rsidR="006271E5">
        <w:rPr>
          <w:rFonts w:hint="eastAsia"/>
        </w:rPr>
        <w:t xml:space="preserve"> </w:t>
      </w:r>
      <w:r w:rsidR="007913FD" w:rsidRPr="007913FD">
        <w:t xml:space="preserve">Syriac, </w:t>
      </w:r>
      <w:r w:rsidR="006271E5">
        <w:rPr>
          <w:rFonts w:hint="eastAsia"/>
        </w:rPr>
        <w:t>Sogdian and Uighur</w:t>
      </w:r>
      <w:r w:rsidR="007913FD" w:rsidRPr="007913FD">
        <w:t xml:space="preserve"> materials</w:t>
      </w:r>
      <w:r w:rsidR="006271E5">
        <w:rPr>
          <w:rFonts w:hint="eastAsia"/>
        </w:rPr>
        <w:t xml:space="preserve"> for the Church of the East (including its archeological sites)</w:t>
      </w:r>
      <w:r w:rsidR="00076498">
        <w:rPr>
          <w:rFonts w:hint="eastAsia"/>
        </w:rPr>
        <w:t xml:space="preserve">, that is the possibility of the church buildings </w:t>
      </w:r>
      <w:r w:rsidR="00DE62C2">
        <w:rPr>
          <w:rFonts w:hint="eastAsia"/>
        </w:rPr>
        <w:t xml:space="preserve">of the Si in </w:t>
      </w:r>
      <w:r w:rsidR="007913FD" w:rsidRPr="007913FD">
        <w:t>the Chinese materia</w:t>
      </w:r>
      <w:r w:rsidR="00DE62C2">
        <w:rPr>
          <w:rFonts w:hint="eastAsia"/>
        </w:rPr>
        <w:t>ls</w:t>
      </w:r>
      <w:r w:rsidR="007913FD" w:rsidRPr="007913FD">
        <w:t>. In the following section, I will focus on the latest research by scholars on these excavated materials and evaluate their contributions as well as their shortcomings.</w:t>
      </w:r>
    </w:p>
    <w:p w14:paraId="5E583BAC" w14:textId="1696245B" w:rsidR="00A46189" w:rsidRPr="00C83C7C" w:rsidRDefault="003B6A64" w:rsidP="00AC1742">
      <w:pPr>
        <w:spacing w:line="480" w:lineRule="auto"/>
        <w:rPr>
          <w:b/>
          <w:bCs/>
        </w:rPr>
      </w:pPr>
      <w:r>
        <w:rPr>
          <w:rFonts w:hint="eastAsia"/>
          <w:b/>
          <w:bCs/>
        </w:rPr>
        <w:t xml:space="preserve">1.3.1 </w:t>
      </w:r>
      <w:r w:rsidR="00C83C7C" w:rsidRPr="00C83C7C">
        <w:rPr>
          <w:rFonts w:hint="eastAsia"/>
          <w:b/>
          <w:bCs/>
        </w:rPr>
        <w:t xml:space="preserve">The </w:t>
      </w:r>
      <w:r w:rsidR="00481B6D">
        <w:rPr>
          <w:rFonts w:hint="eastAsia"/>
          <w:b/>
          <w:bCs/>
        </w:rPr>
        <w:t xml:space="preserve">recent </w:t>
      </w:r>
      <w:r w:rsidR="00C83C7C" w:rsidRPr="00C83C7C">
        <w:rPr>
          <w:rFonts w:hint="eastAsia"/>
          <w:b/>
          <w:bCs/>
        </w:rPr>
        <w:t>religious study in Chinese sources</w:t>
      </w:r>
    </w:p>
    <w:p w14:paraId="5127093E" w14:textId="716C5F8A" w:rsidR="007B03E1" w:rsidRDefault="00DA603A" w:rsidP="007B03E1">
      <w:pPr>
        <w:spacing w:line="480" w:lineRule="auto"/>
        <w:rPr>
          <w:rFonts w:eastAsia="SimSun" w:cstheme="majorBidi"/>
        </w:rPr>
      </w:pPr>
      <w:r>
        <w:rPr>
          <w:rFonts w:eastAsia="SimSun" w:cstheme="majorBidi"/>
        </w:rPr>
        <w:t xml:space="preserve">In </w:t>
      </w:r>
      <w:r w:rsidRPr="00DF48F3">
        <w:rPr>
          <w:rFonts w:eastAsia="SimSun" w:cstheme="majorBidi"/>
          <w:i/>
          <w:iCs/>
        </w:rPr>
        <w:t>Gaochang</w:t>
      </w:r>
      <w:r>
        <w:rPr>
          <w:rFonts w:eastAsia="SimSun" w:cstheme="majorBidi"/>
        </w:rPr>
        <w:t xml:space="preserve"> and early Tang period, most scholars have no questions about basic assumption that </w:t>
      </w:r>
      <w:r w:rsidRPr="006F466A">
        <w:rPr>
          <w:rFonts w:eastAsia="SimSun" w:cstheme="majorBidi" w:hint="eastAsia"/>
          <w:i/>
          <w:iCs/>
        </w:rPr>
        <w:t>S</w:t>
      </w:r>
      <w:r w:rsidRPr="006F466A">
        <w:rPr>
          <w:rFonts w:eastAsia="SimSun" w:cstheme="majorBidi"/>
          <w:i/>
          <w:iCs/>
        </w:rPr>
        <w:t>i</w:t>
      </w:r>
      <w:r>
        <w:rPr>
          <w:rFonts w:eastAsia="SimSun" w:cstheme="majorBidi"/>
        </w:rPr>
        <w:t xml:space="preserve"> and </w:t>
      </w:r>
      <w:r w:rsidRPr="006F466A">
        <w:rPr>
          <w:rFonts w:eastAsia="SimSun" w:cstheme="majorBidi"/>
          <w:i/>
          <w:iCs/>
        </w:rPr>
        <w:t>Seng</w:t>
      </w:r>
      <w:r>
        <w:rPr>
          <w:rFonts w:eastAsia="SimSun" w:cstheme="majorBidi"/>
        </w:rPr>
        <w:t xml:space="preserve"> are linked Buddhism. Under this assumption, </w:t>
      </w:r>
      <w:r w:rsidR="00A87D77" w:rsidRPr="00A54DDC">
        <w:rPr>
          <w:rFonts w:eastAsia="SimSun" w:cstheme="majorBidi" w:hint="eastAsia"/>
        </w:rPr>
        <w:t xml:space="preserve">Yin </w:t>
      </w:r>
      <w:r w:rsidR="00A87D77" w:rsidRPr="00A54DDC">
        <w:rPr>
          <w:rFonts w:eastAsia="SimSun" w:cstheme="majorBidi"/>
        </w:rPr>
        <w:t>Q</w:t>
      </w:r>
      <w:r w:rsidR="00A87D77" w:rsidRPr="00A54DDC">
        <w:rPr>
          <w:rFonts w:eastAsia="SimSun" w:cstheme="majorBidi" w:hint="eastAsia"/>
        </w:rPr>
        <w:t>i</w:t>
      </w:r>
      <w:r w:rsidR="00A87D77" w:rsidRPr="00A54DDC">
        <w:rPr>
          <w:rFonts w:eastAsia="SimSun" w:cstheme="majorBidi"/>
        </w:rPr>
        <w:t xml:space="preserve">ng </w:t>
      </w:r>
      <w:r w:rsidR="00A87D77" w:rsidRPr="00A54DDC">
        <w:rPr>
          <w:rFonts w:eastAsia="SimSun" w:cstheme="majorBidi" w:hint="eastAsia"/>
        </w:rPr>
        <w:t>殷晴</w:t>
      </w:r>
      <w:r w:rsidR="00A87D77" w:rsidRPr="00A54DDC">
        <w:rPr>
          <w:rFonts w:eastAsia="SimSun" w:cstheme="majorBidi"/>
          <w:vertAlign w:val="superscript"/>
        </w:rPr>
        <w:footnoteReference w:id="4"/>
      </w:r>
      <w:r w:rsidR="00A87D77" w:rsidRPr="00A54DDC">
        <w:rPr>
          <w:rFonts w:eastAsia="SimSun" w:cstheme="majorBidi"/>
        </w:rPr>
        <w:t>, Han guopan</w:t>
      </w:r>
      <w:r w:rsidR="00A87D77" w:rsidRPr="00A54DDC">
        <w:rPr>
          <w:rFonts w:eastAsia="SimSun" w:cstheme="majorBidi" w:hint="eastAsia"/>
        </w:rPr>
        <w:t>韩国槃</w:t>
      </w:r>
      <w:r w:rsidR="00A87D77" w:rsidRPr="00A54DDC">
        <w:rPr>
          <w:rFonts w:eastAsia="SimSun" w:cstheme="majorBidi"/>
          <w:vertAlign w:val="superscript"/>
        </w:rPr>
        <w:footnoteReference w:id="5"/>
      </w:r>
      <w:r w:rsidR="00A87D77" w:rsidRPr="00A54DDC">
        <w:rPr>
          <w:rFonts w:eastAsia="SimSun" w:cstheme="majorBidi"/>
        </w:rPr>
        <w:t xml:space="preserve">, Xie chongguang </w:t>
      </w:r>
      <w:r w:rsidR="00A87D77" w:rsidRPr="00A54DDC">
        <w:rPr>
          <w:rFonts w:eastAsia="SimSun" w:cstheme="majorBidi" w:hint="eastAsia"/>
        </w:rPr>
        <w:t>谢重光</w:t>
      </w:r>
      <w:r w:rsidR="00A87D77" w:rsidRPr="00A54DDC">
        <w:rPr>
          <w:rFonts w:eastAsia="SimSun" w:cstheme="majorBidi"/>
          <w:vertAlign w:val="superscript"/>
        </w:rPr>
        <w:footnoteReference w:id="6"/>
      </w:r>
      <w:r w:rsidR="00A87D77" w:rsidRPr="00A54DDC">
        <w:rPr>
          <w:rFonts w:eastAsia="SimSun" w:cstheme="majorBidi"/>
        </w:rPr>
        <w:t xml:space="preserve">, Wuzhen </w:t>
      </w:r>
      <w:r w:rsidR="00A87D77" w:rsidRPr="00A54DDC">
        <w:rPr>
          <w:rFonts w:eastAsia="SimSun" w:cstheme="majorBidi" w:hint="eastAsia"/>
        </w:rPr>
        <w:t>吴震</w:t>
      </w:r>
      <w:r w:rsidR="00A87D77" w:rsidRPr="00A54DDC">
        <w:rPr>
          <w:rFonts w:eastAsia="SimSun" w:cstheme="majorBidi"/>
        </w:rPr>
        <w:t xml:space="preserve">, Chen liangwen </w:t>
      </w:r>
      <w:r w:rsidR="00A87D77" w:rsidRPr="00A54DDC">
        <w:rPr>
          <w:rFonts w:eastAsia="SimSun" w:cstheme="majorBidi" w:hint="eastAsia"/>
        </w:rPr>
        <w:t>陈良文</w:t>
      </w:r>
      <w:r w:rsidR="00A87D77" w:rsidRPr="00A54DDC">
        <w:rPr>
          <w:rFonts w:eastAsia="SimSun" w:cstheme="majorBidi"/>
        </w:rPr>
        <w:t xml:space="preserve">, </w:t>
      </w:r>
      <w:r w:rsidR="00A87D77" w:rsidRPr="00A54DDC">
        <w:rPr>
          <w:rFonts w:eastAsia="SimSun" w:cstheme="majorBidi" w:hint="eastAsia"/>
        </w:rPr>
        <w:t>Chen</w:t>
      </w:r>
      <w:r w:rsidR="00A87D77" w:rsidRPr="00A54DDC">
        <w:rPr>
          <w:rFonts w:eastAsia="SimSun" w:cstheme="majorBidi"/>
        </w:rPr>
        <w:t xml:space="preserve"> guocan </w:t>
      </w:r>
      <w:r w:rsidR="00A87D77" w:rsidRPr="00A54DDC">
        <w:rPr>
          <w:rFonts w:eastAsia="SimSun" w:cstheme="majorBidi" w:hint="eastAsia"/>
        </w:rPr>
        <w:t>陈国灿</w:t>
      </w:r>
      <w:r w:rsidR="00A87D77">
        <w:rPr>
          <w:rFonts w:eastAsia="SimSun" w:cstheme="majorBidi" w:hint="eastAsia"/>
        </w:rPr>
        <w:t xml:space="preserve"> and </w:t>
      </w:r>
      <w:r w:rsidR="00A87D77" w:rsidRPr="00A54DDC">
        <w:rPr>
          <w:rFonts w:eastAsia="SimSun" w:cstheme="majorBidi"/>
        </w:rPr>
        <w:t xml:space="preserve">Zhang chongzhou </w:t>
      </w:r>
      <w:r w:rsidR="00A87D77" w:rsidRPr="00A54DDC">
        <w:rPr>
          <w:rFonts w:eastAsia="SimSun" w:cstheme="majorBidi" w:hint="eastAsia"/>
        </w:rPr>
        <w:t>张重洲</w:t>
      </w:r>
      <w:r w:rsidR="00A87D77" w:rsidRPr="00A54DDC">
        <w:rPr>
          <w:rFonts w:eastAsia="SimSun" w:cstheme="majorBidi"/>
          <w:vertAlign w:val="superscript"/>
        </w:rPr>
        <w:footnoteReference w:id="7"/>
      </w:r>
      <w:r>
        <w:rPr>
          <w:rFonts w:eastAsia="SimSun" w:cstheme="majorBidi"/>
        </w:rPr>
        <w:t xml:space="preserve"> are mainly focus on the economic </w:t>
      </w:r>
      <w:r w:rsidR="00251169">
        <w:rPr>
          <w:rFonts w:eastAsia="SimSun" w:cstheme="majorBidi" w:hint="eastAsia"/>
        </w:rPr>
        <w:t>activities</w:t>
      </w:r>
      <w:r>
        <w:rPr>
          <w:rFonts w:eastAsia="SimSun" w:cstheme="majorBidi"/>
        </w:rPr>
        <w:t xml:space="preserve"> of Buddhism temple</w:t>
      </w:r>
      <w:r w:rsidR="00904A0E">
        <w:rPr>
          <w:rFonts w:eastAsia="SimSun" w:cstheme="majorBidi" w:hint="eastAsia"/>
        </w:rPr>
        <w:t>s</w:t>
      </w:r>
      <w:r>
        <w:rPr>
          <w:rFonts w:eastAsia="SimSun" w:cstheme="majorBidi"/>
        </w:rPr>
        <w:t xml:space="preserve">. </w:t>
      </w:r>
    </w:p>
    <w:p w14:paraId="6D210AAA" w14:textId="77777777" w:rsidR="00E123FC" w:rsidRDefault="007B03E1" w:rsidP="00E123FC">
      <w:pPr>
        <w:spacing w:line="480" w:lineRule="auto"/>
        <w:ind w:firstLineChars="200" w:firstLine="480"/>
        <w:rPr>
          <w:rFonts w:eastAsia="SimSun" w:cstheme="majorBidi"/>
        </w:rPr>
      </w:pPr>
      <w:r w:rsidRPr="00A54DDC">
        <w:rPr>
          <w:rFonts w:eastAsia="SimSun" w:cstheme="majorBidi"/>
        </w:rPr>
        <w:t xml:space="preserve">About the structure and management of the Buddhism temple in Turfan area, Wang su </w:t>
      </w:r>
      <w:r w:rsidRPr="00A54DDC">
        <w:rPr>
          <w:rFonts w:eastAsia="SimSun" w:cstheme="majorBidi" w:hint="eastAsia"/>
        </w:rPr>
        <w:t>王素</w:t>
      </w:r>
      <w:r w:rsidRPr="00A54DDC">
        <w:rPr>
          <w:rFonts w:eastAsia="SimSun" w:cstheme="majorBidi"/>
        </w:rPr>
        <w:t xml:space="preserve"> talks about the three hierarchy mode of Buddhism temple</w:t>
      </w:r>
      <w:r w:rsidRPr="00A54DDC">
        <w:rPr>
          <w:rFonts w:eastAsia="SimSun" w:cstheme="majorBidi"/>
          <w:vertAlign w:val="superscript"/>
        </w:rPr>
        <w:footnoteReference w:id="8"/>
      </w:r>
      <w:r w:rsidRPr="00A54DDC">
        <w:rPr>
          <w:rFonts w:eastAsia="SimSun" w:cstheme="majorBidi"/>
        </w:rPr>
        <w:t xml:space="preserve">; Meng xianshi </w:t>
      </w:r>
      <w:r w:rsidRPr="00A54DDC">
        <w:rPr>
          <w:rFonts w:eastAsia="SimSun" w:cstheme="majorBidi"/>
        </w:rPr>
        <w:t>孟宪实</w:t>
      </w:r>
      <w:r w:rsidRPr="00A54DDC">
        <w:rPr>
          <w:rFonts w:eastAsia="SimSun" w:cstheme="majorBidi"/>
        </w:rPr>
        <w:t xml:space="preserve"> suggests the registration of monks is directly from the household registration system and is a mean for the </w:t>
      </w:r>
      <w:r w:rsidRPr="00A54DDC">
        <w:rPr>
          <w:rFonts w:eastAsia="SimSun" w:cstheme="majorBidi"/>
        </w:rPr>
        <w:lastRenderedPageBreak/>
        <w:t>government to control the growth of religion</w:t>
      </w:r>
      <w:r w:rsidRPr="00A54DDC">
        <w:rPr>
          <w:rFonts w:eastAsia="SimSun" w:cstheme="majorBidi"/>
          <w:vertAlign w:val="superscript"/>
        </w:rPr>
        <w:footnoteReference w:id="9"/>
      </w:r>
      <w:r w:rsidRPr="00A54DDC">
        <w:rPr>
          <w:rFonts w:eastAsia="SimSun" w:cstheme="majorBidi"/>
        </w:rPr>
        <w:t xml:space="preserve">; Sun ning </w:t>
      </w:r>
      <w:r w:rsidRPr="00A54DDC">
        <w:rPr>
          <w:rFonts w:eastAsia="SimSun" w:cstheme="majorBidi"/>
        </w:rPr>
        <w:t>孙宁</w:t>
      </w:r>
      <w:r w:rsidRPr="00A54DDC">
        <w:rPr>
          <w:rFonts w:eastAsia="SimSun" w:cstheme="majorBidi"/>
        </w:rPr>
        <w:t>also talks about the registration of the temples in Turfan area.</w:t>
      </w:r>
      <w:r w:rsidRPr="00A54DDC">
        <w:rPr>
          <w:rFonts w:eastAsia="SimSun" w:cstheme="majorBidi"/>
          <w:vertAlign w:val="superscript"/>
        </w:rPr>
        <w:footnoteReference w:id="10"/>
      </w:r>
      <w:r w:rsidRPr="00A54DDC">
        <w:rPr>
          <w:rFonts w:eastAsia="SimSun" w:cstheme="majorBidi"/>
        </w:rPr>
        <w:t xml:space="preserve"> </w:t>
      </w:r>
    </w:p>
    <w:p w14:paraId="782DD422" w14:textId="78DE25D9" w:rsidR="00921BF0" w:rsidRDefault="00F513E5" w:rsidP="00921BF0">
      <w:pPr>
        <w:spacing w:line="480" w:lineRule="auto"/>
        <w:ind w:firstLineChars="200" w:firstLine="480"/>
        <w:rPr>
          <w:rFonts w:eastAsia="SimSun" w:cstheme="majorBidi"/>
        </w:rPr>
      </w:pPr>
      <w:r w:rsidRPr="00F513E5">
        <w:rPr>
          <w:rFonts w:eastAsia="SimSun" w:cstheme="majorBidi"/>
        </w:rPr>
        <w:t>Perhaps the closest study of religious identity discernment comes from the following scholars.</w:t>
      </w:r>
      <w:r w:rsidR="00E123FC">
        <w:rPr>
          <w:rFonts w:eastAsia="SimSun" w:cstheme="majorBidi" w:hint="eastAsia"/>
        </w:rPr>
        <w:t xml:space="preserve"> </w:t>
      </w:r>
      <w:r w:rsidR="00B61008" w:rsidRPr="00A54DDC">
        <w:rPr>
          <w:rFonts w:eastAsia="SimSun" w:cstheme="majorBidi"/>
        </w:rPr>
        <w:t xml:space="preserve">Yan yaozhong </w:t>
      </w:r>
      <w:r w:rsidR="007C6F5F">
        <w:rPr>
          <w:rFonts w:eastAsia="SimSun" w:cstheme="majorBidi" w:hint="eastAsia"/>
        </w:rPr>
        <w:t xml:space="preserve">suggests all the temples in Gaochang should be Buddhism, however </w:t>
      </w:r>
      <w:r w:rsidR="00677286">
        <w:rPr>
          <w:rFonts w:eastAsia="SimSun" w:cstheme="majorBidi" w:hint="eastAsia"/>
        </w:rPr>
        <w:t xml:space="preserve">in </w:t>
      </w:r>
      <w:r w:rsidR="007C6F5F">
        <w:rPr>
          <w:rFonts w:eastAsia="SimSun" w:cstheme="majorBidi" w:hint="eastAsia"/>
        </w:rPr>
        <w:t xml:space="preserve">his more recent study </w:t>
      </w:r>
      <w:r w:rsidR="00371764">
        <w:rPr>
          <w:rFonts w:eastAsia="SimSun" w:cstheme="majorBidi" w:hint="eastAsia"/>
        </w:rPr>
        <w:t>in 2019</w:t>
      </w:r>
      <w:r w:rsidR="008C42FD">
        <w:rPr>
          <w:rFonts w:eastAsia="SimSun" w:cstheme="majorBidi" w:hint="eastAsia"/>
        </w:rPr>
        <w:t xml:space="preserve">, he </w:t>
      </w:r>
      <w:r w:rsidR="007C6F5F">
        <w:rPr>
          <w:rFonts w:eastAsia="SimSun" w:cstheme="majorBidi" w:hint="eastAsia"/>
        </w:rPr>
        <w:t xml:space="preserve">try to </w:t>
      </w:r>
      <w:r w:rsidR="00677286">
        <w:rPr>
          <w:rFonts w:eastAsia="SimSun" w:cstheme="majorBidi" w:hint="eastAsia"/>
        </w:rPr>
        <w:t xml:space="preserve">make sense of the name of these temples by contrasting other traditional Chines sources, and he try to </w:t>
      </w:r>
      <w:r w:rsidR="007C6F5F">
        <w:rPr>
          <w:rFonts w:eastAsia="SimSun" w:cstheme="majorBidi" w:hint="eastAsia"/>
        </w:rPr>
        <w:t>make some space other religions;</w:t>
      </w:r>
      <w:r w:rsidR="00B61008" w:rsidRPr="00A54DDC">
        <w:rPr>
          <w:rFonts w:eastAsia="SimSun" w:cstheme="majorBidi"/>
          <w:vertAlign w:val="superscript"/>
        </w:rPr>
        <w:footnoteReference w:id="11"/>
      </w:r>
      <w:r w:rsidRPr="00F513E5">
        <w:rPr>
          <w:rFonts w:eastAsia="SimSun" w:cstheme="majorBidi"/>
        </w:rPr>
        <w:t xml:space="preserve"> </w:t>
      </w:r>
      <w:r w:rsidRPr="00A54DDC">
        <w:rPr>
          <w:rFonts w:eastAsia="SimSun" w:cstheme="majorBidi"/>
        </w:rPr>
        <w:t xml:space="preserve">Yao chongxin </w:t>
      </w:r>
      <w:r w:rsidR="00634CB6">
        <w:rPr>
          <w:rFonts w:eastAsia="SimSun" w:cstheme="majorBidi" w:hint="eastAsia"/>
        </w:rPr>
        <w:t>try to offer Buddhism Beiliang period (443-460) to justify this assumption</w:t>
      </w:r>
      <w:r w:rsidR="0026577C">
        <w:rPr>
          <w:rFonts w:eastAsia="SimSun" w:cstheme="majorBidi" w:hint="eastAsia"/>
        </w:rPr>
        <w:t xml:space="preserve">; he also </w:t>
      </w:r>
      <w:r w:rsidRPr="00A54DDC">
        <w:rPr>
          <w:rFonts w:eastAsia="SimSun" w:cstheme="majorBidi"/>
        </w:rPr>
        <w:t xml:space="preserve">introduce the Buddhism of </w:t>
      </w:r>
      <w:r w:rsidRPr="00A54DDC">
        <w:rPr>
          <w:rFonts w:eastAsia="SimSun" w:cstheme="majorBidi"/>
          <w:i/>
          <w:iCs/>
        </w:rPr>
        <w:t>Gaochang</w:t>
      </w:r>
      <w:r w:rsidRPr="00A54DDC">
        <w:rPr>
          <w:rFonts w:eastAsia="SimSun" w:cstheme="majorBidi"/>
        </w:rPr>
        <w:t xml:space="preserve"> kingdom and secularization of Buddhism monks</w:t>
      </w:r>
      <w:r w:rsidR="0026577C">
        <w:rPr>
          <w:rFonts w:eastAsia="SimSun" w:cstheme="majorBidi" w:hint="eastAsia"/>
        </w:rPr>
        <w:t>;</w:t>
      </w:r>
      <w:r w:rsidRPr="00A54DDC">
        <w:rPr>
          <w:rFonts w:eastAsia="SimSun" w:cstheme="majorBidi"/>
          <w:vertAlign w:val="superscript"/>
        </w:rPr>
        <w:footnoteReference w:id="12"/>
      </w:r>
      <w:r w:rsidRPr="00A54DDC">
        <w:rPr>
          <w:rFonts w:eastAsia="SimSun" w:cstheme="majorBidi"/>
        </w:rPr>
        <w:t xml:space="preserve"> Yang </w:t>
      </w:r>
      <w:r w:rsidR="00D3247B">
        <w:rPr>
          <w:rFonts w:eastAsia="SimSun" w:cstheme="majorBidi" w:hint="eastAsia"/>
        </w:rPr>
        <w:t>J</w:t>
      </w:r>
      <w:r w:rsidRPr="00A54DDC">
        <w:rPr>
          <w:rFonts w:eastAsia="SimSun" w:cstheme="majorBidi"/>
        </w:rPr>
        <w:t>un</w:t>
      </w:r>
      <w:r w:rsidR="0026577C">
        <w:rPr>
          <w:rFonts w:eastAsia="SimSun" w:cstheme="majorBidi" w:hint="eastAsia"/>
        </w:rPr>
        <w:t xml:space="preserve"> </w:t>
      </w:r>
      <w:r w:rsidRPr="00A54DDC">
        <w:rPr>
          <w:rFonts w:eastAsia="SimSun" w:cstheme="majorBidi"/>
        </w:rPr>
        <w:t xml:space="preserve">specifically talks about the family </w:t>
      </w:r>
      <w:r w:rsidRPr="009B5036">
        <w:rPr>
          <w:rFonts w:eastAsia="SimSun" w:cstheme="majorBidi"/>
          <w:i/>
          <w:iCs/>
        </w:rPr>
        <w:t>Si</w:t>
      </w:r>
      <w:r w:rsidRPr="00A54DDC">
        <w:rPr>
          <w:rFonts w:eastAsia="SimSun" w:cstheme="majorBidi"/>
        </w:rPr>
        <w:t xml:space="preserve"> in GaoChang period</w:t>
      </w:r>
      <w:r w:rsidR="002A04AF">
        <w:rPr>
          <w:rFonts w:eastAsia="SimSun" w:cstheme="majorBidi" w:hint="eastAsia"/>
        </w:rPr>
        <w:t xml:space="preserve">, however, his main point is more to the </w:t>
      </w:r>
      <w:r w:rsidR="00921BF0">
        <w:rPr>
          <w:rFonts w:eastAsia="SimSun" w:cstheme="majorBidi"/>
        </w:rPr>
        <w:t>economic</w:t>
      </w:r>
      <w:r w:rsidR="002A04AF">
        <w:rPr>
          <w:rFonts w:eastAsia="SimSun" w:cstheme="majorBidi" w:hint="eastAsia"/>
        </w:rPr>
        <w:t xml:space="preserve"> activities than to </w:t>
      </w:r>
      <w:r w:rsidR="00921BF0">
        <w:rPr>
          <w:rFonts w:eastAsia="SimSun" w:cstheme="majorBidi"/>
        </w:rPr>
        <w:t>distinguish</w:t>
      </w:r>
      <w:r w:rsidR="00921BF0">
        <w:rPr>
          <w:rFonts w:eastAsia="SimSun" w:cstheme="majorBidi" w:hint="eastAsia"/>
        </w:rPr>
        <w:t xml:space="preserve"> their religious identity.</w:t>
      </w:r>
      <w:r w:rsidRPr="00A54DDC">
        <w:rPr>
          <w:rFonts w:eastAsia="SimSun" w:cstheme="majorBidi"/>
          <w:vertAlign w:val="superscript"/>
        </w:rPr>
        <w:footnoteReference w:id="13"/>
      </w:r>
      <w:r w:rsidR="007B03E1">
        <w:rPr>
          <w:rFonts w:eastAsia="SimSun" w:cstheme="majorBidi" w:hint="eastAsia"/>
        </w:rPr>
        <w:t xml:space="preserve"> </w:t>
      </w:r>
    </w:p>
    <w:p w14:paraId="4AAE99A7" w14:textId="061B5BAC" w:rsidR="00C83C7C" w:rsidRDefault="007B03E1" w:rsidP="00D8786A">
      <w:pPr>
        <w:spacing w:line="480" w:lineRule="auto"/>
        <w:ind w:firstLineChars="200" w:firstLine="480"/>
        <w:rPr>
          <w:rFonts w:eastAsia="SimSun" w:cstheme="majorBidi"/>
        </w:rPr>
      </w:pPr>
      <w:r w:rsidRPr="00A54DDC">
        <w:rPr>
          <w:rFonts w:eastAsia="SimSun" w:cstheme="majorBidi"/>
        </w:rPr>
        <w:t xml:space="preserve">The only question about the </w:t>
      </w:r>
      <w:r w:rsidRPr="00A54DDC">
        <w:rPr>
          <w:rFonts w:eastAsia="SimSun" w:cstheme="majorBidi" w:hint="eastAsia"/>
        </w:rPr>
        <w:t>certain</w:t>
      </w:r>
      <w:r w:rsidRPr="00A54DDC">
        <w:rPr>
          <w:rFonts w:eastAsia="SimSun" w:cstheme="majorBidi"/>
        </w:rPr>
        <w:t xml:space="preserve"> </w:t>
      </w:r>
      <w:r w:rsidRPr="00A54DDC">
        <w:rPr>
          <w:rFonts w:eastAsia="SimSun" w:cstheme="majorBidi"/>
          <w:i/>
          <w:iCs/>
        </w:rPr>
        <w:t xml:space="preserve">Si </w:t>
      </w:r>
      <w:r w:rsidRPr="00A54DDC">
        <w:rPr>
          <w:rFonts w:eastAsia="SimSun" w:cstheme="majorBidi"/>
        </w:rPr>
        <w:t xml:space="preserve">and </w:t>
      </w:r>
      <w:r w:rsidRPr="00A54DDC">
        <w:rPr>
          <w:rFonts w:eastAsia="SimSun" w:cstheme="majorBidi"/>
          <w:i/>
          <w:iCs/>
        </w:rPr>
        <w:t>Seng</w:t>
      </w:r>
      <w:r w:rsidRPr="00A54DDC">
        <w:rPr>
          <w:rFonts w:eastAsia="SimSun" w:cstheme="majorBidi"/>
        </w:rPr>
        <w:t>’s reli</w:t>
      </w:r>
      <w:r w:rsidR="008C42FD">
        <w:rPr>
          <w:rFonts w:eastAsia="SimSun" w:cstheme="majorBidi" w:hint="eastAsia"/>
        </w:rPr>
        <w:t>gious identity</w:t>
      </w:r>
      <w:r w:rsidRPr="00A54DDC">
        <w:rPr>
          <w:rFonts w:eastAsia="SimSun" w:cstheme="majorBidi"/>
        </w:rPr>
        <w:t xml:space="preserve"> is Zoroastrianism.</w:t>
      </w:r>
      <w:r w:rsidRPr="00A54DDC">
        <w:rPr>
          <w:rFonts w:eastAsia="SimSun" w:cstheme="majorBidi" w:hint="eastAsia"/>
        </w:rPr>
        <w:t xml:space="preserve"> </w:t>
      </w:r>
      <w:r w:rsidRPr="00A54DDC">
        <w:rPr>
          <w:rFonts w:eastAsia="SimSun" w:cstheme="majorBidi" w:hint="eastAsia"/>
          <w:i/>
          <w:iCs/>
        </w:rPr>
        <w:t xml:space="preserve">Jiang boqin </w:t>
      </w:r>
      <w:r w:rsidRPr="00A54DDC">
        <w:rPr>
          <w:rFonts w:eastAsia="SimSun" w:cstheme="majorBidi" w:hint="eastAsia"/>
        </w:rPr>
        <w:t>姜伯勤</w:t>
      </w:r>
      <w:r w:rsidRPr="00A54DDC">
        <w:rPr>
          <w:rFonts w:eastAsia="SimSun" w:cstheme="majorBidi" w:hint="eastAsia"/>
        </w:rPr>
        <w:t xml:space="preserve">suggests that the Sogdians are live together, since there are Sogdian </w:t>
      </w:r>
      <w:r w:rsidRPr="00A54DDC">
        <w:rPr>
          <w:rFonts w:eastAsia="SimSun" w:cstheme="majorBidi"/>
        </w:rPr>
        <w:t>family</w:t>
      </w:r>
      <w:r w:rsidRPr="00A54DDC">
        <w:rPr>
          <w:rFonts w:eastAsia="SimSun" w:cstheme="majorBidi" w:hint="eastAsia"/>
        </w:rPr>
        <w:t xml:space="preserve"> Si call </w:t>
      </w:r>
      <w:r w:rsidRPr="00A54DDC">
        <w:rPr>
          <w:rFonts w:eastAsia="SimSun" w:cstheme="majorBidi" w:hint="eastAsia"/>
          <w:i/>
          <w:iCs/>
        </w:rPr>
        <w:t>Kang</w:t>
      </w:r>
      <w:r w:rsidR="00067AC4">
        <w:rPr>
          <w:rFonts w:eastAsia="SimSun" w:cstheme="majorBidi" w:hint="eastAsia"/>
          <w:i/>
          <w:iCs/>
        </w:rPr>
        <w:t xml:space="preserve"> Si</w:t>
      </w:r>
      <w:r w:rsidRPr="00A54DDC">
        <w:rPr>
          <w:rFonts w:eastAsia="SimSun" w:cstheme="majorBidi" w:hint="eastAsia"/>
        </w:rPr>
        <w:t xml:space="preserve"> </w:t>
      </w:r>
      <w:r w:rsidRPr="00A54DDC">
        <w:rPr>
          <w:rFonts w:eastAsia="SimSun" w:cstheme="majorBidi" w:hint="eastAsia"/>
        </w:rPr>
        <w:t>康寺</w:t>
      </w:r>
      <w:r w:rsidRPr="00A54DDC">
        <w:rPr>
          <w:rFonts w:eastAsia="SimSun" w:cstheme="majorBidi" w:hint="eastAsia"/>
        </w:rPr>
        <w:t xml:space="preserve">and </w:t>
      </w:r>
      <w:r w:rsidRPr="00A54DDC">
        <w:rPr>
          <w:rFonts w:eastAsia="SimSun" w:cstheme="majorBidi" w:hint="eastAsia"/>
          <w:i/>
          <w:iCs/>
        </w:rPr>
        <w:t>Shi</w:t>
      </w:r>
      <w:r w:rsidR="00067AC4">
        <w:rPr>
          <w:rFonts w:eastAsia="SimSun" w:cstheme="majorBidi" w:hint="eastAsia"/>
          <w:i/>
          <w:iCs/>
        </w:rPr>
        <w:t xml:space="preserve"> Si</w:t>
      </w:r>
      <w:r w:rsidRPr="00A54DDC">
        <w:rPr>
          <w:rFonts w:eastAsia="SimSun" w:cstheme="majorBidi" w:hint="eastAsia"/>
          <w:i/>
          <w:iCs/>
        </w:rPr>
        <w:t xml:space="preserve"> </w:t>
      </w:r>
      <w:r w:rsidRPr="00A54DDC">
        <w:rPr>
          <w:rFonts w:eastAsia="SimSun" w:cstheme="majorBidi" w:hint="eastAsia"/>
        </w:rPr>
        <w:t>史寺</w:t>
      </w:r>
      <w:r w:rsidRPr="00A54DDC">
        <w:rPr>
          <w:rFonts w:eastAsia="SimSun" w:cstheme="majorBidi" w:hint="eastAsia"/>
        </w:rPr>
        <w:t xml:space="preserve">. Although </w:t>
      </w:r>
      <w:r w:rsidRPr="00067AC4">
        <w:rPr>
          <w:rFonts w:eastAsia="SimSun" w:cstheme="majorBidi" w:hint="eastAsia"/>
        </w:rPr>
        <w:t>Guo pingliang</w:t>
      </w:r>
      <w:r w:rsidRPr="00A54DDC">
        <w:rPr>
          <w:rFonts w:eastAsia="SimSun" w:cstheme="majorBidi" w:hint="eastAsia"/>
        </w:rPr>
        <w:t xml:space="preserve"> </w:t>
      </w:r>
      <w:r w:rsidRPr="00A54DDC">
        <w:rPr>
          <w:rFonts w:eastAsia="SimSun" w:cstheme="majorBidi" w:hint="eastAsia"/>
        </w:rPr>
        <w:t>郭平梁</w:t>
      </w:r>
      <w:r w:rsidRPr="00A54DDC">
        <w:rPr>
          <w:rFonts w:eastAsia="SimSun" w:cstheme="majorBidi"/>
          <w:vertAlign w:val="superscript"/>
        </w:rPr>
        <w:footnoteReference w:id="14"/>
      </w:r>
      <w:r w:rsidRPr="00A54DDC">
        <w:rPr>
          <w:rFonts w:eastAsia="SimSun" w:cstheme="majorBidi" w:hint="eastAsia"/>
        </w:rPr>
        <w:t xml:space="preserve"> suggests these Sogdian </w:t>
      </w:r>
      <w:r w:rsidRPr="00A54DDC">
        <w:rPr>
          <w:rFonts w:eastAsia="SimSun" w:cstheme="majorBidi" w:hint="eastAsia"/>
          <w:i/>
          <w:iCs/>
        </w:rPr>
        <w:t xml:space="preserve">Si </w:t>
      </w:r>
      <w:r w:rsidRPr="00A54DDC">
        <w:rPr>
          <w:rFonts w:eastAsia="SimSun" w:cstheme="majorBidi" w:hint="eastAsia"/>
        </w:rPr>
        <w:t>should be the temple of Zoroastrianism, but other scholars</w:t>
      </w:r>
      <w:r w:rsidR="004C08A6">
        <w:rPr>
          <w:rFonts w:eastAsia="SimSun" w:cstheme="majorBidi" w:hint="eastAsia"/>
        </w:rPr>
        <w:t xml:space="preserve">, based on the </w:t>
      </w:r>
      <w:r w:rsidR="004C08A6">
        <w:rPr>
          <w:rFonts w:eastAsia="SimSun" w:cstheme="majorBidi"/>
        </w:rPr>
        <w:t>possibilities</w:t>
      </w:r>
      <w:r w:rsidR="004C08A6">
        <w:rPr>
          <w:rFonts w:eastAsia="SimSun" w:cstheme="majorBidi" w:hint="eastAsia"/>
        </w:rPr>
        <w:t xml:space="preserve">, </w:t>
      </w:r>
      <w:r w:rsidRPr="00A54DDC">
        <w:rPr>
          <w:rFonts w:eastAsia="SimSun" w:cstheme="majorBidi" w:hint="eastAsia"/>
        </w:rPr>
        <w:t xml:space="preserve"> just assume they are belong to Buddhism.</w:t>
      </w:r>
      <w:r w:rsidRPr="00A54DDC">
        <w:rPr>
          <w:rFonts w:eastAsia="SimSun" w:cstheme="majorBidi"/>
          <w:vertAlign w:val="superscript"/>
        </w:rPr>
        <w:footnoteReference w:id="15"/>
      </w:r>
      <w:r w:rsidRPr="00A54DDC">
        <w:rPr>
          <w:rFonts w:eastAsia="SimSun" w:cstheme="majorBidi"/>
        </w:rPr>
        <w:t xml:space="preserve"> </w:t>
      </w:r>
      <w:r w:rsidRPr="00A54DDC">
        <w:rPr>
          <w:rFonts w:eastAsia="SimSun" w:cstheme="majorBidi" w:hint="eastAsia"/>
        </w:rPr>
        <w:t xml:space="preserve">Zhang guangda </w:t>
      </w:r>
      <w:r w:rsidRPr="00A54DDC">
        <w:rPr>
          <w:rFonts w:eastAsia="SimSun" w:cstheme="majorBidi" w:hint="eastAsia"/>
        </w:rPr>
        <w:t>张广达</w:t>
      </w:r>
      <w:r w:rsidRPr="00A54DDC">
        <w:rPr>
          <w:rFonts w:eastAsia="SimSun" w:cstheme="majorBidi" w:hint="eastAsia"/>
        </w:rPr>
        <w:t xml:space="preserve"> keep the </w:t>
      </w:r>
      <w:r w:rsidRPr="00A54DDC">
        <w:rPr>
          <w:rFonts w:eastAsia="SimSun" w:cstheme="majorBidi"/>
        </w:rPr>
        <w:t>possibility</w:t>
      </w:r>
      <w:r w:rsidRPr="00A54DDC">
        <w:rPr>
          <w:rFonts w:eastAsia="SimSun" w:cstheme="majorBidi" w:hint="eastAsia"/>
        </w:rPr>
        <w:t xml:space="preserve"> of temple of Zoroastrianism in </w:t>
      </w:r>
      <w:r w:rsidRPr="00A54DDC">
        <w:rPr>
          <w:rFonts w:eastAsia="SimSun" w:cstheme="majorBidi" w:hint="eastAsia"/>
          <w:i/>
          <w:iCs/>
        </w:rPr>
        <w:t>Gaochang</w:t>
      </w:r>
      <w:r w:rsidRPr="00A54DDC">
        <w:rPr>
          <w:rFonts w:eastAsia="SimSun" w:cstheme="majorBidi" w:hint="eastAsia"/>
        </w:rPr>
        <w:t>, since there is the temple of Zoroastrianism in fifth and sixth century.</w:t>
      </w:r>
      <w:r w:rsidRPr="00A54DDC">
        <w:rPr>
          <w:rFonts w:eastAsia="SimSun" w:cstheme="majorBidi"/>
          <w:vertAlign w:val="superscript"/>
        </w:rPr>
        <w:footnoteReference w:id="16"/>
      </w:r>
      <w:r w:rsidRPr="00A54DDC">
        <w:rPr>
          <w:rFonts w:eastAsia="SimSun" w:cstheme="majorBidi" w:hint="eastAsia"/>
        </w:rPr>
        <w:t xml:space="preserve"> </w:t>
      </w:r>
      <w:r w:rsidR="000D3E8B">
        <w:rPr>
          <w:rFonts w:eastAsia="SimSun" w:cstheme="majorBidi" w:hint="eastAsia"/>
        </w:rPr>
        <w:t>However, I suggest that t</w:t>
      </w:r>
      <w:r w:rsidRPr="00A54DDC">
        <w:rPr>
          <w:rFonts w:eastAsia="SimSun" w:cstheme="majorBidi" w:hint="eastAsia"/>
        </w:rPr>
        <w:t xml:space="preserve">here are possibilities for certain </w:t>
      </w:r>
      <w:r w:rsidRPr="00A54DDC">
        <w:rPr>
          <w:rFonts w:eastAsia="SimSun" w:cstheme="majorBidi" w:hint="eastAsia"/>
          <w:i/>
          <w:iCs/>
        </w:rPr>
        <w:t>Si</w:t>
      </w:r>
      <w:r w:rsidRPr="00A54DDC">
        <w:rPr>
          <w:rFonts w:eastAsia="SimSun" w:cstheme="majorBidi" w:hint="eastAsia"/>
        </w:rPr>
        <w:t xml:space="preserve"> and </w:t>
      </w:r>
      <w:r w:rsidRPr="00A54DDC">
        <w:rPr>
          <w:rFonts w:eastAsia="SimSun" w:cstheme="majorBidi" w:hint="eastAsia"/>
          <w:i/>
          <w:iCs/>
        </w:rPr>
        <w:t>Seng</w:t>
      </w:r>
      <w:r w:rsidRPr="00A54DDC">
        <w:rPr>
          <w:rFonts w:eastAsia="SimSun" w:cstheme="majorBidi" w:hint="eastAsia"/>
        </w:rPr>
        <w:t xml:space="preserve"> belong to the </w:t>
      </w:r>
      <w:r w:rsidRPr="00A54DDC">
        <w:rPr>
          <w:rFonts w:eastAsia="SimSun" w:cstheme="majorBidi" w:hint="eastAsia"/>
        </w:rPr>
        <w:lastRenderedPageBreak/>
        <w:t xml:space="preserve">Church of the East, especially when it come to the later six century and </w:t>
      </w:r>
      <w:r w:rsidR="000D3E8B">
        <w:rPr>
          <w:rFonts w:eastAsia="SimSun" w:cstheme="majorBidi" w:hint="eastAsia"/>
        </w:rPr>
        <w:t xml:space="preserve">early </w:t>
      </w:r>
      <w:r w:rsidRPr="00A54DDC">
        <w:rPr>
          <w:rFonts w:eastAsia="SimSun" w:cstheme="majorBidi" w:hint="eastAsia"/>
        </w:rPr>
        <w:t xml:space="preserve">seven </w:t>
      </w:r>
      <w:r w:rsidR="00B0155F" w:rsidRPr="00A54DDC">
        <w:rPr>
          <w:rFonts w:eastAsia="SimSun" w:cstheme="majorBidi"/>
        </w:rPr>
        <w:t>centur</w:t>
      </w:r>
      <w:r w:rsidR="000D3E8B">
        <w:rPr>
          <w:rFonts w:eastAsia="SimSun" w:cstheme="majorBidi" w:hint="eastAsia"/>
        </w:rPr>
        <w:t>y</w:t>
      </w:r>
      <w:r w:rsidRPr="00A54DDC">
        <w:rPr>
          <w:rFonts w:eastAsia="SimSun" w:cstheme="majorBidi" w:hint="eastAsia"/>
        </w:rPr>
        <w:t>, as hunter suggested</w:t>
      </w:r>
      <w:r>
        <w:rPr>
          <w:rFonts w:eastAsia="SimSun" w:cstheme="majorBidi"/>
        </w:rPr>
        <w:t>.</w:t>
      </w:r>
      <w:r w:rsidRPr="00A54DDC">
        <w:rPr>
          <w:rFonts w:eastAsia="SimSun" w:cstheme="majorBidi"/>
          <w:vertAlign w:val="superscript"/>
        </w:rPr>
        <w:footnoteReference w:id="17"/>
      </w:r>
      <w:r w:rsidRPr="00A54DDC">
        <w:rPr>
          <w:rFonts w:eastAsia="SimSun" w:cstheme="majorBidi" w:hint="eastAsia"/>
        </w:rPr>
        <w:t xml:space="preserve"> </w:t>
      </w:r>
    </w:p>
    <w:p w14:paraId="1B384BEE" w14:textId="0AF2B9D8" w:rsidR="00B0155F" w:rsidRPr="00D8786A" w:rsidRDefault="00AC4EB5" w:rsidP="00CA788F">
      <w:pPr>
        <w:spacing w:line="480" w:lineRule="auto"/>
        <w:ind w:firstLineChars="200" w:firstLine="480"/>
        <w:rPr>
          <w:rFonts w:eastAsia="SimSun" w:cstheme="majorBidi"/>
        </w:rPr>
      </w:pPr>
      <w:r w:rsidRPr="00AC4EB5">
        <w:rPr>
          <w:rFonts w:eastAsia="SimSun" w:cstheme="majorBidi"/>
        </w:rPr>
        <w:t xml:space="preserve">Their discussions about religious identity are broad discussions, presenting their own interpretations with individual examples; there is no discussion about these </w:t>
      </w:r>
      <w:r w:rsidR="00B0155F">
        <w:rPr>
          <w:rFonts w:eastAsia="SimSun" w:cstheme="majorBidi" w:hint="eastAsia"/>
        </w:rPr>
        <w:t>Si</w:t>
      </w:r>
      <w:r w:rsidRPr="00AC4EB5">
        <w:rPr>
          <w:rFonts w:eastAsia="SimSun" w:cstheme="majorBidi"/>
        </w:rPr>
        <w:t>, systematically and specifically, one by one. Since they are all assumptions of Buddhists</w:t>
      </w:r>
      <w:r w:rsidR="00B0155F">
        <w:rPr>
          <w:rFonts w:eastAsia="SimSun" w:cstheme="majorBidi"/>
        </w:rPr>
        <w:t>’</w:t>
      </w:r>
      <w:r w:rsidR="00B0155F">
        <w:rPr>
          <w:rFonts w:eastAsia="SimSun" w:cstheme="majorBidi" w:hint="eastAsia"/>
        </w:rPr>
        <w:t xml:space="preserve"> temple</w:t>
      </w:r>
      <w:r w:rsidRPr="00AC4EB5">
        <w:rPr>
          <w:rFonts w:eastAsia="SimSun" w:cstheme="majorBidi"/>
        </w:rPr>
        <w:t xml:space="preserve">, and no scholar has done so, the religious identity of these </w:t>
      </w:r>
      <w:r w:rsidR="00B0155F">
        <w:rPr>
          <w:rFonts w:eastAsia="SimSun" w:cstheme="majorBidi" w:hint="eastAsia"/>
        </w:rPr>
        <w:t xml:space="preserve">Si </w:t>
      </w:r>
      <w:r w:rsidRPr="00AC4EB5">
        <w:rPr>
          <w:rFonts w:eastAsia="SimSun" w:cstheme="majorBidi"/>
        </w:rPr>
        <w:t xml:space="preserve">is still unclear. This thesis </w:t>
      </w:r>
      <w:r w:rsidR="001D255E">
        <w:rPr>
          <w:rFonts w:eastAsia="SimSun" w:cstheme="majorBidi" w:hint="eastAsia"/>
        </w:rPr>
        <w:t xml:space="preserve">will </w:t>
      </w:r>
      <w:r w:rsidRPr="00AC4EB5">
        <w:rPr>
          <w:rFonts w:eastAsia="SimSun" w:cstheme="majorBidi"/>
        </w:rPr>
        <w:t>provide a new direction and possibility for future religious studies in Tur</w:t>
      </w:r>
      <w:r w:rsidR="00B0155F">
        <w:rPr>
          <w:rFonts w:eastAsia="SimSun" w:cstheme="majorBidi" w:hint="eastAsia"/>
        </w:rPr>
        <w:t>f</w:t>
      </w:r>
      <w:r w:rsidRPr="00AC4EB5">
        <w:rPr>
          <w:rFonts w:eastAsia="SimSun" w:cstheme="majorBidi"/>
        </w:rPr>
        <w:t>an</w:t>
      </w:r>
      <w:r w:rsidR="00E45243">
        <w:rPr>
          <w:rFonts w:eastAsia="SimSun" w:cstheme="majorBidi" w:hint="eastAsia"/>
        </w:rPr>
        <w:t xml:space="preserve"> in the perspective of the Church of the East. </w:t>
      </w:r>
    </w:p>
    <w:p w14:paraId="2C8E8724" w14:textId="77777777" w:rsidR="00936054" w:rsidRDefault="00936054" w:rsidP="00AC1742">
      <w:pPr>
        <w:spacing w:line="480" w:lineRule="auto"/>
        <w:rPr>
          <w:b/>
          <w:bCs/>
        </w:rPr>
      </w:pPr>
    </w:p>
    <w:p w14:paraId="73EAC2B1" w14:textId="5BB7CC59" w:rsidR="00936054" w:rsidRDefault="00091440" w:rsidP="00AC1742">
      <w:pPr>
        <w:spacing w:line="480" w:lineRule="auto"/>
        <w:rPr>
          <w:b/>
          <w:bCs/>
        </w:rPr>
      </w:pPr>
      <w:r>
        <w:rPr>
          <w:rFonts w:hint="eastAsia"/>
          <w:b/>
          <w:bCs/>
        </w:rPr>
        <w:t xml:space="preserve">1.3.2 </w:t>
      </w:r>
      <w:r w:rsidR="00481B6D" w:rsidRPr="00481B6D">
        <w:rPr>
          <w:b/>
          <w:bCs/>
        </w:rPr>
        <w:t>T</w:t>
      </w:r>
      <w:r w:rsidR="00481B6D" w:rsidRPr="00481B6D">
        <w:rPr>
          <w:rFonts w:hint="eastAsia"/>
          <w:b/>
          <w:bCs/>
        </w:rPr>
        <w:t>he recent religious study in Syriac, Sogidan and Uighur sources</w:t>
      </w:r>
    </w:p>
    <w:p w14:paraId="5422F884" w14:textId="2D559B23" w:rsidR="00F74001" w:rsidRDefault="00936054" w:rsidP="009B3CEF">
      <w:pPr>
        <w:spacing w:line="480" w:lineRule="auto"/>
        <w:ind w:firstLine="720"/>
      </w:pPr>
      <w:r>
        <w:t>The Christian manuscripts from German expeditions have been studied systematically by following scholars: Nicholas Sims-Williams</w:t>
      </w:r>
      <w:r w:rsidRPr="00A948F8">
        <w:rPr>
          <w:rStyle w:val="FootnoteReference"/>
        </w:rPr>
        <w:footnoteReference w:id="18"/>
      </w:r>
      <w:r>
        <w:t xml:space="preserve"> and </w:t>
      </w:r>
      <w:r w:rsidRPr="00B87804">
        <w:t>Chiara Barbati</w:t>
      </w:r>
      <w:r w:rsidRPr="00A948F8">
        <w:rPr>
          <w:rStyle w:val="FootnoteReference"/>
        </w:rPr>
        <w:footnoteReference w:id="19"/>
      </w:r>
      <w:r>
        <w:t xml:space="preserve"> focus on Sogdian Christian fragments, while Erica C.D. Hunter and Mark Dickens mainly studied the Syriac fragments</w:t>
      </w:r>
      <w:r w:rsidRPr="00A948F8">
        <w:rPr>
          <w:rStyle w:val="FootnoteReference"/>
        </w:rPr>
        <w:footnoteReference w:id="20"/>
      </w:r>
      <w:r>
        <w:t>, and Peter Zieme the Uighur Christian fragments.</w:t>
      </w:r>
      <w:r w:rsidRPr="00A948F8">
        <w:rPr>
          <w:rStyle w:val="FootnoteReference"/>
        </w:rPr>
        <w:footnoteReference w:id="21"/>
      </w:r>
      <w:r>
        <w:t xml:space="preserve"> As for the Syriac texts found recently in </w:t>
      </w:r>
      <w:r>
        <w:rPr>
          <w:rFonts w:hint="eastAsia"/>
        </w:rPr>
        <w:t>Dun</w:t>
      </w:r>
      <w:r>
        <w:t xml:space="preserve">huang and Turfan, these have been studied by Duan Qing </w:t>
      </w:r>
      <w:r>
        <w:rPr>
          <w:rFonts w:ascii="SimSun" w:eastAsia="SimSun" w:hAnsi="SimSun" w:cs="SimSun" w:hint="eastAsia"/>
        </w:rPr>
        <w:t>段晴</w:t>
      </w:r>
      <w:r w:rsidRPr="00A948F8">
        <w:rPr>
          <w:rStyle w:val="FootnoteReference"/>
          <w:rFonts w:eastAsia="SimSun"/>
        </w:rPr>
        <w:footnoteReference w:id="22"/>
      </w:r>
      <w:r>
        <w:rPr>
          <w:rFonts w:eastAsia="SimSun" w:cstheme="majorBidi"/>
        </w:rPr>
        <w:t xml:space="preserve"> and Lin Lijuan </w:t>
      </w:r>
      <w:r>
        <w:rPr>
          <w:rFonts w:eastAsia="SimSun" w:cstheme="majorBidi" w:hint="eastAsia"/>
        </w:rPr>
        <w:t>林丽娟</w:t>
      </w:r>
      <w:r w:rsidRPr="00A948F8">
        <w:rPr>
          <w:rStyle w:val="FootnoteReference"/>
          <w:rFonts w:eastAsia="SimSun"/>
        </w:rPr>
        <w:footnoteReference w:id="23"/>
      </w:r>
      <w:r>
        <w:rPr>
          <w:rFonts w:eastAsia="SimSun" w:cstheme="majorBidi" w:hint="eastAsia"/>
        </w:rPr>
        <w:t>;</w:t>
      </w:r>
      <w:r>
        <w:rPr>
          <w:rFonts w:eastAsia="SimSun" w:cstheme="majorBidi"/>
        </w:rPr>
        <w:t xml:space="preserve"> </w:t>
      </w:r>
      <w:r w:rsidRPr="00597251">
        <w:rPr>
          <w:rFonts w:eastAsia="SimSun" w:cstheme="majorBidi"/>
        </w:rPr>
        <w:t xml:space="preserve">The Syriac fragments </w:t>
      </w:r>
      <w:r>
        <w:rPr>
          <w:rFonts w:eastAsia="SimSun" w:cstheme="majorBidi"/>
        </w:rPr>
        <w:t xml:space="preserve"> collected by Count Kozui Otani and deposited in Kyoto,</w:t>
      </w:r>
      <w:r w:rsidRPr="00597251">
        <w:rPr>
          <w:rFonts w:eastAsia="SimSun" w:cstheme="majorBidi"/>
        </w:rPr>
        <w:t xml:space="preserve"> Japan are now </w:t>
      </w:r>
      <w:r>
        <w:rPr>
          <w:rFonts w:eastAsia="SimSun" w:cstheme="majorBidi"/>
        </w:rPr>
        <w:t>being studied by</w:t>
      </w:r>
      <w:r w:rsidRPr="00597251">
        <w:rPr>
          <w:rFonts w:eastAsia="SimSun" w:cstheme="majorBidi"/>
        </w:rPr>
        <w:t xml:space="preserve"> Hidemi Takahashi</w:t>
      </w:r>
      <w:r>
        <w:rPr>
          <w:rFonts w:eastAsia="SimSun" w:cstheme="majorBidi"/>
        </w:rPr>
        <w:t>.</w:t>
      </w:r>
      <w:r w:rsidRPr="00A948F8">
        <w:rPr>
          <w:rStyle w:val="FootnoteReference"/>
          <w:rFonts w:eastAsia="SimSun"/>
        </w:rPr>
        <w:footnoteReference w:id="24"/>
      </w:r>
      <w:r>
        <w:rPr>
          <w:rFonts w:eastAsia="SimSun" w:cstheme="majorBidi"/>
        </w:rPr>
        <w:t xml:space="preserve"> Yoshida Yutaka</w:t>
      </w:r>
      <w:r w:rsidRPr="00A948F8">
        <w:rPr>
          <w:rStyle w:val="FootnoteReference"/>
          <w:rFonts w:eastAsia="SimSun"/>
        </w:rPr>
        <w:footnoteReference w:id="25"/>
      </w:r>
      <w:r>
        <w:rPr>
          <w:rFonts w:eastAsia="SimSun" w:cstheme="majorBidi"/>
        </w:rPr>
        <w:t xml:space="preserve"> works on the Sogdian material </w:t>
      </w:r>
      <w:r>
        <w:rPr>
          <w:rFonts w:eastAsia="SimSun" w:cstheme="majorBidi"/>
        </w:rPr>
        <w:lastRenderedPageBreak/>
        <w:t xml:space="preserve">comparing with Chinese recourses. </w:t>
      </w:r>
      <w:r>
        <w:t>Barakatullo Ashurov</w:t>
      </w:r>
      <w:r w:rsidRPr="00A948F8">
        <w:rPr>
          <w:rStyle w:val="FootnoteReference"/>
        </w:rPr>
        <w:footnoteReference w:id="26"/>
      </w:r>
      <w:r>
        <w:t xml:space="preserve"> primarily focusses on the Christianity of symbolism (especially coins) and archaeological material in Central Asia.</w:t>
      </w:r>
    </w:p>
    <w:p w14:paraId="146B6874" w14:textId="7376552B" w:rsidR="00936054" w:rsidRPr="00612A1A" w:rsidRDefault="00936054" w:rsidP="00936054">
      <w:pPr>
        <w:spacing w:line="480" w:lineRule="auto"/>
        <w:ind w:firstLineChars="200" w:firstLine="480"/>
        <w:rPr>
          <w:rFonts w:cstheme="majorBidi"/>
        </w:rPr>
      </w:pPr>
      <w:r w:rsidRPr="00F43D3D">
        <w:rPr>
          <w:rFonts w:cstheme="majorBidi"/>
        </w:rPr>
        <w:t>Sims-Williams’s translations of Christian Sogdian texts from Berlin Turfan show</w:t>
      </w:r>
      <w:r>
        <w:rPr>
          <w:rFonts w:cstheme="majorBidi"/>
        </w:rPr>
        <w:t>ing</w:t>
      </w:r>
      <w:r w:rsidRPr="00F43D3D">
        <w:rPr>
          <w:rFonts w:cstheme="majorBidi"/>
        </w:rPr>
        <w:t xml:space="preserve"> the Sogdian people in service, liturgical and ascetic life, tell the connections of the </w:t>
      </w:r>
      <w:r>
        <w:rPr>
          <w:rFonts w:cstheme="majorBidi"/>
        </w:rPr>
        <w:t>Church of the East</w:t>
      </w:r>
      <w:r w:rsidRPr="00F43D3D">
        <w:rPr>
          <w:rFonts w:cstheme="majorBidi"/>
        </w:rPr>
        <w:t xml:space="preserve"> between Turfan and </w:t>
      </w:r>
      <w:r>
        <w:rPr>
          <w:rFonts w:cstheme="majorBidi"/>
        </w:rPr>
        <w:t>Iranian realm</w:t>
      </w:r>
      <w:r w:rsidRPr="00F43D3D">
        <w:rPr>
          <w:rFonts w:cstheme="majorBidi"/>
        </w:rPr>
        <w:t xml:space="preserve">. </w:t>
      </w:r>
      <w:r>
        <w:rPr>
          <w:rFonts w:cstheme="majorBidi"/>
        </w:rPr>
        <w:t xml:space="preserve">His translations make the “within” religion life of local communities much clearer than ever before. </w:t>
      </w:r>
    </w:p>
    <w:p w14:paraId="7792EA34" w14:textId="77777777" w:rsidR="00936054" w:rsidRPr="00F43D3D" w:rsidRDefault="00936054" w:rsidP="00936054">
      <w:pPr>
        <w:spacing w:line="480" w:lineRule="auto"/>
        <w:ind w:firstLineChars="200" w:firstLine="480"/>
        <w:rPr>
          <w:rFonts w:eastAsia="SimSun" w:cstheme="majorBidi"/>
          <w:color w:val="212529"/>
        </w:rPr>
      </w:pPr>
      <w:r w:rsidRPr="00612A1A">
        <w:rPr>
          <w:rFonts w:cstheme="majorBidi"/>
          <w:i/>
          <w:iCs/>
        </w:rPr>
        <w:t>Biblical and other Christian Sogdian texts from the Turfan Collection</w:t>
      </w:r>
      <w:r w:rsidRPr="00612A1A">
        <w:rPr>
          <w:rFonts w:cstheme="majorBidi"/>
          <w:vertAlign w:val="superscript"/>
        </w:rPr>
        <w:footnoteReference w:id="27"/>
      </w:r>
      <w:r w:rsidRPr="00612A1A">
        <w:rPr>
          <w:rFonts w:cstheme="majorBidi"/>
        </w:rPr>
        <w:t xml:space="preserve"> reflects the liturgical use of Sogdian texts in the Church through the Psalters, Gospel and Pauline letters and its connections with Syriac liturgical texts.</w:t>
      </w:r>
    </w:p>
    <w:p w14:paraId="5A2FB258" w14:textId="77777777" w:rsidR="00936054" w:rsidRDefault="00936054" w:rsidP="00936054">
      <w:pPr>
        <w:spacing w:line="480" w:lineRule="auto"/>
        <w:ind w:firstLineChars="200" w:firstLine="480"/>
      </w:pPr>
      <w:r w:rsidRPr="00F43D3D">
        <w:rPr>
          <w:rFonts w:eastAsia="SimSun" w:cstheme="majorBidi"/>
          <w:color w:val="212529"/>
        </w:rPr>
        <w:t xml:space="preserve"> </w:t>
      </w:r>
      <w:r w:rsidRPr="00F43D3D">
        <w:rPr>
          <w:rFonts w:cstheme="majorBidi"/>
          <w:i/>
          <w:noProof/>
        </w:rPr>
        <w:t>An Ascetic Miscellany: The Christian Sogdian Manuscript E28</w:t>
      </w:r>
      <w:r w:rsidRPr="00F43D3D">
        <w:rPr>
          <w:rFonts w:cstheme="majorBidi"/>
          <w:iCs/>
          <w:noProof/>
        </w:rPr>
        <w:t xml:space="preserve"> shows that there are not only </w:t>
      </w:r>
      <w:r>
        <w:rPr>
          <w:rFonts w:cstheme="majorBidi"/>
          <w:iCs/>
          <w:noProof/>
        </w:rPr>
        <w:t>m</w:t>
      </w:r>
      <w:r w:rsidRPr="00F43D3D">
        <w:rPr>
          <w:rFonts w:cstheme="majorBidi"/>
          <w:iCs/>
          <w:noProof/>
        </w:rPr>
        <w:t>onasteries but also Sogdian monk</w:t>
      </w:r>
      <w:r>
        <w:rPr>
          <w:rFonts w:cstheme="majorBidi" w:hint="eastAsia"/>
          <w:iCs/>
          <w:noProof/>
        </w:rPr>
        <w:t>s</w:t>
      </w:r>
      <w:r>
        <w:rPr>
          <w:rFonts w:cstheme="majorBidi"/>
          <w:iCs/>
          <w:noProof/>
        </w:rPr>
        <w:t>. These ascetic texts show the transm</w:t>
      </w:r>
      <w:r w:rsidRPr="002F3B7D">
        <w:rPr>
          <w:rFonts w:cstheme="majorBidi"/>
          <w:iCs/>
          <w:noProof/>
        </w:rPr>
        <w:t xml:space="preserve">ission of the the spirituality of the Church of the East from </w:t>
      </w:r>
      <w:r w:rsidRPr="002F3B7D">
        <w:rPr>
          <w:rFonts w:cstheme="majorBidi" w:hint="eastAsia"/>
          <w:iCs/>
          <w:noProof/>
        </w:rPr>
        <w:t>Per</w:t>
      </w:r>
      <w:r w:rsidRPr="002F3B7D">
        <w:rPr>
          <w:rFonts w:cstheme="majorBidi"/>
          <w:iCs/>
          <w:noProof/>
        </w:rPr>
        <w:t xml:space="preserve">sian to Central Asia and China.  </w:t>
      </w:r>
    </w:p>
    <w:p w14:paraId="72D9B1B5" w14:textId="77777777" w:rsidR="00936054" w:rsidRDefault="00936054" w:rsidP="00936054">
      <w:pPr>
        <w:spacing w:line="480" w:lineRule="auto"/>
        <w:ind w:firstLineChars="200" w:firstLine="480"/>
      </w:pPr>
      <w:r w:rsidRPr="00612A1A">
        <w:rPr>
          <w:i/>
          <w:iCs/>
        </w:rPr>
        <w:t>The Life of Serapion and other Christian Sogdian texts from the manuscripts E25 and E26</w:t>
      </w:r>
      <w:r w:rsidRPr="00612A1A">
        <w:rPr>
          <w:vertAlign w:val="superscript"/>
        </w:rPr>
        <w:footnoteReference w:id="28"/>
      </w:r>
      <w:r w:rsidRPr="00612A1A">
        <w:t xml:space="preserve"> contains two hagiographies of John of Dailam which don’t have corresponding Syriac texts, one hagiographies of Serapion with corresponded Syriac texts, two unidentical homilies or letters, one of against Manicheism, and some texts from the Daniel tradition. It shows the hagiographic tradition in Turfan</w:t>
      </w:r>
      <w:r w:rsidRPr="00612A1A">
        <w:rPr>
          <w:rFonts w:hint="eastAsia"/>
        </w:rPr>
        <w:t>.</w:t>
      </w:r>
      <w:r w:rsidRPr="00612A1A">
        <w:t xml:space="preserve"> The hagiographies are the example of Christian life, my project will take them as part of background studies. </w:t>
      </w:r>
    </w:p>
    <w:p w14:paraId="2483617F" w14:textId="77777777" w:rsidR="00936054" w:rsidRDefault="00936054" w:rsidP="00936054">
      <w:pPr>
        <w:spacing w:line="480" w:lineRule="auto"/>
        <w:ind w:firstLineChars="200" w:firstLine="480"/>
      </w:pPr>
      <w:r w:rsidRPr="00612A1A">
        <w:rPr>
          <w:i/>
          <w:iCs/>
        </w:rPr>
        <w:t>Turco-Sogdian Documents from 9-10</w:t>
      </w:r>
      <w:r w:rsidRPr="00612A1A">
        <w:rPr>
          <w:i/>
          <w:iCs/>
          <w:vertAlign w:val="superscript"/>
        </w:rPr>
        <w:t>th</w:t>
      </w:r>
      <w:r w:rsidRPr="00612A1A">
        <w:rPr>
          <w:i/>
          <w:iCs/>
        </w:rPr>
        <w:t xml:space="preserve"> Century Dunhuang</w:t>
      </w:r>
      <w:r w:rsidRPr="00612A1A">
        <w:rPr>
          <w:vertAlign w:val="superscript"/>
        </w:rPr>
        <w:footnoteReference w:id="29"/>
      </w:r>
      <w:r w:rsidRPr="00612A1A">
        <w:t xml:space="preserve"> contains many Sogdian contracts and letters, as well as personal and place names. “In the name of God”</w:t>
      </w:r>
      <w:r w:rsidRPr="00612A1A">
        <w:rPr>
          <w:vertAlign w:val="superscript"/>
        </w:rPr>
        <w:footnoteReference w:id="30"/>
      </w:r>
      <w:r w:rsidRPr="00612A1A">
        <w:t xml:space="preserve"> appears in the </w:t>
      </w:r>
      <w:r w:rsidRPr="00612A1A">
        <w:lastRenderedPageBreak/>
        <w:t xml:space="preserve">contracts. </w:t>
      </w:r>
      <w:r w:rsidRPr="00612A1A">
        <w:rPr>
          <w:rFonts w:hint="eastAsia"/>
        </w:rPr>
        <w:t>F</w:t>
      </w:r>
      <w:r w:rsidRPr="00612A1A">
        <w:t xml:space="preserve"> = Or</w:t>
      </w:r>
      <w:r w:rsidRPr="00612A1A">
        <w:rPr>
          <w:rFonts w:hint="eastAsia"/>
        </w:rPr>
        <w:t>.</w:t>
      </w:r>
      <w:r w:rsidRPr="00612A1A">
        <w:t xml:space="preserve"> 8212 </w:t>
      </w:r>
      <w:r w:rsidRPr="00612A1A">
        <w:rPr>
          <w:vertAlign w:val="superscript"/>
        </w:rPr>
        <w:footnoteReference w:id="31"/>
      </w:r>
      <w:r w:rsidRPr="00612A1A">
        <w:t xml:space="preserve"> is a priest Sergius’ letter to the monk David which may need further studies in this project. </w:t>
      </w:r>
      <w:r w:rsidRPr="00612A1A">
        <w:rPr>
          <w:rFonts w:hint="eastAsia"/>
        </w:rPr>
        <w:t>G</w:t>
      </w:r>
      <w:r w:rsidRPr="00612A1A">
        <w:t xml:space="preserve"> = Or. 8212</w:t>
      </w:r>
      <w:r w:rsidRPr="00612A1A">
        <w:rPr>
          <w:vertAlign w:val="superscript"/>
        </w:rPr>
        <w:footnoteReference w:id="32"/>
      </w:r>
      <w:r w:rsidRPr="00612A1A">
        <w:t xml:space="preserve"> mentioned the monk and the leader of the Church of the East which possibly associated with the Long families </w:t>
      </w:r>
      <w:r w:rsidRPr="00612A1A">
        <w:rPr>
          <w:rFonts w:ascii="SimSun" w:eastAsia="SimSun" w:hAnsi="SimSun" w:cs="SimSun" w:hint="eastAsia"/>
        </w:rPr>
        <w:t>龍家</w:t>
      </w:r>
      <w:r w:rsidRPr="00612A1A">
        <w:rPr>
          <w:rFonts w:hint="eastAsia"/>
        </w:rPr>
        <w:t>.</w:t>
      </w:r>
      <w:r w:rsidRPr="00612A1A">
        <w:t xml:space="preserve"> Compared to Sims-Williams’ translations of the Christian Sogdian texts, this work shows broader concern with the social, economic and political history of Turfan. My project may draw its interpretations or even reinterpret some of these through the mistaken identity perspective. </w:t>
      </w:r>
    </w:p>
    <w:p w14:paraId="5F3FF89C" w14:textId="77777777" w:rsidR="00936054" w:rsidRDefault="00936054" w:rsidP="00936054">
      <w:pPr>
        <w:spacing w:line="480" w:lineRule="auto"/>
        <w:ind w:firstLineChars="200" w:firstLine="480"/>
      </w:pPr>
      <w:r w:rsidRPr="00612A1A">
        <w:t xml:space="preserve">Erica Hunter’s work, </w:t>
      </w:r>
      <w:r w:rsidRPr="00612A1A">
        <w:rPr>
          <w:i/>
        </w:rPr>
        <w:t>A Syriac Service-Book from Turfan : Museum Für Asiatische Kunst, Berlin MIK III 45</w:t>
      </w:r>
      <w:r w:rsidRPr="00612A1A">
        <w:rPr>
          <w:vertAlign w:val="superscript"/>
        </w:rPr>
        <w:footnoteReference w:id="33"/>
      </w:r>
      <w:r w:rsidRPr="00612A1A">
        <w:t xml:space="preserve"> translates and commentaries the MIK III 45 liturgical texts. It includes the Rogation(1r-7r), the memorial of Mar Shir, Barshabba and Zarvandukt and other saints (7r-21r), the service for the new church buildings (21r-27v), </w:t>
      </w:r>
      <w:r w:rsidRPr="00612A1A">
        <w:rPr>
          <w:rFonts w:hint="eastAsia"/>
        </w:rPr>
        <w:t>t</w:t>
      </w:r>
      <w:r w:rsidRPr="00612A1A">
        <w:t xml:space="preserve">he funeral services for all kinds of local communities (33r-52v), the </w:t>
      </w:r>
      <w:r w:rsidRPr="00612A1A">
        <w:rPr>
          <w:i/>
          <w:iCs/>
        </w:rPr>
        <w:t>‘onyata</w:t>
      </w:r>
      <w:r w:rsidRPr="00612A1A">
        <w:t xml:space="preserve"> for ordinary days (27v-33r</w:t>
      </w:r>
      <w:r w:rsidRPr="00612A1A">
        <w:rPr>
          <w:rFonts w:hint="eastAsia"/>
        </w:rPr>
        <w:t>) and</w:t>
      </w:r>
      <w:r w:rsidRPr="00612A1A">
        <w:t xml:space="preserve"> other service for earthquake and </w:t>
      </w:r>
      <w:r w:rsidRPr="00612A1A">
        <w:rPr>
          <w:rFonts w:hint="eastAsia"/>
        </w:rPr>
        <w:t>dr</w:t>
      </w:r>
      <w:r w:rsidRPr="00612A1A">
        <w:t>ought (54v-61v).</w:t>
      </w:r>
      <w:r w:rsidRPr="00612A1A">
        <w:rPr>
          <w:vertAlign w:val="superscript"/>
        </w:rPr>
        <w:footnoteReference w:id="34"/>
      </w:r>
    </w:p>
    <w:p w14:paraId="343170B5" w14:textId="535400FC" w:rsidR="00936054" w:rsidRDefault="00936054" w:rsidP="00936054">
      <w:pPr>
        <w:spacing w:line="480" w:lineRule="auto"/>
        <w:ind w:firstLineChars="200" w:firstLine="480"/>
      </w:pPr>
      <w:r w:rsidRPr="00612A1A">
        <w:t>Hunter compared other liturgical resources from Persian, and discussed the possible connection with Merv. She argues that MIK III 45 indicates the Church in towns rather than in a monastery</w:t>
      </w:r>
      <w:r w:rsidRPr="00612A1A">
        <w:rPr>
          <w:vertAlign w:val="superscript"/>
        </w:rPr>
        <w:footnoteReference w:id="35"/>
      </w:r>
      <w:r w:rsidRPr="00612A1A">
        <w:t xml:space="preserve">. She locates the possible place of the writing of this Ms with Marv because it was a metropolitanate. Although it is hard to decide the identity of believers’ local and social aspects, MIK III 45 reveals many aspects of liturgical life of local communities. </w:t>
      </w:r>
    </w:p>
    <w:p w14:paraId="67BDA924" w14:textId="3285A676" w:rsidR="00936054" w:rsidRDefault="00936054" w:rsidP="00936054">
      <w:pPr>
        <w:spacing w:line="480" w:lineRule="auto"/>
        <w:ind w:firstLineChars="200" w:firstLine="480"/>
      </w:pPr>
      <w:r w:rsidRPr="00612A1A">
        <w:rPr>
          <w:rFonts w:hint="eastAsia"/>
        </w:rPr>
        <w:t>Mark</w:t>
      </w:r>
      <w:r w:rsidRPr="00612A1A">
        <w:t xml:space="preserve"> Dickens who works on the Berlin Turfan Syriac fragments talks about the Church of the East in Turfan from the perspective of Turkic aspects. For example, in the paper </w:t>
      </w:r>
      <w:r w:rsidRPr="00612A1A">
        <w:rPr>
          <w:i/>
          <w:iCs/>
        </w:rPr>
        <w:t>Patriarch Timothy I and the Metropolitan of the Turks</w:t>
      </w:r>
      <w:r w:rsidRPr="00612A1A">
        <w:rPr>
          <w:vertAlign w:val="superscript"/>
        </w:rPr>
        <w:footnoteReference w:id="36"/>
      </w:r>
      <w:r w:rsidRPr="00612A1A">
        <w:t xml:space="preserve">, Dickens argues that the Turkish tribe which was </w:t>
      </w:r>
      <w:r w:rsidRPr="00612A1A">
        <w:lastRenderedPageBreak/>
        <w:t>mentioned by Patriarch Timothy is the Karluks</w:t>
      </w:r>
      <w:r w:rsidRPr="00612A1A">
        <w:rPr>
          <w:rFonts w:ascii="SimSun" w:eastAsia="SimSun" w:hAnsi="SimSun" w:cs="SimSun" w:hint="eastAsia"/>
        </w:rPr>
        <w:t>葛邏祿</w:t>
      </w:r>
      <w:r w:rsidRPr="00612A1A">
        <w:rPr>
          <w:rFonts w:hint="eastAsia"/>
        </w:rPr>
        <w:t xml:space="preserve"> </w:t>
      </w:r>
      <w:r w:rsidRPr="00612A1A">
        <w:t xml:space="preserve">tribe by combining the archaeological discoveries and Syriac, Arabic, Turkish and New Persian resources. Eventually, the Karluks tribe turned to Islam due to the political consideration. In a nutshell, Dickens’ papers show the ethnic, social and political aspect of the Church of the East through the lens of western languages (Syriac, Arabic, New </w:t>
      </w:r>
      <w:r w:rsidRPr="00612A1A">
        <w:rPr>
          <w:rFonts w:hint="eastAsia"/>
        </w:rPr>
        <w:t>Per</w:t>
      </w:r>
      <w:r w:rsidRPr="00612A1A">
        <w:t xml:space="preserve">sian and Turkish). However, his arguments and interpretations will more stronger by combing with Chinese resources. </w:t>
      </w:r>
    </w:p>
    <w:p w14:paraId="720EBEAA" w14:textId="1997251F" w:rsidR="00936054" w:rsidRDefault="00936054" w:rsidP="00936054">
      <w:pPr>
        <w:spacing w:line="480" w:lineRule="auto"/>
        <w:ind w:firstLineChars="200" w:firstLine="480"/>
      </w:pPr>
      <w:r w:rsidRPr="00612A1A">
        <w:t xml:space="preserve">Peter Zieme’s </w:t>
      </w:r>
      <w:r w:rsidRPr="00612A1A">
        <w:rPr>
          <w:i/>
        </w:rPr>
        <w:t>Altuigurische Texte Der Kirche Des Ostens Aus Zentralasien</w:t>
      </w:r>
      <w:r w:rsidRPr="00612A1A">
        <w:rPr>
          <w:b/>
          <w:bCs/>
          <w:vertAlign w:val="superscript"/>
        </w:rPr>
        <w:t xml:space="preserve"> </w:t>
      </w:r>
      <w:r w:rsidRPr="00612A1A">
        <w:rPr>
          <w:vertAlign w:val="superscript"/>
        </w:rPr>
        <w:footnoteReference w:id="37"/>
      </w:r>
      <w:r w:rsidRPr="00612A1A">
        <w:rPr>
          <w:b/>
          <w:bCs/>
        </w:rPr>
        <w:t xml:space="preserve"> </w:t>
      </w:r>
      <w:r w:rsidRPr="00612A1A">
        <w:t>analyzes the Christian Uighur manuscripts mainly in Berlin Turfan through the personal names and title of the Church of the East perspective. Unlike Sogdian texts which many of them are translations, the Uighur texts are homilies and non-religious texts dating mainly between 13-14 centuries.</w:t>
      </w:r>
      <w:r w:rsidRPr="00612A1A">
        <w:rPr>
          <w:vertAlign w:val="superscript"/>
        </w:rPr>
        <w:footnoteReference w:id="38"/>
      </w:r>
      <w:r w:rsidRPr="00612A1A">
        <w:t xml:space="preserve"> His work contains petitions</w:t>
      </w:r>
      <w:r w:rsidRPr="00612A1A">
        <w:rPr>
          <w:vertAlign w:val="superscript"/>
        </w:rPr>
        <w:footnoteReference w:id="39"/>
      </w:r>
      <w:r w:rsidRPr="00612A1A">
        <w:t>, the marriage blessing</w:t>
      </w:r>
      <w:r w:rsidRPr="00612A1A">
        <w:rPr>
          <w:vertAlign w:val="superscript"/>
        </w:rPr>
        <w:footnoteReference w:id="40"/>
      </w:r>
      <w:r w:rsidRPr="00612A1A">
        <w:t>, a document about a field of a certain “Jesus” (</w:t>
      </w:r>
      <w:r w:rsidRPr="00612A1A">
        <w:rPr>
          <w:rFonts w:hint="eastAsia"/>
        </w:rPr>
        <w:t>U 9316 (T II B 65)</w:t>
      </w:r>
      <w:r w:rsidRPr="00612A1A">
        <w:t>), monks as owners of a piece of land in the contract (U 9350)</w:t>
      </w:r>
      <w:r w:rsidRPr="00612A1A">
        <w:rPr>
          <w:vertAlign w:val="superscript"/>
        </w:rPr>
        <w:footnoteReference w:id="41"/>
      </w:r>
      <w:r w:rsidRPr="00612A1A">
        <w:t>, a sales deed showing that Christians also kept slaves and what business they transacted (</w:t>
      </w:r>
      <w:r w:rsidRPr="00612A1A">
        <w:rPr>
          <w:rFonts w:hint="eastAsia"/>
        </w:rPr>
        <w:t>SI 1925-1926 (P 181 5/1 and 5/2) = V SI 4511 (M 6)</w:t>
      </w:r>
      <w:r w:rsidRPr="00612A1A">
        <w:t>)</w:t>
      </w:r>
      <w:r w:rsidRPr="00612A1A">
        <w:rPr>
          <w:vertAlign w:val="superscript"/>
        </w:rPr>
        <w:footnoteReference w:id="42"/>
      </w:r>
      <w:r w:rsidRPr="00612A1A">
        <w:t>, a fragment showing that a Christian was interested in Buddhism</w:t>
      </w:r>
      <w:r w:rsidRPr="00612A1A">
        <w:rPr>
          <w:vertAlign w:val="superscript"/>
        </w:rPr>
        <w:footnoteReference w:id="43"/>
      </w:r>
      <w:r w:rsidRPr="00612A1A">
        <w:t>, the prayers</w:t>
      </w:r>
      <w:r w:rsidRPr="00612A1A">
        <w:rPr>
          <w:vertAlign w:val="superscript"/>
        </w:rPr>
        <w:footnoteReference w:id="44"/>
      </w:r>
      <w:r w:rsidRPr="00612A1A">
        <w:t>, hagiographies</w:t>
      </w:r>
      <w:r w:rsidRPr="00612A1A">
        <w:rPr>
          <w:vertAlign w:val="superscript"/>
        </w:rPr>
        <w:footnoteReference w:id="45"/>
      </w:r>
      <w:r w:rsidRPr="00612A1A">
        <w:t>, prayer book as an amulet</w:t>
      </w:r>
      <w:r w:rsidRPr="00612A1A">
        <w:rPr>
          <w:vertAlign w:val="superscript"/>
        </w:rPr>
        <w:footnoteReference w:id="46"/>
      </w:r>
      <w:r w:rsidRPr="00612A1A">
        <w:rPr>
          <w:rFonts w:hint="eastAsia"/>
          <w:b/>
          <w:bCs/>
        </w:rPr>
        <w:t>.</w:t>
      </w:r>
      <w:r w:rsidRPr="00612A1A">
        <w:rPr>
          <w:b/>
          <w:bCs/>
        </w:rPr>
        <w:t xml:space="preserve"> </w:t>
      </w:r>
      <w:r w:rsidRPr="00612A1A">
        <w:t xml:space="preserve">In other words, Uighur texts </w:t>
      </w:r>
      <w:r w:rsidR="00BA72C8" w:rsidRPr="00612A1A">
        <w:t>bring</w:t>
      </w:r>
      <w:r w:rsidRPr="00612A1A">
        <w:t xml:space="preserve"> lights to the social aspect of Christian life. In this project, I employed a similar approach by focusing on the specific corresponding works </w:t>
      </w:r>
      <w:r w:rsidRPr="00612A1A">
        <w:rPr>
          <w:i/>
          <w:iCs/>
        </w:rPr>
        <w:t xml:space="preserve">Si </w:t>
      </w:r>
      <w:r w:rsidRPr="00612A1A">
        <w:t xml:space="preserve">and </w:t>
      </w:r>
      <w:r w:rsidRPr="00612A1A">
        <w:rPr>
          <w:i/>
          <w:iCs/>
        </w:rPr>
        <w:t>Seng</w:t>
      </w:r>
      <w:r w:rsidRPr="00612A1A">
        <w:t>.</w:t>
      </w:r>
    </w:p>
    <w:p w14:paraId="68CED806" w14:textId="5866AFB2" w:rsidR="00481B6D" w:rsidRDefault="00F349A8" w:rsidP="00121E67">
      <w:pPr>
        <w:spacing w:line="480" w:lineRule="auto"/>
        <w:ind w:firstLineChars="200" w:firstLine="480"/>
      </w:pPr>
      <w:r w:rsidRPr="00F349A8">
        <w:lastRenderedPageBreak/>
        <w:t xml:space="preserve">The studies of these scholars, which focus on linguistic translation and interpretation, have contributed immensely to our understanding of the liturgical and spiritual life of the </w:t>
      </w:r>
      <w:r w:rsidR="0010593D">
        <w:rPr>
          <w:rFonts w:hint="eastAsia"/>
        </w:rPr>
        <w:t xml:space="preserve">communities of the Church of the East </w:t>
      </w:r>
      <w:r w:rsidRPr="00F349A8">
        <w:rPr>
          <w:rFonts w:hint="eastAsia"/>
        </w:rPr>
        <w:t>i</w:t>
      </w:r>
      <w:r w:rsidRPr="00F349A8">
        <w:t>n the Turfan region. At the same time, they also have a great interest in the daily socio-economic life of the local Christian fellowship, which they have not mentioned. And this thesis seeks to fill this gap, that is, it will give the local Christian community a possibility of social, economic and political life by way of discerning the possibility of religious identity.</w:t>
      </w:r>
    </w:p>
    <w:p w14:paraId="26A1AD7C" w14:textId="2D750F0D" w:rsidR="00481B6D" w:rsidRPr="00481B6D" w:rsidRDefault="00091440" w:rsidP="00AC1742">
      <w:pPr>
        <w:spacing w:line="480" w:lineRule="auto"/>
        <w:rPr>
          <w:b/>
          <w:bCs/>
        </w:rPr>
      </w:pPr>
      <w:r>
        <w:rPr>
          <w:rFonts w:hint="eastAsia"/>
          <w:b/>
          <w:bCs/>
        </w:rPr>
        <w:t xml:space="preserve">1.3.3 </w:t>
      </w:r>
      <w:r w:rsidR="00481B6D" w:rsidRPr="00481B6D">
        <w:rPr>
          <w:rFonts w:hint="eastAsia"/>
          <w:b/>
          <w:bCs/>
        </w:rPr>
        <w:t xml:space="preserve">The recent studies of Chinese texts of the Church of the East </w:t>
      </w:r>
    </w:p>
    <w:p w14:paraId="48D2B297" w14:textId="110E5B68" w:rsidR="00231B91" w:rsidRPr="00F20A09" w:rsidRDefault="00CC71B4" w:rsidP="00231B91">
      <w:pPr>
        <w:spacing w:line="480" w:lineRule="auto"/>
        <w:rPr>
          <w:rFonts w:eastAsia="SimSun" w:cstheme="majorBidi"/>
        </w:rPr>
      </w:pPr>
      <w:r>
        <w:rPr>
          <w:rFonts w:asciiTheme="majorHAnsi" w:eastAsia="SimSun" w:hAnsiTheme="majorHAnsi" w:cstheme="majorHAnsi" w:hint="eastAsia"/>
        </w:rPr>
        <w:t>T</w:t>
      </w:r>
      <w:r w:rsidR="00231B91" w:rsidRPr="00327705">
        <w:rPr>
          <w:rFonts w:asciiTheme="majorHAnsi" w:eastAsia="SimSun" w:hAnsiTheme="majorHAnsi" w:cstheme="majorHAnsi"/>
        </w:rPr>
        <w:t xml:space="preserve">he primary source from </w:t>
      </w:r>
      <w:r w:rsidR="00231B91" w:rsidRPr="00327705">
        <w:rPr>
          <w:rFonts w:asciiTheme="majorHAnsi" w:eastAsia="SimSun" w:hAnsiTheme="majorHAnsi" w:cstheme="majorHAnsi"/>
          <w:i/>
          <w:iCs/>
        </w:rPr>
        <w:t>Dunhuang</w:t>
      </w:r>
      <w:r w:rsidR="00231B91" w:rsidRPr="00327705">
        <w:rPr>
          <w:rFonts w:asciiTheme="majorHAnsi" w:eastAsia="SimSun" w:hAnsiTheme="majorHAnsi" w:cstheme="majorHAnsi"/>
        </w:rPr>
        <w:t xml:space="preserve"> and </w:t>
      </w:r>
      <w:r w:rsidR="00231B91" w:rsidRPr="00327705">
        <w:rPr>
          <w:rFonts w:asciiTheme="majorHAnsi" w:eastAsia="SimSun" w:hAnsiTheme="majorHAnsi" w:cstheme="majorHAnsi"/>
          <w:i/>
          <w:iCs/>
        </w:rPr>
        <w:t>Changan</w:t>
      </w:r>
      <w:r w:rsidR="00231B91" w:rsidRPr="00327705">
        <w:rPr>
          <w:rFonts w:asciiTheme="majorHAnsi" w:eastAsia="SimSun" w:hAnsiTheme="majorHAnsi" w:cstheme="majorHAnsi"/>
        </w:rPr>
        <w:t xml:space="preserve"> are as follows</w:t>
      </w:r>
      <w:r w:rsidR="00231B91">
        <w:rPr>
          <w:rStyle w:val="FootnoteReference"/>
          <w:rFonts w:eastAsia="SimSun" w:cstheme="majorBidi"/>
        </w:rPr>
        <w:footnoteReference w:id="47"/>
      </w:r>
      <w:r w:rsidR="00231B91">
        <w:rPr>
          <w:rFonts w:eastAsia="SimSun" w:cstheme="majorBidi" w:hint="eastAsia"/>
        </w:rPr>
        <w:t xml:space="preserve">: </w:t>
      </w:r>
    </w:p>
    <w:p w14:paraId="561A364D" w14:textId="77777777" w:rsidR="00231B91" w:rsidRPr="00F20A09" w:rsidRDefault="00231B91" w:rsidP="00231B91">
      <w:pPr>
        <w:numPr>
          <w:ilvl w:val="0"/>
          <w:numId w:val="3"/>
        </w:numPr>
        <w:spacing w:line="480" w:lineRule="auto"/>
        <w:rPr>
          <w:rFonts w:eastAsia="SimSun" w:cstheme="majorBidi"/>
        </w:rPr>
      </w:pPr>
      <w:r w:rsidRPr="00F20A09">
        <w:rPr>
          <w:rFonts w:eastAsia="SimSun" w:cstheme="majorBidi"/>
          <w:i/>
          <w:iCs/>
        </w:rPr>
        <w:t>Da Qin Jingjiao liuxing Zhongguo bei</w:t>
      </w:r>
      <w:r w:rsidRPr="00F20A09">
        <w:rPr>
          <w:rFonts w:eastAsia="SimSun" w:cstheme="majorBidi"/>
        </w:rPr>
        <w:t xml:space="preserve"> </w:t>
      </w:r>
      <w:r w:rsidRPr="00F20A09">
        <w:rPr>
          <w:rFonts w:eastAsia="SimSun" w:cstheme="majorBidi" w:hint="eastAsia"/>
        </w:rPr>
        <w:t>大秦景教流行中國碑</w:t>
      </w:r>
      <w:r w:rsidRPr="00F20A09">
        <w:rPr>
          <w:rFonts w:eastAsia="SimSun" w:cstheme="majorBidi"/>
        </w:rPr>
        <w:t xml:space="preserve"> (‘Monument on the propagation of the Religion of the Light of Da Qin in China’)</w:t>
      </w:r>
    </w:p>
    <w:p w14:paraId="46A213F2" w14:textId="77777777" w:rsidR="00231B91" w:rsidRPr="00F20A09" w:rsidRDefault="00231B91" w:rsidP="00231B91">
      <w:pPr>
        <w:numPr>
          <w:ilvl w:val="0"/>
          <w:numId w:val="3"/>
        </w:numPr>
        <w:spacing w:line="480" w:lineRule="auto"/>
        <w:rPr>
          <w:rFonts w:eastAsia="SimSun" w:cstheme="majorBidi"/>
        </w:rPr>
      </w:pPr>
      <w:r w:rsidRPr="00F20A09">
        <w:rPr>
          <w:rFonts w:eastAsia="SimSun" w:cstheme="majorBidi"/>
          <w:i/>
          <w:iCs/>
        </w:rPr>
        <w:t>Xuting Mishisuo jing</w:t>
      </w:r>
      <w:r w:rsidRPr="00F20A09">
        <w:rPr>
          <w:rFonts w:eastAsia="SimSun" w:cstheme="majorBidi"/>
        </w:rPr>
        <w:t xml:space="preserve"> </w:t>
      </w:r>
      <w:r w:rsidRPr="00F20A09">
        <w:rPr>
          <w:rFonts w:eastAsia="SimSun" w:cstheme="majorBidi" w:hint="eastAsia"/>
        </w:rPr>
        <w:t>序聽迷詩所經</w:t>
      </w:r>
      <w:r w:rsidRPr="00F20A09">
        <w:rPr>
          <w:rFonts w:eastAsia="SimSun" w:cstheme="majorBidi"/>
        </w:rPr>
        <w:t xml:space="preserve"> (‘Book of Jesus-Messiah’ or ‘Book of listen- ing to the Messiah’)</w:t>
      </w:r>
    </w:p>
    <w:p w14:paraId="52E3FAF0" w14:textId="77777777" w:rsidR="00231B91" w:rsidRPr="00F20A09" w:rsidRDefault="00231B91" w:rsidP="00231B91">
      <w:pPr>
        <w:numPr>
          <w:ilvl w:val="0"/>
          <w:numId w:val="3"/>
        </w:numPr>
        <w:spacing w:line="480" w:lineRule="auto"/>
        <w:rPr>
          <w:rFonts w:eastAsia="SimSun" w:cstheme="majorBidi"/>
        </w:rPr>
      </w:pPr>
      <w:r w:rsidRPr="00F20A09">
        <w:rPr>
          <w:rFonts w:eastAsia="SimSun" w:cstheme="majorBidi"/>
          <w:i/>
          <w:iCs/>
        </w:rPr>
        <w:t>Yishenlun</w:t>
      </w:r>
      <w:r w:rsidRPr="00F20A09">
        <w:rPr>
          <w:rFonts w:eastAsia="SimSun" w:cstheme="majorBidi"/>
        </w:rPr>
        <w:t xml:space="preserve"> </w:t>
      </w:r>
      <w:r w:rsidRPr="00F20A09">
        <w:rPr>
          <w:rFonts w:eastAsia="SimSun" w:cstheme="majorBidi" w:hint="eastAsia"/>
        </w:rPr>
        <w:t>一神論</w:t>
      </w:r>
      <w:r w:rsidRPr="00F20A09">
        <w:rPr>
          <w:rFonts w:eastAsia="SimSun" w:cstheme="majorBidi"/>
        </w:rPr>
        <w:t xml:space="preserve"> (‘Discourse on the One God’, consisting of three treatises) </w:t>
      </w:r>
    </w:p>
    <w:p w14:paraId="0F1EA2BB" w14:textId="77777777" w:rsidR="00231B91" w:rsidRPr="00F20A09" w:rsidRDefault="00231B91" w:rsidP="00231B91">
      <w:pPr>
        <w:numPr>
          <w:ilvl w:val="0"/>
          <w:numId w:val="3"/>
        </w:numPr>
        <w:spacing w:line="480" w:lineRule="auto"/>
        <w:rPr>
          <w:rFonts w:eastAsia="SimSun" w:cstheme="majorBidi"/>
        </w:rPr>
      </w:pPr>
      <w:r w:rsidRPr="00F20A09">
        <w:rPr>
          <w:rFonts w:eastAsia="SimSun" w:cstheme="majorBidi"/>
          <w:i/>
          <w:iCs/>
        </w:rPr>
        <w:t>Da Qin Jingjiao Sanwei mengdu zan</w:t>
      </w:r>
      <w:r w:rsidRPr="00F20A09">
        <w:rPr>
          <w:rFonts w:eastAsia="SimSun" w:cstheme="majorBidi"/>
        </w:rPr>
        <w:t xml:space="preserve"> </w:t>
      </w:r>
      <w:r w:rsidRPr="00F20A09">
        <w:rPr>
          <w:rFonts w:eastAsia="SimSun" w:cstheme="majorBidi" w:hint="eastAsia"/>
        </w:rPr>
        <w:t>大秦景教三威蒙度讚</w:t>
      </w:r>
      <w:r w:rsidRPr="00F20A09">
        <w:rPr>
          <w:rFonts w:eastAsia="SimSun" w:cstheme="majorBidi"/>
        </w:rPr>
        <w:t xml:space="preserve"> (‘Hymn in adoration of the Holy Trinity’) </w:t>
      </w:r>
    </w:p>
    <w:p w14:paraId="255595BC" w14:textId="77777777" w:rsidR="00231B91" w:rsidRPr="00F20A09" w:rsidRDefault="00231B91" w:rsidP="00231B91">
      <w:pPr>
        <w:numPr>
          <w:ilvl w:val="0"/>
          <w:numId w:val="3"/>
        </w:numPr>
        <w:spacing w:line="480" w:lineRule="auto"/>
        <w:rPr>
          <w:rFonts w:eastAsia="SimSun" w:cstheme="majorBidi"/>
        </w:rPr>
      </w:pPr>
      <w:r w:rsidRPr="00F20A09">
        <w:rPr>
          <w:rFonts w:eastAsia="SimSun" w:cstheme="majorBidi"/>
          <w:i/>
          <w:iCs/>
        </w:rPr>
        <w:t>Zunjing</w:t>
      </w:r>
      <w:r w:rsidRPr="00F20A09">
        <w:rPr>
          <w:rFonts w:eastAsia="SimSun" w:cstheme="majorBidi"/>
        </w:rPr>
        <w:t xml:space="preserve"> </w:t>
      </w:r>
      <w:r w:rsidRPr="00F20A09">
        <w:rPr>
          <w:rFonts w:eastAsia="SimSun" w:cstheme="majorBidi" w:hint="eastAsia"/>
        </w:rPr>
        <w:t>尊經</w:t>
      </w:r>
      <w:r w:rsidRPr="00F20A09">
        <w:rPr>
          <w:rFonts w:eastAsia="SimSun" w:cstheme="majorBidi"/>
        </w:rPr>
        <w:t xml:space="preserve"> (‘Book of Honour’ or [list of] ‘Venerable books’) </w:t>
      </w:r>
    </w:p>
    <w:p w14:paraId="5F5E10CE" w14:textId="77777777" w:rsidR="00231B91" w:rsidRPr="00F20A09" w:rsidRDefault="00231B91" w:rsidP="00231B91">
      <w:pPr>
        <w:numPr>
          <w:ilvl w:val="0"/>
          <w:numId w:val="3"/>
        </w:numPr>
        <w:spacing w:line="480" w:lineRule="auto"/>
        <w:rPr>
          <w:rFonts w:eastAsia="SimSun" w:cstheme="majorBidi"/>
        </w:rPr>
      </w:pPr>
      <w:r w:rsidRPr="00F20A09">
        <w:rPr>
          <w:rFonts w:eastAsia="SimSun" w:cstheme="majorBidi"/>
          <w:i/>
          <w:iCs/>
        </w:rPr>
        <w:t>Zhixuan anle jing</w:t>
      </w:r>
      <w:r w:rsidRPr="00F20A09">
        <w:rPr>
          <w:rFonts w:eastAsia="SimSun" w:cstheme="majorBidi"/>
        </w:rPr>
        <w:t xml:space="preserve"> </w:t>
      </w:r>
      <w:r w:rsidRPr="00F20A09">
        <w:rPr>
          <w:rFonts w:eastAsia="SimSun" w:cstheme="majorBidi" w:hint="eastAsia"/>
        </w:rPr>
        <w:t>志玄安樂經</w:t>
      </w:r>
      <w:r w:rsidRPr="00F20A09">
        <w:rPr>
          <w:rFonts w:eastAsia="SimSun" w:cstheme="majorBidi"/>
        </w:rPr>
        <w:t xml:space="preserve"> (‘Book on attaining profound peace and joy’) </w:t>
      </w:r>
    </w:p>
    <w:p w14:paraId="36B7A1ED" w14:textId="77777777" w:rsidR="00231B91" w:rsidRPr="00F20A09" w:rsidRDefault="00231B91" w:rsidP="00231B91">
      <w:pPr>
        <w:numPr>
          <w:ilvl w:val="0"/>
          <w:numId w:val="3"/>
        </w:numPr>
        <w:spacing w:line="480" w:lineRule="auto"/>
        <w:rPr>
          <w:rFonts w:eastAsia="SimSun" w:cstheme="majorBidi"/>
        </w:rPr>
      </w:pPr>
      <w:r w:rsidRPr="00F20A09">
        <w:rPr>
          <w:rFonts w:eastAsia="SimSun" w:cstheme="majorBidi"/>
          <w:i/>
          <w:iCs/>
        </w:rPr>
        <w:t>Beginning of Da Qin Jingjiao Xuanyuan zhiben jing</w:t>
      </w:r>
      <w:r w:rsidRPr="00F20A09">
        <w:rPr>
          <w:rFonts w:eastAsia="SimSun" w:cstheme="majorBidi"/>
        </w:rPr>
        <w:t xml:space="preserve"> </w:t>
      </w:r>
      <w:r w:rsidRPr="00F20A09">
        <w:rPr>
          <w:rFonts w:eastAsia="SimSun" w:cstheme="majorBidi" w:hint="eastAsia"/>
        </w:rPr>
        <w:t>大秦景教宣元至本經</w:t>
      </w:r>
      <w:r w:rsidRPr="00F20A09">
        <w:rPr>
          <w:rFonts w:eastAsia="SimSun" w:cstheme="majorBidi"/>
        </w:rPr>
        <w:t xml:space="preserve"> (‘Book of proclamation of the highest origin of origins’)</w:t>
      </w:r>
    </w:p>
    <w:p w14:paraId="3DCBDAF0" w14:textId="77777777" w:rsidR="00231B91" w:rsidRPr="00F20A09" w:rsidRDefault="00231B91" w:rsidP="00231B91">
      <w:pPr>
        <w:numPr>
          <w:ilvl w:val="0"/>
          <w:numId w:val="3"/>
        </w:numPr>
        <w:spacing w:line="480" w:lineRule="auto"/>
        <w:rPr>
          <w:rFonts w:eastAsia="SimSun" w:cstheme="majorBidi"/>
        </w:rPr>
      </w:pPr>
      <w:r w:rsidRPr="00F20A09">
        <w:rPr>
          <w:rFonts w:eastAsia="SimSun" w:cstheme="majorBidi"/>
          <w:i/>
          <w:iCs/>
        </w:rPr>
        <w:t>End of Da Qin Jingjiao Xuanyuan zhiben jing</w:t>
      </w:r>
      <w:r w:rsidRPr="00F20A09">
        <w:rPr>
          <w:rFonts w:eastAsia="SimSun" w:cstheme="majorBidi" w:hint="eastAsia"/>
        </w:rPr>
        <w:t xml:space="preserve"> from </w:t>
      </w:r>
      <w:r w:rsidRPr="00F20A09">
        <w:rPr>
          <w:rFonts w:eastAsia="SimSun" w:cstheme="majorBidi"/>
        </w:rPr>
        <w:t>Luoyang Pillar</w:t>
      </w:r>
      <w:r w:rsidRPr="00F20A09">
        <w:rPr>
          <w:rFonts w:eastAsia="SimSun" w:cstheme="majorBidi" w:hint="eastAsia"/>
        </w:rPr>
        <w:t xml:space="preserve"> </w:t>
      </w:r>
      <w:r w:rsidRPr="00F20A09">
        <w:rPr>
          <w:rFonts w:eastAsia="SimSun" w:cstheme="majorBidi" w:hint="eastAsia"/>
        </w:rPr>
        <w:t>洛阳经幢</w:t>
      </w:r>
    </w:p>
    <w:p w14:paraId="509AFADC" w14:textId="77777777" w:rsidR="00231B91" w:rsidRPr="00F20A09" w:rsidRDefault="00231B91" w:rsidP="00231B91">
      <w:pPr>
        <w:numPr>
          <w:ilvl w:val="0"/>
          <w:numId w:val="3"/>
        </w:numPr>
        <w:spacing w:line="480" w:lineRule="auto"/>
        <w:rPr>
          <w:rFonts w:eastAsia="SimSun" w:cstheme="majorBidi"/>
        </w:rPr>
      </w:pPr>
      <w:r w:rsidRPr="00F20A09">
        <w:rPr>
          <w:rFonts w:eastAsia="SimSun" w:cstheme="majorBidi"/>
          <w:i/>
          <w:iCs/>
        </w:rPr>
        <w:lastRenderedPageBreak/>
        <w:t>Da Qin Jingjiao Dasheng tongzhen guifa zan</w:t>
      </w:r>
      <w:r w:rsidRPr="00F20A09">
        <w:rPr>
          <w:rFonts w:eastAsia="SimSun" w:cstheme="majorBidi"/>
        </w:rPr>
        <w:t xml:space="preserve"> </w:t>
      </w:r>
      <w:r w:rsidRPr="00F20A09">
        <w:rPr>
          <w:rFonts w:eastAsia="SimSun" w:cstheme="majorBidi" w:hint="eastAsia"/>
        </w:rPr>
        <w:t>大秦景教大聖通真歸法讚</w:t>
      </w:r>
      <w:r w:rsidRPr="00F20A09">
        <w:rPr>
          <w:rFonts w:eastAsia="SimSun" w:cstheme="majorBidi"/>
        </w:rPr>
        <w:t xml:space="preserve"> (‘Hymn of praise for the Transfiguration of Our Lord’)</w:t>
      </w:r>
    </w:p>
    <w:p w14:paraId="37880C6B" w14:textId="544BE898" w:rsidR="00D46E31" w:rsidRDefault="00231B91" w:rsidP="00231B91">
      <w:pPr>
        <w:adjustRightInd w:val="0"/>
        <w:snapToGrid w:val="0"/>
        <w:spacing w:line="480" w:lineRule="auto"/>
        <w:ind w:firstLine="720"/>
        <w:rPr>
          <w:rFonts w:eastAsia="SimSun" w:cstheme="majorBidi"/>
        </w:rPr>
      </w:pPr>
      <w:r w:rsidRPr="00F20A09">
        <w:rPr>
          <w:rFonts w:eastAsia="SimSun" w:cstheme="majorBidi"/>
        </w:rPr>
        <w:t xml:space="preserve">The acclaimed specialist </w:t>
      </w:r>
      <w:r w:rsidRPr="00F20A09">
        <w:rPr>
          <w:rFonts w:eastAsia="SimSun" w:cstheme="majorBidi" w:hint="eastAsia"/>
          <w:i/>
          <w:iCs/>
        </w:rPr>
        <w:t>L</w:t>
      </w:r>
      <w:r w:rsidRPr="00F20A09">
        <w:rPr>
          <w:rFonts w:eastAsia="SimSun" w:cstheme="majorBidi"/>
          <w:i/>
          <w:iCs/>
        </w:rPr>
        <w:t>in Wushu</w:t>
      </w:r>
      <w:r w:rsidRPr="00F20A09">
        <w:rPr>
          <w:rFonts w:eastAsia="SimSun" w:cstheme="majorBidi"/>
        </w:rPr>
        <w:t xml:space="preserve"> </w:t>
      </w:r>
      <w:r w:rsidRPr="00F20A09">
        <w:rPr>
          <w:rFonts w:eastAsia="SimSun" w:cstheme="majorBidi" w:hint="eastAsia"/>
        </w:rPr>
        <w:t>林悟殊</w:t>
      </w:r>
      <w:r w:rsidRPr="00F20A09">
        <w:rPr>
          <w:rFonts w:eastAsia="SimSun" w:cstheme="majorBidi" w:hint="eastAsia"/>
        </w:rPr>
        <w:t xml:space="preserve"> </w:t>
      </w:r>
      <w:r w:rsidRPr="00F20A09">
        <w:rPr>
          <w:rFonts w:eastAsia="SimSun" w:cstheme="majorBidi"/>
        </w:rPr>
        <w:t xml:space="preserve">focuses primarily on the Chinese texts of the </w:t>
      </w:r>
      <w:r w:rsidRPr="00F20A09">
        <w:rPr>
          <w:rFonts w:eastAsia="SimSun" w:cstheme="majorBidi" w:hint="eastAsia"/>
        </w:rPr>
        <w:t>Church of the East</w:t>
      </w:r>
      <w:r w:rsidR="00735F8B">
        <w:rPr>
          <w:rFonts w:eastAsia="SimSun" w:cstheme="majorBidi" w:hint="eastAsia"/>
        </w:rPr>
        <w:t xml:space="preserve"> by combining other Chinese sources, </w:t>
      </w:r>
      <w:r w:rsidR="0074445F">
        <w:rPr>
          <w:rFonts w:eastAsia="SimSun" w:cstheme="majorBidi" w:hint="eastAsia"/>
        </w:rPr>
        <w:t>However</w:t>
      </w:r>
      <w:r w:rsidR="00BF1E2F">
        <w:rPr>
          <w:rFonts w:eastAsia="SimSun" w:cstheme="majorBidi" w:hint="eastAsia"/>
        </w:rPr>
        <w:t>, his studies is less concerned the studies of those in Berlin Turfan collections.</w:t>
      </w:r>
      <w:r w:rsidRPr="00F20A09">
        <w:rPr>
          <w:rFonts w:eastAsia="SimSun" w:cstheme="majorBidi" w:hint="eastAsia"/>
          <w:vertAlign w:val="superscript"/>
        </w:rPr>
        <w:footnoteReference w:id="48"/>
      </w:r>
      <w:r w:rsidRPr="00F20A09">
        <w:rPr>
          <w:rFonts w:eastAsia="SimSun" w:cstheme="majorBidi"/>
        </w:rPr>
        <w:t xml:space="preserve"> </w:t>
      </w:r>
      <w:r w:rsidRPr="00F20A09">
        <w:rPr>
          <w:rFonts w:eastAsia="SimSun" w:cstheme="majorBidi" w:hint="eastAsia"/>
        </w:rPr>
        <w:t xml:space="preserve">The recent scholars dedicating to the same area are </w:t>
      </w:r>
      <w:r w:rsidRPr="00F20A09">
        <w:rPr>
          <w:rFonts w:eastAsia="SimSun" w:cstheme="majorBidi"/>
        </w:rPr>
        <w:t>Matteo Nicolini-Zani</w:t>
      </w:r>
      <w:r w:rsidRPr="00F20A09">
        <w:rPr>
          <w:rFonts w:eastAsia="SimSun" w:cstheme="majorBidi" w:hint="eastAsia"/>
        </w:rPr>
        <w:t xml:space="preserve"> whose</w:t>
      </w:r>
      <w:r w:rsidRPr="00F20A09">
        <w:rPr>
          <w:rFonts w:eastAsia="SimSun" w:cstheme="majorBidi"/>
        </w:rPr>
        <w:t xml:space="preserve"> recent book </w:t>
      </w:r>
      <w:r w:rsidRPr="00F20A09">
        <w:rPr>
          <w:rFonts w:eastAsia="SimSun" w:cstheme="majorBidi"/>
          <w:i/>
        </w:rPr>
        <w:t>The Luminous Way to the East </w:t>
      </w:r>
      <w:r w:rsidR="0029310D" w:rsidRPr="0029310D">
        <w:t xml:space="preserve"> </w:t>
      </w:r>
      <w:r w:rsidR="0029310D">
        <w:rPr>
          <w:rFonts w:eastAsia="SimSun" w:cstheme="majorBidi" w:hint="eastAsia"/>
          <w:iCs/>
        </w:rPr>
        <w:t>b</w:t>
      </w:r>
      <w:r w:rsidR="0029310D" w:rsidRPr="0029310D">
        <w:rPr>
          <w:rFonts w:eastAsia="SimSun" w:cstheme="majorBidi"/>
          <w:iCs/>
        </w:rPr>
        <w:t>rings together the results of current research on Chinese materials and provides up-to-date translations. In a broader sense, the author also refer</w:t>
      </w:r>
      <w:r w:rsidR="00E71CFB">
        <w:rPr>
          <w:rFonts w:eastAsia="SimSun" w:cstheme="majorBidi" w:hint="eastAsia"/>
          <w:iCs/>
        </w:rPr>
        <w:t>s</w:t>
      </w:r>
      <w:r w:rsidR="0029310D" w:rsidRPr="0029310D">
        <w:rPr>
          <w:rFonts w:eastAsia="SimSun" w:cstheme="majorBidi"/>
          <w:iCs/>
        </w:rPr>
        <w:t xml:space="preserve"> to archaeological sites and excavated materials</w:t>
      </w:r>
      <w:r w:rsidR="005850B4">
        <w:rPr>
          <w:rFonts w:eastAsia="SimSun" w:cstheme="majorBidi" w:hint="eastAsia"/>
          <w:iCs/>
        </w:rPr>
        <w:t xml:space="preserve"> of the Church of the East</w:t>
      </w:r>
      <w:r w:rsidR="0029310D" w:rsidRPr="0029310D">
        <w:rPr>
          <w:rFonts w:eastAsia="SimSun" w:cstheme="majorBidi"/>
          <w:iCs/>
        </w:rPr>
        <w:t xml:space="preserve"> on the Silk Road, and to the results of the Turfan studies </w:t>
      </w:r>
      <w:r w:rsidR="005850B4">
        <w:rPr>
          <w:rFonts w:eastAsia="SimSun" w:cstheme="majorBidi" w:hint="eastAsia"/>
          <w:iCs/>
        </w:rPr>
        <w:t xml:space="preserve">of the Church of the East </w:t>
      </w:r>
      <w:r w:rsidR="0029310D" w:rsidRPr="0029310D">
        <w:rPr>
          <w:rFonts w:eastAsia="SimSun" w:cstheme="majorBidi"/>
          <w:iCs/>
        </w:rPr>
        <w:t>in Berlin, but the author do</w:t>
      </w:r>
      <w:r w:rsidR="00E71CFB">
        <w:rPr>
          <w:rFonts w:eastAsia="SimSun" w:cstheme="majorBidi" w:hint="eastAsia"/>
          <w:iCs/>
        </w:rPr>
        <w:t>es</w:t>
      </w:r>
      <w:r w:rsidR="0029310D" w:rsidRPr="0029310D">
        <w:rPr>
          <w:rFonts w:eastAsia="SimSun" w:cstheme="majorBidi"/>
          <w:iCs/>
        </w:rPr>
        <w:t xml:space="preserve"> not mention the Chinese materials excavated in Turfan, n</w:t>
      </w:r>
      <w:r w:rsidR="00B610A3">
        <w:rPr>
          <w:rFonts w:eastAsia="SimSun" w:cstheme="majorBidi" w:hint="eastAsia"/>
          <w:iCs/>
        </w:rPr>
        <w:t xml:space="preserve">either </w:t>
      </w:r>
      <w:r w:rsidR="0029310D" w:rsidRPr="0029310D">
        <w:rPr>
          <w:rFonts w:eastAsia="SimSun" w:cstheme="majorBidi"/>
          <w:iCs/>
        </w:rPr>
        <w:t xml:space="preserve">the relationship between the Chinese materials </w:t>
      </w:r>
      <w:r w:rsidR="00D46E31">
        <w:rPr>
          <w:rFonts w:eastAsia="SimSun" w:cstheme="majorBidi" w:hint="eastAsia"/>
          <w:iCs/>
        </w:rPr>
        <w:t>of the Church of the East and its Syriac, Sogdian materials</w:t>
      </w:r>
      <w:r w:rsidR="0029310D" w:rsidRPr="0029310D">
        <w:rPr>
          <w:rFonts w:eastAsia="SimSun" w:cstheme="majorBidi"/>
          <w:iCs/>
        </w:rPr>
        <w:t>.</w:t>
      </w:r>
      <w:r w:rsidR="0029310D" w:rsidRPr="0029310D">
        <w:rPr>
          <w:rFonts w:eastAsia="SimSun" w:cstheme="majorBidi"/>
          <w:i/>
        </w:rPr>
        <w:t xml:space="preserve"> </w:t>
      </w:r>
      <w:r w:rsidRPr="00F20A09">
        <w:rPr>
          <w:rFonts w:eastAsia="SimSun" w:cstheme="majorBidi"/>
          <w:vertAlign w:val="superscript"/>
        </w:rPr>
        <w:footnoteReference w:id="49"/>
      </w:r>
      <w:r w:rsidRPr="00F20A09">
        <w:rPr>
          <w:rFonts w:eastAsia="SimSun" w:cstheme="majorBidi"/>
        </w:rPr>
        <w:t xml:space="preserve"> </w:t>
      </w:r>
    </w:p>
    <w:p w14:paraId="727D7B1D" w14:textId="582FB4B5" w:rsidR="00482ADB" w:rsidRDefault="00231B91" w:rsidP="00231B91">
      <w:pPr>
        <w:adjustRightInd w:val="0"/>
        <w:snapToGrid w:val="0"/>
        <w:spacing w:line="480" w:lineRule="auto"/>
        <w:ind w:firstLine="720"/>
        <w:rPr>
          <w:rFonts w:eastAsia="SimSun" w:cstheme="majorBidi"/>
        </w:rPr>
      </w:pPr>
      <w:r w:rsidRPr="00F20A09">
        <w:rPr>
          <w:rFonts w:eastAsia="SimSun" w:cstheme="majorBidi"/>
        </w:rPr>
        <w:t>Max Deeg</w:t>
      </w:r>
      <w:r w:rsidR="00F256C6">
        <w:rPr>
          <w:rFonts w:eastAsia="SimSun" w:cstheme="majorBidi" w:hint="eastAsia"/>
        </w:rPr>
        <w:t xml:space="preserve"> recent study focusing on </w:t>
      </w:r>
      <w:r w:rsidRPr="00F20A09">
        <w:rPr>
          <w:rFonts w:eastAsia="SimSun" w:cstheme="majorBidi"/>
        </w:rPr>
        <w:t>the Xi’an Stele</w:t>
      </w:r>
      <w:r w:rsidR="00F256C6">
        <w:rPr>
          <w:rFonts w:eastAsia="SimSun" w:cstheme="majorBidi" w:hint="eastAsia"/>
        </w:rPr>
        <w:t xml:space="preserve"> can</w:t>
      </w:r>
      <w:r w:rsidR="00F256C6">
        <w:rPr>
          <w:rFonts w:eastAsia="SimSun" w:cstheme="majorBidi"/>
        </w:rPr>
        <w:t>’</w:t>
      </w:r>
      <w:r w:rsidR="00F256C6">
        <w:rPr>
          <w:rFonts w:eastAsia="SimSun" w:cstheme="majorBidi" w:hint="eastAsia"/>
        </w:rPr>
        <w:t>t be ignored</w:t>
      </w:r>
      <w:r w:rsidRPr="00F20A09">
        <w:rPr>
          <w:rFonts w:eastAsia="SimSun" w:cstheme="majorBidi"/>
        </w:rPr>
        <w:t>.</w:t>
      </w:r>
      <w:r w:rsidR="002B3EF6">
        <w:rPr>
          <w:rFonts w:eastAsia="SimSun" w:cstheme="majorBidi" w:hint="eastAsia"/>
        </w:rPr>
        <w:t xml:space="preserve"> H</w:t>
      </w:r>
      <w:r w:rsidR="006A56B7">
        <w:rPr>
          <w:rFonts w:eastAsia="SimSun" w:cstheme="majorBidi" w:hint="eastAsia"/>
        </w:rPr>
        <w:t xml:space="preserve">is commentary is richer to </w:t>
      </w:r>
      <w:r w:rsidR="006A56B7" w:rsidRPr="00F20A09">
        <w:rPr>
          <w:rFonts w:eastAsia="SimSun" w:cstheme="majorBidi"/>
        </w:rPr>
        <w:t>Matteo Nicolini-Zani</w:t>
      </w:r>
      <w:r w:rsidR="006A56B7">
        <w:rPr>
          <w:rFonts w:eastAsia="SimSun" w:cstheme="majorBidi"/>
        </w:rPr>
        <w:t>’</w:t>
      </w:r>
      <w:r w:rsidR="006A56B7">
        <w:rPr>
          <w:rFonts w:eastAsia="SimSun" w:cstheme="majorBidi" w:hint="eastAsia"/>
        </w:rPr>
        <w:t>s</w:t>
      </w:r>
      <w:r w:rsidR="00482ADB">
        <w:rPr>
          <w:rFonts w:eastAsia="SimSun" w:cstheme="majorBidi" w:hint="eastAsia"/>
        </w:rPr>
        <w:t>, including a lot of recent studies about Xi</w:t>
      </w:r>
      <w:r w:rsidR="00482ADB">
        <w:rPr>
          <w:rFonts w:eastAsia="SimSun" w:cstheme="majorBidi"/>
        </w:rPr>
        <w:t>’</w:t>
      </w:r>
      <w:r w:rsidR="00482ADB">
        <w:rPr>
          <w:rFonts w:eastAsia="SimSun" w:cstheme="majorBidi" w:hint="eastAsia"/>
        </w:rPr>
        <w:t xml:space="preserve">an Stele and other Buddhism and </w:t>
      </w:r>
      <w:r w:rsidR="00482ADB">
        <w:rPr>
          <w:rFonts w:eastAsia="SimSun" w:cstheme="majorBidi"/>
        </w:rPr>
        <w:t>Daoism</w:t>
      </w:r>
      <w:r w:rsidR="00482ADB">
        <w:rPr>
          <w:rFonts w:eastAsia="SimSun" w:cstheme="majorBidi" w:hint="eastAsia"/>
        </w:rPr>
        <w:t xml:space="preserve"> materials.</w:t>
      </w:r>
      <w:r w:rsidR="002B3EF6" w:rsidRPr="002B3EF6">
        <w:rPr>
          <w:rFonts w:eastAsia="SimSun" w:cstheme="majorBidi"/>
          <w:vertAlign w:val="superscript"/>
        </w:rPr>
        <w:t xml:space="preserve"> </w:t>
      </w:r>
      <w:r w:rsidR="002B3EF6" w:rsidRPr="00F20A09">
        <w:rPr>
          <w:rFonts w:eastAsia="SimSun" w:cstheme="majorBidi"/>
          <w:vertAlign w:val="superscript"/>
        </w:rPr>
        <w:footnoteReference w:id="50"/>
      </w:r>
      <w:r w:rsidR="002B3EF6" w:rsidRPr="00F20A09">
        <w:rPr>
          <w:rFonts w:eastAsia="SimSun" w:cstheme="majorBidi"/>
        </w:rPr>
        <w:t xml:space="preserve"> </w:t>
      </w:r>
      <w:r w:rsidRPr="00F20A09">
        <w:rPr>
          <w:rFonts w:eastAsia="SimSun" w:cstheme="majorBidi"/>
        </w:rPr>
        <w:t xml:space="preserve"> </w:t>
      </w:r>
      <w:r w:rsidR="0074445F">
        <w:rPr>
          <w:rFonts w:eastAsia="SimSun" w:cstheme="majorBidi"/>
        </w:rPr>
        <w:t>However</w:t>
      </w:r>
      <w:r w:rsidR="002B2BC6" w:rsidRPr="002B2BC6">
        <w:rPr>
          <w:rFonts w:eastAsia="SimSun" w:cstheme="majorBidi"/>
        </w:rPr>
        <w:t>, his study focuses on the Xi'an Nestorian Stele and makes little mention of the study of material excavated in Turpan.</w:t>
      </w:r>
    </w:p>
    <w:p w14:paraId="2FC6658D" w14:textId="00649C7C" w:rsidR="00793C9A" w:rsidRDefault="00231B91" w:rsidP="00DE47D7">
      <w:pPr>
        <w:adjustRightInd w:val="0"/>
        <w:snapToGrid w:val="0"/>
        <w:spacing w:line="480" w:lineRule="auto"/>
        <w:ind w:firstLine="720"/>
        <w:rPr>
          <w:rFonts w:eastAsia="SimSun" w:cstheme="majorBidi"/>
        </w:rPr>
      </w:pPr>
      <w:r>
        <w:rPr>
          <w:rFonts w:eastAsia="SimSun" w:cstheme="majorBidi"/>
        </w:rPr>
        <w:t xml:space="preserve">Thompson’s </w:t>
      </w:r>
      <w:r w:rsidRPr="00364414">
        <w:rPr>
          <w:rFonts w:eastAsia="SimSun" w:cstheme="majorBidi"/>
          <w:i/>
          <w:iCs/>
        </w:rPr>
        <w:t>Jingjiao The Earliest Christian Church in China</w:t>
      </w:r>
      <w:r>
        <w:rPr>
          <w:rStyle w:val="FootnoteReference"/>
          <w:rFonts w:eastAsia="SimSun" w:cstheme="majorBidi"/>
          <w:i/>
          <w:iCs/>
        </w:rPr>
        <w:footnoteReference w:id="51"/>
      </w:r>
      <w:r>
        <w:rPr>
          <w:rFonts w:eastAsia="SimSun" w:cstheme="majorBidi"/>
          <w:i/>
          <w:iCs/>
        </w:rPr>
        <w:t xml:space="preserve"> </w:t>
      </w:r>
      <w:r>
        <w:rPr>
          <w:rFonts w:eastAsia="SimSun" w:cstheme="majorBidi"/>
        </w:rPr>
        <w:t xml:space="preserve">bring the most recent studies about the Chuch of the East with more focusing on the Tang period, especially the </w:t>
      </w:r>
      <w:r>
        <w:rPr>
          <w:rFonts w:eastAsia="SimSun" w:cstheme="majorBidi"/>
        </w:rPr>
        <w:lastRenderedPageBreak/>
        <w:t xml:space="preserve">Chinese sources. </w:t>
      </w:r>
      <w:r w:rsidR="00DE47D7" w:rsidRPr="00F20A09">
        <w:rPr>
          <w:rFonts w:eastAsia="SimSun" w:cstheme="majorBidi"/>
        </w:rPr>
        <w:t>Todd Godwin</w:t>
      </w:r>
      <w:r w:rsidR="00DE47D7" w:rsidRPr="00F20A09">
        <w:rPr>
          <w:rFonts w:eastAsia="SimSun" w:cstheme="majorBidi"/>
          <w:vertAlign w:val="superscript"/>
        </w:rPr>
        <w:footnoteReference w:id="52"/>
      </w:r>
      <w:r w:rsidR="00DE47D7" w:rsidRPr="00F20A09">
        <w:rPr>
          <w:rFonts w:eastAsia="SimSun" w:cstheme="majorBidi"/>
        </w:rPr>
        <w:t xml:space="preserve"> </w:t>
      </w:r>
      <w:r w:rsidR="00DE47D7">
        <w:rPr>
          <w:rFonts w:eastAsia="SimSun" w:cstheme="majorBidi" w:hint="eastAsia"/>
        </w:rPr>
        <w:t xml:space="preserve">and </w:t>
      </w:r>
      <w:r w:rsidR="00793C9A" w:rsidRPr="00F20A09">
        <w:rPr>
          <w:rFonts w:eastAsia="SimSun" w:cstheme="majorBidi"/>
        </w:rPr>
        <w:t xml:space="preserve">Samuel N. C. Lieu </w:t>
      </w:r>
      <w:r w:rsidR="00DE47D7">
        <w:rPr>
          <w:rFonts w:eastAsia="SimSun" w:cstheme="majorBidi" w:hint="eastAsia"/>
        </w:rPr>
        <w:t xml:space="preserve">also </w:t>
      </w:r>
      <w:r w:rsidR="00793C9A" w:rsidRPr="00F20A09">
        <w:rPr>
          <w:rFonts w:eastAsia="SimSun" w:cstheme="majorBidi"/>
        </w:rPr>
        <w:t xml:space="preserve">has studied the persons, titles and places in the Xi’an </w:t>
      </w:r>
      <w:r w:rsidR="00DE47D7">
        <w:rPr>
          <w:rFonts w:eastAsia="SimSun" w:cstheme="majorBidi" w:hint="eastAsia"/>
        </w:rPr>
        <w:t>Stele.</w:t>
      </w:r>
      <w:r w:rsidR="00793C9A" w:rsidRPr="00F20A09">
        <w:rPr>
          <w:rFonts w:eastAsia="SimSun" w:cstheme="majorBidi"/>
          <w:vertAlign w:val="superscript"/>
        </w:rPr>
        <w:footnoteReference w:id="53"/>
      </w:r>
    </w:p>
    <w:p w14:paraId="6ED89CA2" w14:textId="1182AEBC" w:rsidR="00231B91" w:rsidRDefault="00231B91" w:rsidP="00CD30D1">
      <w:pPr>
        <w:adjustRightInd w:val="0"/>
        <w:snapToGrid w:val="0"/>
        <w:spacing w:line="480" w:lineRule="auto"/>
        <w:ind w:firstLine="720"/>
        <w:rPr>
          <w:rFonts w:eastAsia="SimSun" w:cstheme="majorBidi"/>
        </w:rPr>
      </w:pPr>
      <w:r w:rsidRPr="00F20A09">
        <w:rPr>
          <w:rFonts w:eastAsia="SimSun" w:cstheme="majorBidi" w:hint="eastAsia"/>
        </w:rPr>
        <w:t xml:space="preserve">Despite it is not normal from </w:t>
      </w:r>
      <w:r w:rsidRPr="00F20A09">
        <w:rPr>
          <w:rFonts w:eastAsia="SimSun" w:cstheme="majorBidi"/>
        </w:rPr>
        <w:t>ecclesiastical</w:t>
      </w:r>
      <w:r w:rsidRPr="00F20A09">
        <w:rPr>
          <w:rFonts w:eastAsia="SimSun" w:cstheme="majorBidi" w:hint="eastAsia"/>
        </w:rPr>
        <w:t xml:space="preserve"> </w:t>
      </w:r>
      <w:r w:rsidRPr="00F20A09">
        <w:rPr>
          <w:rFonts w:eastAsia="SimSun" w:cstheme="majorBidi"/>
        </w:rPr>
        <w:t>perspective</w:t>
      </w:r>
      <w:r w:rsidRPr="00F20A09">
        <w:rPr>
          <w:rFonts w:eastAsia="SimSun" w:cstheme="majorBidi" w:hint="eastAsia"/>
        </w:rPr>
        <w:t xml:space="preserve">, </w:t>
      </w:r>
      <w:r w:rsidRPr="00F20A09">
        <w:rPr>
          <w:rFonts w:eastAsia="SimSun" w:cstheme="majorBidi"/>
        </w:rPr>
        <w:t xml:space="preserve">Rong Xinjiang </w:t>
      </w:r>
      <w:r w:rsidRPr="00F20A09">
        <w:rPr>
          <w:rFonts w:eastAsia="SimSun" w:cstheme="majorBidi" w:hint="eastAsia"/>
        </w:rPr>
        <w:t>榮新江</w:t>
      </w:r>
      <w:r w:rsidRPr="00F20A09">
        <w:rPr>
          <w:rFonts w:eastAsia="SimSun" w:cstheme="majorBidi" w:hint="eastAsia"/>
        </w:rPr>
        <w:t xml:space="preserve"> suggests that an officer in Tang Court is the same monk in the </w:t>
      </w:r>
      <w:r w:rsidRPr="00F20A09">
        <w:rPr>
          <w:rFonts w:eastAsia="SimSun" w:cstheme="majorBidi"/>
        </w:rPr>
        <w:t>Monument</w:t>
      </w:r>
      <w:r w:rsidRPr="00F20A09">
        <w:rPr>
          <w:rFonts w:eastAsia="SimSun" w:cstheme="majorBidi" w:hint="eastAsia"/>
        </w:rPr>
        <w:t xml:space="preserve">, </w:t>
      </w:r>
      <w:r w:rsidRPr="00F20A09">
        <w:rPr>
          <w:rFonts w:eastAsia="SimSun" w:cstheme="majorBidi" w:hint="eastAsia"/>
          <w:i/>
          <w:iCs/>
        </w:rPr>
        <w:t>Wenzhen</w:t>
      </w:r>
      <w:r w:rsidRPr="00F20A09">
        <w:rPr>
          <w:rFonts w:eastAsia="SimSun" w:cstheme="majorBidi" w:hint="eastAsia"/>
        </w:rPr>
        <w:t xml:space="preserve"> </w:t>
      </w:r>
      <w:r w:rsidRPr="00F20A09">
        <w:rPr>
          <w:rFonts w:eastAsia="SimSun" w:cstheme="majorBidi" w:hint="eastAsia"/>
        </w:rPr>
        <w:t>文贞</w:t>
      </w:r>
      <w:r w:rsidRPr="00F20A09">
        <w:rPr>
          <w:rFonts w:eastAsia="SimSun" w:cstheme="majorBidi" w:hint="eastAsia"/>
        </w:rPr>
        <w:t>.</w:t>
      </w:r>
      <w:r w:rsidRPr="00F20A09">
        <w:rPr>
          <w:rFonts w:eastAsia="SimSun" w:cstheme="majorBidi"/>
          <w:vertAlign w:val="superscript"/>
        </w:rPr>
        <w:footnoteReference w:id="54"/>
      </w:r>
      <w:r w:rsidRPr="00F20A09">
        <w:rPr>
          <w:rFonts w:eastAsia="SimSun" w:cstheme="majorBidi" w:hint="eastAsia"/>
        </w:rPr>
        <w:t xml:space="preserve"> For t</w:t>
      </w:r>
      <w:r w:rsidRPr="00F20A09">
        <w:rPr>
          <w:rFonts w:eastAsia="SimSun" w:cstheme="majorBidi"/>
        </w:rPr>
        <w:t xml:space="preserve">he correspondence of the words </w:t>
      </w:r>
      <w:r w:rsidRPr="00F20A09">
        <w:rPr>
          <w:rFonts w:eastAsia="SimSun" w:cstheme="majorBidi"/>
          <w:i/>
          <w:iCs/>
        </w:rPr>
        <w:t>Si</w:t>
      </w:r>
      <w:r w:rsidRPr="00F20A09">
        <w:rPr>
          <w:rFonts w:eastAsia="SimSun" w:cstheme="majorBidi"/>
        </w:rPr>
        <w:t xml:space="preserve"> and </w:t>
      </w:r>
      <w:r w:rsidRPr="00F20A09">
        <w:rPr>
          <w:rFonts w:eastAsia="SimSun" w:cstheme="majorBidi"/>
          <w:i/>
          <w:iCs/>
        </w:rPr>
        <w:t>Seng</w:t>
      </w:r>
      <w:r w:rsidRPr="00F20A09">
        <w:rPr>
          <w:rFonts w:eastAsia="SimSun" w:cstheme="majorBidi"/>
        </w:rPr>
        <w:t xml:space="preserve"> in multiple languages, </w:t>
      </w:r>
      <w:r w:rsidRPr="00F20A09">
        <w:rPr>
          <w:rFonts w:eastAsia="SimSun" w:cstheme="majorBidi" w:hint="eastAsia"/>
        </w:rPr>
        <w:t>Wang</w:t>
      </w:r>
      <w:r w:rsidRPr="00F20A09">
        <w:rPr>
          <w:rFonts w:eastAsia="SimSun" w:cstheme="majorBidi"/>
        </w:rPr>
        <w:t xml:space="preserve"> Ding</w:t>
      </w:r>
      <w:r>
        <w:rPr>
          <w:rStyle w:val="FootnoteReference"/>
          <w:rFonts w:eastAsia="SimSun" w:cstheme="majorBidi"/>
        </w:rPr>
        <w:footnoteReference w:id="55"/>
      </w:r>
      <w:r w:rsidRPr="00F20A09">
        <w:rPr>
          <w:rFonts w:eastAsia="SimSun" w:cstheme="majorBidi"/>
        </w:rPr>
        <w:t xml:space="preserve"> </w:t>
      </w:r>
      <w:r w:rsidRPr="00F20A09">
        <w:rPr>
          <w:rFonts w:eastAsia="SimSun" w:cstheme="majorBidi" w:hint="eastAsia"/>
        </w:rPr>
        <w:t>an</w:t>
      </w:r>
      <w:r w:rsidRPr="00F20A09">
        <w:rPr>
          <w:rFonts w:eastAsia="SimSun" w:cstheme="majorBidi"/>
        </w:rPr>
        <w:t>d Yashida Yutaka</w:t>
      </w:r>
      <w:r>
        <w:rPr>
          <w:rStyle w:val="FootnoteReference"/>
          <w:rFonts w:eastAsia="SimSun" w:cstheme="majorBidi"/>
        </w:rPr>
        <w:footnoteReference w:id="56"/>
      </w:r>
      <w:r w:rsidRPr="00F20A09">
        <w:rPr>
          <w:rFonts w:eastAsia="SimSun" w:cstheme="majorBidi"/>
        </w:rPr>
        <w:t xml:space="preserve"> on the Chinese names and titles with the corresponding Sogdian words. Hidemi Takahashi</w:t>
      </w:r>
      <w:r w:rsidRPr="00F20A09">
        <w:rPr>
          <w:rFonts w:eastAsia="SimSun" w:cstheme="majorBidi"/>
          <w:vertAlign w:val="superscript"/>
        </w:rPr>
        <w:footnoteReference w:id="57"/>
      </w:r>
      <w:r w:rsidRPr="00F20A09">
        <w:rPr>
          <w:rFonts w:eastAsia="SimSun" w:cstheme="majorBidi"/>
        </w:rPr>
        <w:t xml:space="preserve"> works on the Chinese and corresponding Syriac names and titles.</w:t>
      </w:r>
    </w:p>
    <w:p w14:paraId="1C81D5A2" w14:textId="1C43C516" w:rsidR="00D51EBF" w:rsidRDefault="00D07BA6" w:rsidP="00D07BA6">
      <w:pPr>
        <w:adjustRightInd w:val="0"/>
        <w:snapToGrid w:val="0"/>
        <w:spacing w:line="480" w:lineRule="auto"/>
        <w:ind w:firstLine="720"/>
        <w:rPr>
          <w:rFonts w:eastAsia="SimSun" w:cstheme="majorBidi"/>
        </w:rPr>
      </w:pPr>
      <w:r w:rsidRPr="00D07BA6">
        <w:rPr>
          <w:rFonts w:eastAsia="SimSun" w:cstheme="majorBidi"/>
        </w:rPr>
        <w:t xml:space="preserve">Scholars have centered their studies around Chinese materials of the </w:t>
      </w:r>
      <w:r>
        <w:rPr>
          <w:rFonts w:eastAsia="SimSun" w:cstheme="majorBidi" w:hint="eastAsia"/>
        </w:rPr>
        <w:t>Church of the East</w:t>
      </w:r>
      <w:r w:rsidRPr="00D07BA6">
        <w:rPr>
          <w:rFonts w:eastAsia="SimSun" w:cstheme="majorBidi"/>
        </w:rPr>
        <w:t>, and no scholar has yet brought these studies to bear on the excavated materials of Tur</w:t>
      </w:r>
      <w:r w:rsidR="008C147E">
        <w:rPr>
          <w:rFonts w:eastAsia="SimSun" w:cstheme="majorBidi" w:hint="eastAsia"/>
        </w:rPr>
        <w:t>f</w:t>
      </w:r>
      <w:r w:rsidRPr="00D07BA6">
        <w:rPr>
          <w:rFonts w:eastAsia="SimSun" w:cstheme="majorBidi"/>
        </w:rPr>
        <w:t>an (especially the excavated Chinese materials). This thesis attempts to compare the Chinese materials</w:t>
      </w:r>
      <w:r w:rsidR="008C147E">
        <w:rPr>
          <w:rFonts w:eastAsia="SimSun" w:cstheme="majorBidi" w:hint="eastAsia"/>
        </w:rPr>
        <w:t xml:space="preserve"> of the C</w:t>
      </w:r>
      <w:r w:rsidR="008C147E">
        <w:rPr>
          <w:rFonts w:eastAsia="SimSun" w:cstheme="majorBidi"/>
        </w:rPr>
        <w:t>h</w:t>
      </w:r>
      <w:r w:rsidR="008C147E">
        <w:rPr>
          <w:rFonts w:eastAsia="SimSun" w:cstheme="majorBidi" w:hint="eastAsia"/>
        </w:rPr>
        <w:t>urch of the East</w:t>
      </w:r>
      <w:r w:rsidRPr="00D07BA6">
        <w:rPr>
          <w:rFonts w:eastAsia="SimSun" w:cstheme="majorBidi"/>
        </w:rPr>
        <w:t xml:space="preserve"> with the excavated Chinese materials in Turfan to see if there was a connection between the Christian community in Chang'an and the Christian community in Turfan, or even the Buddhist community. This </w:t>
      </w:r>
      <w:r w:rsidR="008C147E">
        <w:rPr>
          <w:rFonts w:eastAsia="SimSun" w:cstheme="majorBidi" w:hint="eastAsia"/>
        </w:rPr>
        <w:t xml:space="preserve">also </w:t>
      </w:r>
      <w:r w:rsidRPr="00D07BA6">
        <w:rPr>
          <w:rFonts w:eastAsia="SimSun" w:cstheme="majorBidi"/>
        </w:rPr>
        <w:t xml:space="preserve">provides a new direction of exploration for the study of </w:t>
      </w:r>
      <w:r w:rsidR="00574564">
        <w:rPr>
          <w:rFonts w:eastAsia="SimSun" w:cstheme="majorBidi" w:hint="eastAsia"/>
        </w:rPr>
        <w:t>the C</w:t>
      </w:r>
      <w:r w:rsidR="00574564">
        <w:rPr>
          <w:rFonts w:eastAsia="SimSun" w:cstheme="majorBidi"/>
        </w:rPr>
        <w:t>h</w:t>
      </w:r>
      <w:r w:rsidR="00574564">
        <w:rPr>
          <w:rFonts w:eastAsia="SimSun" w:cstheme="majorBidi" w:hint="eastAsia"/>
        </w:rPr>
        <w:t xml:space="preserve">urch of the East </w:t>
      </w:r>
      <w:r w:rsidRPr="00D07BA6">
        <w:rPr>
          <w:rFonts w:eastAsia="SimSun" w:cstheme="majorBidi"/>
        </w:rPr>
        <w:t>in Chinese.</w:t>
      </w:r>
      <w:r w:rsidR="00D51EBF" w:rsidRPr="00F20A09">
        <w:rPr>
          <w:rFonts w:eastAsia="SimSun" w:cstheme="majorBidi"/>
        </w:rPr>
        <w:t xml:space="preserve"> </w:t>
      </w:r>
    </w:p>
    <w:p w14:paraId="2712EFAF" w14:textId="77777777" w:rsidR="00D51EBF" w:rsidRPr="005B1EE8" w:rsidRDefault="00D51EBF" w:rsidP="00D51EBF">
      <w:pPr>
        <w:adjustRightInd w:val="0"/>
        <w:snapToGrid w:val="0"/>
        <w:spacing w:line="480" w:lineRule="auto"/>
        <w:rPr>
          <w:rFonts w:eastAsia="SimSun" w:cstheme="majorBidi"/>
        </w:rPr>
      </w:pPr>
    </w:p>
    <w:p w14:paraId="482DA0BB" w14:textId="58519DB0" w:rsidR="00E85A25" w:rsidRPr="00E85A25" w:rsidRDefault="00075529" w:rsidP="000C759C">
      <w:pPr>
        <w:spacing w:line="480" w:lineRule="auto"/>
        <w:rPr>
          <w:b/>
          <w:bCs/>
        </w:rPr>
      </w:pPr>
      <w:r>
        <w:rPr>
          <w:rFonts w:hint="eastAsia"/>
          <w:b/>
          <w:bCs/>
        </w:rPr>
        <w:t xml:space="preserve">1.3.4 </w:t>
      </w:r>
      <w:r w:rsidR="00132FBB" w:rsidRPr="00132FBB">
        <w:rPr>
          <w:rFonts w:hint="eastAsia"/>
          <w:b/>
          <w:bCs/>
        </w:rPr>
        <w:t>The Possible of earlier dating of Berlin Turfan collections</w:t>
      </w:r>
    </w:p>
    <w:p w14:paraId="14C0E522" w14:textId="7E240DAD" w:rsidR="000C759C" w:rsidRDefault="000C759C" w:rsidP="000C759C">
      <w:pPr>
        <w:spacing w:line="480" w:lineRule="auto"/>
      </w:pPr>
      <w:r>
        <w:rPr>
          <w:rFonts w:hint="eastAsia"/>
        </w:rPr>
        <w:lastRenderedPageBreak/>
        <w:t xml:space="preserve">There are 500 Syriac fragments, 550 Sogdian, 1 Middle Persian, 3 New Persian and 52 Old Uighur fragments in Syriac script found in the </w:t>
      </w:r>
      <w:r w:rsidR="00DA10AA">
        <w:rPr>
          <w:rFonts w:hint="eastAsia"/>
        </w:rPr>
        <w:t xml:space="preserve">archeological sites </w:t>
      </w:r>
      <w:r w:rsidR="00E86741">
        <w:rPr>
          <w:rFonts w:asciiTheme="majorBidi" w:eastAsia="SimSun" w:hAnsiTheme="majorBidi" w:cstheme="majorBidi" w:hint="eastAsia"/>
        </w:rPr>
        <w:t xml:space="preserve">East of </w:t>
      </w:r>
      <w:r w:rsidR="00E86741" w:rsidRPr="00873235">
        <w:rPr>
          <w:rFonts w:asciiTheme="majorBidi" w:eastAsia="SimSun" w:hAnsiTheme="majorBidi" w:cstheme="majorBidi" w:hint="eastAsia"/>
          <w:i/>
          <w:iCs/>
        </w:rPr>
        <w:t>Xipang</w:t>
      </w:r>
      <w:r w:rsidR="00E86741">
        <w:rPr>
          <w:rFonts w:asciiTheme="majorBidi" w:eastAsia="SimSun" w:hAnsiTheme="majorBidi" w:cstheme="majorBidi" w:hint="eastAsia"/>
        </w:rPr>
        <w:t xml:space="preserve"> </w:t>
      </w:r>
      <w:r w:rsidR="00E86741">
        <w:rPr>
          <w:rFonts w:asciiTheme="majorBidi" w:eastAsia="SimSun" w:hAnsiTheme="majorBidi" w:cstheme="majorBidi" w:hint="eastAsia"/>
        </w:rPr>
        <w:t>西旁</w:t>
      </w:r>
      <w:r w:rsidR="00E86741">
        <w:rPr>
          <w:rFonts w:asciiTheme="majorBidi" w:eastAsia="SimSun" w:hAnsiTheme="majorBidi" w:cstheme="majorBidi" w:hint="eastAsia"/>
        </w:rPr>
        <w:t>.</w:t>
      </w:r>
      <w:r w:rsidR="00E86741">
        <w:rPr>
          <w:rStyle w:val="FootnoteReference"/>
        </w:rPr>
        <w:footnoteReference w:id="58"/>
      </w:r>
      <w:r w:rsidR="00E86741">
        <w:rPr>
          <w:rFonts w:asciiTheme="majorBidi" w:eastAsia="SimSun" w:hAnsiTheme="majorBidi" w:cstheme="majorBidi" w:hint="eastAsia"/>
        </w:rPr>
        <w:t xml:space="preserve"> </w:t>
      </w:r>
      <w:r w:rsidR="00B97259">
        <w:rPr>
          <w:rFonts w:asciiTheme="majorBidi" w:eastAsia="SimSun" w:hAnsiTheme="majorBidi" w:cstheme="majorBidi" w:hint="eastAsia"/>
        </w:rPr>
        <w:t xml:space="preserve">About the dating of these fragments, Hunter says, </w:t>
      </w:r>
    </w:p>
    <w:p w14:paraId="16380AD3" w14:textId="3D702DA8" w:rsidR="00C9026E" w:rsidRDefault="00C9026E" w:rsidP="00B97259">
      <w:pPr>
        <w:adjustRightInd w:val="0"/>
        <w:snapToGrid w:val="0"/>
        <w:ind w:left="737"/>
      </w:pPr>
      <w:r>
        <w:t>The fragments are tentatively dated, on palaeographic grounds, between the 9 th –13 th centuries, with a possible 14 th century terminusad quem. The origins and the circumstances surrounding the monastery’s foundation still remain unknown; it may have been founded in the 8 th or 9 th centuries, at the time of the Uighur kingdom whose capital was at Qocho in the Turfan oasis. it could have been founded even earlier, given that Syriac Christianity travelled along the Silk Route to the Tang imperial capital at Xian, where Alopen was received at court in 635.</w:t>
      </w:r>
      <w:r w:rsidR="003D7EE3">
        <w:rPr>
          <w:rStyle w:val="FootnoteReference"/>
        </w:rPr>
        <w:footnoteReference w:id="59"/>
      </w:r>
    </w:p>
    <w:p w14:paraId="2DC3C8F3" w14:textId="77777777" w:rsidR="0013177F" w:rsidRDefault="0013177F" w:rsidP="00B97259">
      <w:pPr>
        <w:spacing w:line="480" w:lineRule="auto"/>
      </w:pPr>
    </w:p>
    <w:p w14:paraId="369A062B" w14:textId="5C4644A4" w:rsidR="00F40C87" w:rsidRDefault="003B061B" w:rsidP="00F40C87">
      <w:pPr>
        <w:adjustRightInd w:val="0"/>
        <w:snapToGrid w:val="0"/>
        <w:spacing w:line="480" w:lineRule="auto"/>
        <w:rPr>
          <w:rFonts w:eastAsia="SimSun" w:cstheme="majorBidi"/>
          <w:color w:val="000000" w:themeColor="text1"/>
        </w:rPr>
      </w:pPr>
      <w:r>
        <w:rPr>
          <w:rFonts w:hint="eastAsia"/>
        </w:rPr>
        <w:t>Hunter</w:t>
      </w:r>
      <w:r>
        <w:t>’</w:t>
      </w:r>
      <w:r>
        <w:rPr>
          <w:rFonts w:hint="eastAsia"/>
        </w:rPr>
        <w:t xml:space="preserve">s suggestion is right, according to </w:t>
      </w:r>
      <w:r w:rsidR="000528BB" w:rsidRPr="000528BB">
        <w:t>Carbon-14 detection</w:t>
      </w:r>
      <w:r w:rsidR="000528BB">
        <w:rPr>
          <w:rFonts w:hint="eastAsia"/>
        </w:rPr>
        <w:t xml:space="preserve"> of Xipan</w:t>
      </w:r>
      <w:r w:rsidR="00640A5C">
        <w:t xml:space="preserve"> site</w:t>
      </w:r>
      <w:r w:rsidR="00897757">
        <w:rPr>
          <w:rFonts w:hint="eastAsia"/>
        </w:rPr>
        <w:t>,</w:t>
      </w:r>
      <w:r w:rsidR="00897757" w:rsidRPr="00897757">
        <w:rPr>
          <w:rFonts w:eastAsia="SimSun" w:cstheme="majorBidi"/>
          <w:color w:val="000000" w:themeColor="text1"/>
        </w:rPr>
        <w:t xml:space="preserve"> </w:t>
      </w:r>
      <w:r w:rsidR="00640A5C">
        <w:rPr>
          <w:rFonts w:eastAsia="SimSun" w:cstheme="majorBidi"/>
          <w:color w:val="000000" w:themeColor="text1"/>
        </w:rPr>
        <w:t>t</w:t>
      </w:r>
      <w:r w:rsidR="00F40C87">
        <w:rPr>
          <w:rFonts w:eastAsia="SimSun" w:cstheme="majorBidi" w:hint="eastAsia"/>
          <w:color w:val="000000" w:themeColor="text1"/>
        </w:rPr>
        <w:t xml:space="preserve">he archeologists Liu Wensuo saying, </w:t>
      </w:r>
    </w:p>
    <w:p w14:paraId="409C9790" w14:textId="21EA5A61" w:rsidR="00897757" w:rsidRPr="00BA0FD7" w:rsidRDefault="00897757" w:rsidP="00F40C87">
      <w:pPr>
        <w:adjustRightInd w:val="0"/>
        <w:snapToGrid w:val="0"/>
        <w:ind w:left="737"/>
        <w:rPr>
          <w:rFonts w:eastAsia="SimSun" w:cstheme="majorBidi"/>
          <w:color w:val="000000" w:themeColor="text1"/>
        </w:rPr>
      </w:pPr>
      <w:r w:rsidRPr="00BA0FD7">
        <w:rPr>
          <w:rFonts w:eastAsia="SimSun" w:cstheme="majorBidi"/>
          <w:color w:val="000000" w:themeColor="text1"/>
        </w:rPr>
        <w:t xml:space="preserve">The current </w:t>
      </w:r>
      <w:r w:rsidRPr="00F40C87">
        <w:t>excavation</w:t>
      </w:r>
      <w:r w:rsidRPr="00BA0FD7">
        <w:rPr>
          <w:rFonts w:eastAsia="SimSun" w:cstheme="majorBidi"/>
          <w:color w:val="000000" w:themeColor="text1"/>
        </w:rPr>
        <w:t xml:space="preserve"> results and carbon dating data have not revealed any remains from the 7th century, and the earliest dating data is from the mid-8th century. More carbon dating will have to be done later. It cannot be ruled out that it may have been built in the 7th century, but the earlier the archaeological remains, the more difficult it is to preserve them.</w:t>
      </w:r>
      <w:r w:rsidRPr="00BA0FD7">
        <w:rPr>
          <w:rStyle w:val="FootnoteReference"/>
          <w:rFonts w:eastAsia="SimSun" w:cstheme="majorBidi"/>
          <w:color w:val="000000" w:themeColor="text1"/>
        </w:rPr>
        <w:t xml:space="preserve"> </w:t>
      </w:r>
      <w:r w:rsidRPr="00BA0FD7">
        <w:rPr>
          <w:rStyle w:val="FootnoteReference"/>
          <w:rFonts w:eastAsia="SimSun" w:cstheme="majorBidi"/>
          <w:color w:val="000000" w:themeColor="text1"/>
        </w:rPr>
        <w:footnoteReference w:id="60"/>
      </w:r>
    </w:p>
    <w:p w14:paraId="526F42DB" w14:textId="77777777" w:rsidR="00897757" w:rsidRDefault="00897757" w:rsidP="00897757">
      <w:pPr>
        <w:spacing w:line="480" w:lineRule="auto"/>
        <w:rPr>
          <w:color w:val="000000" w:themeColor="text1"/>
        </w:rPr>
      </w:pPr>
    </w:p>
    <w:p w14:paraId="3F1909BA" w14:textId="5D9FD4C9" w:rsidR="00DF182F" w:rsidRDefault="00E646C7" w:rsidP="00897757">
      <w:pPr>
        <w:spacing w:line="480" w:lineRule="auto"/>
        <w:rPr>
          <w:color w:val="000000" w:themeColor="text1"/>
        </w:rPr>
      </w:pPr>
      <w:r>
        <w:rPr>
          <w:rFonts w:hint="eastAsia"/>
          <w:color w:val="000000" w:themeColor="text1"/>
        </w:rPr>
        <w:t>T</w:t>
      </w:r>
      <w:r w:rsidR="00DF182F" w:rsidRPr="00DF182F">
        <w:rPr>
          <w:color w:val="000000" w:themeColor="text1"/>
        </w:rPr>
        <w:t>he church is the place where the liturgy is celebrated, and the two are inextricably linked. It can be said that where there is a church, there will be a liturgical text. If Carbon 14 detects that the church was founded at least in the mid-8th century,</w:t>
      </w:r>
      <w:r w:rsidR="00DD7226">
        <w:rPr>
          <w:rStyle w:val="FootnoteReference"/>
          <w:color w:val="000000" w:themeColor="text1"/>
        </w:rPr>
        <w:footnoteReference w:id="61"/>
      </w:r>
      <w:r w:rsidR="00DF182F" w:rsidRPr="00DF182F">
        <w:rPr>
          <w:color w:val="000000" w:themeColor="text1"/>
        </w:rPr>
        <w:t xml:space="preserve"> then it is entirely reasonable to </w:t>
      </w:r>
      <w:r>
        <w:rPr>
          <w:rFonts w:hint="eastAsia"/>
          <w:color w:val="000000" w:themeColor="text1"/>
        </w:rPr>
        <w:t>suggest</w:t>
      </w:r>
      <w:r w:rsidR="00DF182F" w:rsidRPr="00DF182F">
        <w:rPr>
          <w:color w:val="000000" w:themeColor="text1"/>
        </w:rPr>
        <w:t xml:space="preserve"> that liturgical texts were available in Turfan during the same period.</w:t>
      </w:r>
    </w:p>
    <w:p w14:paraId="07245D0D" w14:textId="36FBC150" w:rsidR="00115D1C" w:rsidRPr="00A241E4" w:rsidRDefault="00115D1C" w:rsidP="00115D1C">
      <w:pPr>
        <w:spacing w:line="480" w:lineRule="auto"/>
        <w:rPr>
          <w:rFonts w:asciiTheme="majorHAnsi" w:eastAsia="SimSun" w:hAnsiTheme="majorHAnsi" w:cstheme="majorHAnsi"/>
        </w:rPr>
      </w:pPr>
      <w:r>
        <w:rPr>
          <w:rFonts w:hint="eastAsia"/>
          <w:color w:val="000000" w:themeColor="text1"/>
        </w:rPr>
        <w:t>Furthermore,</w:t>
      </w:r>
      <w:r w:rsidR="00774673">
        <w:rPr>
          <w:rFonts w:hint="eastAsia"/>
          <w:color w:val="000000" w:themeColor="text1"/>
        </w:rPr>
        <w:t xml:space="preserve">I </w:t>
      </w:r>
      <w:r w:rsidRPr="00B9487A">
        <w:t xml:space="preserve">do not ignore the Chinese </w:t>
      </w:r>
      <w:r>
        <w:rPr>
          <w:rFonts w:hint="eastAsia"/>
        </w:rPr>
        <w:t>religious</w:t>
      </w:r>
      <w:r w:rsidRPr="00B9487A">
        <w:t xml:space="preserve"> </w:t>
      </w:r>
      <w:r>
        <w:rPr>
          <w:rFonts w:hint="eastAsia"/>
        </w:rPr>
        <w:t>texts</w:t>
      </w:r>
      <w:r w:rsidRPr="00B9487A">
        <w:t xml:space="preserve"> of the Church of the East as if they had nothing to do with the Turfan region. While most scholars believe that the origin of these </w:t>
      </w:r>
      <w:r w:rsidRPr="00B9487A">
        <w:lastRenderedPageBreak/>
        <w:t>writings is the Dunhuang and Changan areas, there are already scholars who believe that perhaps some of these works may have come from the Turfan area</w:t>
      </w:r>
      <w:r>
        <w:rPr>
          <w:rFonts w:hint="eastAsia"/>
        </w:rPr>
        <w:t xml:space="preserve">. </w:t>
      </w:r>
      <w:r w:rsidRPr="0041771A">
        <w:rPr>
          <w:rFonts w:asciiTheme="majorHAnsi" w:eastAsia="SimSun" w:hAnsiTheme="majorHAnsi" w:cstheme="majorHAnsi"/>
        </w:rPr>
        <w:t>For example,</w:t>
      </w:r>
      <w:r w:rsidR="006B6A77">
        <w:rPr>
          <w:rFonts w:asciiTheme="majorHAnsi" w:eastAsia="SimSun" w:hAnsiTheme="majorHAnsi" w:cstheme="majorHAnsi" w:hint="eastAsia"/>
        </w:rPr>
        <w:t xml:space="preserve"> </w:t>
      </w:r>
      <w:r w:rsidR="00917295">
        <w:rPr>
          <w:rFonts w:asciiTheme="majorHAnsi" w:eastAsia="SimSun" w:hAnsiTheme="majorHAnsi" w:cstheme="majorHAnsi" w:hint="eastAsia"/>
        </w:rPr>
        <w:t>according Tan Dawei</w:t>
      </w:r>
      <w:r w:rsidR="00917295">
        <w:rPr>
          <w:rFonts w:asciiTheme="majorHAnsi" w:eastAsia="SimSun" w:hAnsiTheme="majorHAnsi" w:cstheme="majorHAnsi"/>
        </w:rPr>
        <w:t>’</w:t>
      </w:r>
      <w:r w:rsidR="00917295">
        <w:rPr>
          <w:rFonts w:asciiTheme="majorHAnsi" w:eastAsia="SimSun" w:hAnsiTheme="majorHAnsi" w:cstheme="majorHAnsi" w:hint="eastAsia"/>
        </w:rPr>
        <w:t xml:space="preserve">s arguments, </w:t>
      </w:r>
      <w:r w:rsidRPr="0041771A">
        <w:rPr>
          <w:rFonts w:asciiTheme="majorHAnsi" w:eastAsia="SimSun" w:hAnsiTheme="majorHAnsi" w:cstheme="majorHAnsi"/>
        </w:rPr>
        <w:t xml:space="preserve"> </w:t>
      </w:r>
      <w:r w:rsidR="00917295">
        <w:rPr>
          <w:rFonts w:asciiTheme="majorHAnsi" w:eastAsia="SimSun" w:hAnsiTheme="majorHAnsi" w:cstheme="majorHAnsi" w:hint="eastAsia"/>
        </w:rPr>
        <w:t>the</w:t>
      </w:r>
      <w:r w:rsidRPr="0041771A">
        <w:rPr>
          <w:rFonts w:asciiTheme="majorHAnsi" w:eastAsia="SimSun" w:hAnsiTheme="majorHAnsi" w:cstheme="majorHAnsi"/>
        </w:rPr>
        <w:t xml:space="preserve"> </w:t>
      </w:r>
      <w:r w:rsidRPr="0056145E">
        <w:rPr>
          <w:rFonts w:asciiTheme="majorHAnsi" w:eastAsia="SimSun" w:hAnsiTheme="majorHAnsi" w:cstheme="majorHAnsi" w:hint="eastAsia"/>
          <w:i/>
          <w:iCs/>
        </w:rPr>
        <w:t>Yishen Lun</w:t>
      </w:r>
      <w:r>
        <w:rPr>
          <w:rFonts w:asciiTheme="majorHAnsi" w:eastAsia="SimSun" w:hAnsiTheme="majorHAnsi" w:cstheme="majorHAnsi" w:hint="eastAsia"/>
        </w:rPr>
        <w:t xml:space="preserve"> </w:t>
      </w:r>
      <w:r>
        <w:rPr>
          <w:rFonts w:asciiTheme="majorHAnsi" w:eastAsia="SimSun" w:hAnsiTheme="majorHAnsi" w:cstheme="majorHAnsi" w:hint="eastAsia"/>
        </w:rPr>
        <w:t>一神論</w:t>
      </w:r>
      <w:r>
        <w:rPr>
          <w:rFonts w:asciiTheme="majorHAnsi" w:eastAsia="SimSun" w:hAnsiTheme="majorHAnsi" w:cstheme="majorHAnsi" w:hint="eastAsia"/>
        </w:rPr>
        <w:t xml:space="preserve"> (the discourse of One God) may be wrote in Gaochang even before 7 century.</w:t>
      </w:r>
      <w:r>
        <w:rPr>
          <w:rStyle w:val="FootnoteReference"/>
          <w:rFonts w:asciiTheme="majorHAnsi" w:eastAsia="SimSun" w:hAnsiTheme="majorHAnsi" w:cstheme="majorHAnsi"/>
        </w:rPr>
        <w:footnoteReference w:id="62"/>
      </w:r>
      <w:r w:rsidR="00D5379E">
        <w:rPr>
          <w:rFonts w:asciiTheme="majorHAnsi" w:eastAsia="SimSun" w:hAnsiTheme="majorHAnsi" w:cstheme="majorHAnsi" w:hint="eastAsia"/>
        </w:rPr>
        <w:t xml:space="preserve"> </w:t>
      </w:r>
      <w:r w:rsidR="00F02999">
        <w:rPr>
          <w:rFonts w:asciiTheme="majorHAnsi" w:eastAsia="SimSun" w:hAnsiTheme="majorHAnsi" w:cstheme="majorHAnsi" w:hint="eastAsia"/>
        </w:rPr>
        <w:t>This is clearly possible, Since t</w:t>
      </w:r>
      <w:r w:rsidR="00A241E4">
        <w:rPr>
          <w:rFonts w:asciiTheme="majorHAnsi" w:eastAsia="SimSun" w:hAnsiTheme="majorHAnsi" w:cstheme="majorHAnsi" w:hint="eastAsia"/>
        </w:rPr>
        <w:t xml:space="preserve">he Christian texts in Berlin Tufan clearly shows the copy and </w:t>
      </w:r>
      <w:r w:rsidR="00A241E4">
        <w:rPr>
          <w:rFonts w:asciiTheme="majorHAnsi" w:eastAsia="SimSun" w:hAnsiTheme="majorHAnsi" w:cstheme="majorHAnsi"/>
        </w:rPr>
        <w:t>translating</w:t>
      </w:r>
      <w:r w:rsidR="00A241E4">
        <w:rPr>
          <w:rFonts w:asciiTheme="majorHAnsi" w:eastAsia="SimSun" w:hAnsiTheme="majorHAnsi" w:cstheme="majorHAnsi" w:hint="eastAsia"/>
        </w:rPr>
        <w:t xml:space="preserve"> tradition in the Xipang site, even with scribe name John and Solomon.</w:t>
      </w:r>
      <w:r w:rsidR="00A241E4">
        <w:rPr>
          <w:rStyle w:val="FootnoteReference"/>
          <w:rFonts w:asciiTheme="majorHAnsi" w:eastAsia="SimSun" w:hAnsiTheme="majorHAnsi" w:cstheme="majorHAnsi"/>
        </w:rPr>
        <w:footnoteReference w:id="63"/>
      </w:r>
    </w:p>
    <w:p w14:paraId="43EAD2B2" w14:textId="3E43B2B4" w:rsidR="00E31829" w:rsidRDefault="008D0AF4" w:rsidP="00115D1C">
      <w:pPr>
        <w:spacing w:line="480" w:lineRule="auto"/>
      </w:pPr>
      <w:r w:rsidRPr="008D0AF4">
        <w:t>For Buddhism, since the Northern Liang period</w:t>
      </w:r>
      <w:r w:rsidR="00BC1E73">
        <w:rPr>
          <w:rFonts w:hint="eastAsia"/>
        </w:rPr>
        <w:t xml:space="preserve"> (443-460)</w:t>
      </w:r>
      <w:r w:rsidRPr="008D0AF4">
        <w:t>, the Tur</w:t>
      </w:r>
      <w:r w:rsidR="00BC1E73">
        <w:rPr>
          <w:rFonts w:hint="eastAsia"/>
        </w:rPr>
        <w:t>f</w:t>
      </w:r>
      <w:r w:rsidRPr="008D0AF4">
        <w:t xml:space="preserve">an area has been an important town for writing and translating sutras. For example, during the Northern Liang period, there were as many as eight major </w:t>
      </w:r>
      <w:r w:rsidR="004C790E">
        <w:rPr>
          <w:rFonts w:hint="eastAsia"/>
        </w:rPr>
        <w:t>sutra</w:t>
      </w:r>
      <w:r w:rsidRPr="008D0AF4">
        <w:t xml:space="preserve">s written and two types of </w:t>
      </w:r>
      <w:r w:rsidR="004C790E">
        <w:rPr>
          <w:rFonts w:hint="eastAsia"/>
        </w:rPr>
        <w:t>sutra</w:t>
      </w:r>
      <w:r w:rsidRPr="008D0AF4">
        <w:t xml:space="preserve"> translat</w:t>
      </w:r>
      <w:r w:rsidR="004C790E">
        <w:rPr>
          <w:rFonts w:hint="eastAsia"/>
        </w:rPr>
        <w:t>ion</w:t>
      </w:r>
      <w:r w:rsidRPr="008D0AF4">
        <w:t>.</w:t>
      </w:r>
      <w:r w:rsidR="004C790E">
        <w:rPr>
          <w:rStyle w:val="FootnoteReference"/>
        </w:rPr>
        <w:footnoteReference w:id="64"/>
      </w:r>
      <w:r w:rsidRPr="008D0AF4">
        <w:t xml:space="preserve"> This situation should have been maintained during the Gaochang period as well (460-640).</w:t>
      </w:r>
      <w:r w:rsidR="00DA60C8">
        <w:rPr>
          <w:rFonts w:hint="eastAsia"/>
        </w:rPr>
        <w:t xml:space="preserve"> </w:t>
      </w:r>
      <w:r w:rsidR="00DA60C8" w:rsidRPr="00DA60C8">
        <w:t xml:space="preserve">If Buddhism had this tradition of copying and translating </w:t>
      </w:r>
      <w:r w:rsidR="00DA60C8">
        <w:rPr>
          <w:rFonts w:hint="eastAsia"/>
        </w:rPr>
        <w:t>sutra</w:t>
      </w:r>
      <w:r w:rsidR="00DA60C8" w:rsidRPr="00DA60C8">
        <w:t xml:space="preserve">s in the Gaochang region, then the </w:t>
      </w:r>
      <w:r w:rsidR="00DA60C8">
        <w:rPr>
          <w:rFonts w:hint="eastAsia"/>
        </w:rPr>
        <w:t xml:space="preserve">Church of the East </w:t>
      </w:r>
      <w:r w:rsidR="00DA60C8" w:rsidRPr="00DA60C8">
        <w:t xml:space="preserve">should have had it as well, meaning that the Berlin </w:t>
      </w:r>
      <w:r w:rsidR="00DA60C8">
        <w:rPr>
          <w:rFonts w:hint="eastAsia"/>
        </w:rPr>
        <w:t>Turfan collections</w:t>
      </w:r>
      <w:r w:rsidR="00DA60C8" w:rsidRPr="00DA60C8">
        <w:t xml:space="preserve"> may also fall into this category.</w:t>
      </w:r>
    </w:p>
    <w:p w14:paraId="0118EF04" w14:textId="14284B4E" w:rsidR="00D37CCB" w:rsidRDefault="00297364" w:rsidP="00AC1742">
      <w:pPr>
        <w:spacing w:line="480" w:lineRule="auto"/>
      </w:pPr>
      <w:r w:rsidRPr="00297364">
        <w:t>In short, my argument is that the Chinese materials</w:t>
      </w:r>
      <w:r w:rsidR="006E5BAD">
        <w:rPr>
          <w:rFonts w:hint="eastAsia"/>
        </w:rPr>
        <w:t xml:space="preserve"> of the Church of the East</w:t>
      </w:r>
      <w:r w:rsidRPr="00297364">
        <w:rPr>
          <w:rFonts w:hint="eastAsia"/>
        </w:rPr>
        <w:t>,</w:t>
      </w:r>
      <w:r w:rsidRPr="00297364">
        <w:t xml:space="preserve"> as well as the Syriac and </w:t>
      </w:r>
      <w:r w:rsidR="006E5BAD">
        <w:rPr>
          <w:rFonts w:hint="eastAsia"/>
        </w:rPr>
        <w:t xml:space="preserve">Sogdian </w:t>
      </w:r>
      <w:r w:rsidRPr="00297364">
        <w:t xml:space="preserve">materials excavated in Turfan, are connected and related to the Chinese materials excavated in Turfan, both in terms of time, place, and logic. The Christian communities in Turfan should not have come into existence in the </w:t>
      </w:r>
      <w:r w:rsidR="00840D13">
        <w:rPr>
          <w:rFonts w:hint="eastAsia"/>
        </w:rPr>
        <w:t>7</w:t>
      </w:r>
      <w:r w:rsidRPr="00297364">
        <w:t>th century</w:t>
      </w:r>
      <w:r w:rsidR="004E5234">
        <w:rPr>
          <w:rFonts w:hint="eastAsia"/>
        </w:rPr>
        <w:t xml:space="preserve"> just like by airplane</w:t>
      </w:r>
      <w:r w:rsidRPr="00297364">
        <w:t xml:space="preserve">, but at least </w:t>
      </w:r>
      <w:r w:rsidR="004E5234">
        <w:rPr>
          <w:rFonts w:hint="eastAsia"/>
        </w:rPr>
        <w:t xml:space="preserve">(I would strongly suggest) </w:t>
      </w:r>
      <w:r w:rsidRPr="00297364">
        <w:t xml:space="preserve">they should have had Christian communities, that is to say, </w:t>
      </w:r>
      <w:r w:rsidR="005D2CEA">
        <w:rPr>
          <w:rFonts w:hint="eastAsia"/>
        </w:rPr>
        <w:t xml:space="preserve">the </w:t>
      </w:r>
      <w:r w:rsidRPr="00297364">
        <w:t>churches</w:t>
      </w:r>
      <w:r w:rsidR="005D2CEA">
        <w:rPr>
          <w:rFonts w:hint="eastAsia"/>
        </w:rPr>
        <w:t xml:space="preserve"> buildings in there</w:t>
      </w:r>
      <w:r w:rsidR="00696B80">
        <w:rPr>
          <w:rFonts w:hint="eastAsia"/>
        </w:rPr>
        <w:t xml:space="preserve"> as early as the end of 6</w:t>
      </w:r>
      <w:r w:rsidRPr="00297364">
        <w:t>th century, which is precisely the space I want to open up in this thesis.</w:t>
      </w:r>
    </w:p>
    <w:sectPr w:rsidR="00D37CCB" w:rsidSect="00B67D4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A18017" w14:textId="77777777" w:rsidR="00281E42" w:rsidRDefault="00281E42" w:rsidP="002814AF">
      <w:r>
        <w:separator/>
      </w:r>
    </w:p>
  </w:endnote>
  <w:endnote w:type="continuationSeparator" w:id="0">
    <w:p w14:paraId="463F86BC" w14:textId="77777777" w:rsidR="00281E42" w:rsidRDefault="00281E42" w:rsidP="002814AF">
      <w:r>
        <w:continuationSeparator/>
      </w:r>
    </w:p>
  </w:endnote>
  <w:endnote w:type="continuationNotice" w:id="1">
    <w:p w14:paraId="19941E67" w14:textId="77777777" w:rsidR="00281E42" w:rsidRDefault="00281E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E0868F" w14:textId="77777777" w:rsidR="00281E42" w:rsidRDefault="00281E42" w:rsidP="002814AF">
      <w:r>
        <w:separator/>
      </w:r>
    </w:p>
  </w:footnote>
  <w:footnote w:type="continuationSeparator" w:id="0">
    <w:p w14:paraId="26A3E488" w14:textId="77777777" w:rsidR="00281E42" w:rsidRDefault="00281E42" w:rsidP="002814AF">
      <w:r>
        <w:continuationSeparator/>
      </w:r>
    </w:p>
  </w:footnote>
  <w:footnote w:type="continuationNotice" w:id="1">
    <w:p w14:paraId="560F5F84" w14:textId="77777777" w:rsidR="00281E42" w:rsidRDefault="00281E42"/>
  </w:footnote>
  <w:footnote w:id="2">
    <w:p w14:paraId="18808630" w14:textId="3DDFA55D" w:rsidR="00AA3114" w:rsidRPr="00AA3114" w:rsidRDefault="00AA3114" w:rsidP="008246B7">
      <w:pPr>
        <w:pStyle w:val="FootnoteText"/>
      </w:pPr>
      <w:r>
        <w:rPr>
          <w:rStyle w:val="FootnoteReference"/>
        </w:rPr>
        <w:footnoteRef/>
      </w:r>
      <w:r>
        <w:t xml:space="preserve"> </w:t>
      </w:r>
      <w:r>
        <w:rPr>
          <w:rFonts w:hint="eastAsia"/>
        </w:rPr>
        <w:t>The</w:t>
      </w:r>
      <w:r w:rsidR="00D248E1">
        <w:rPr>
          <w:rFonts w:hint="eastAsia"/>
        </w:rPr>
        <w:t xml:space="preserve"> majority</w:t>
      </w:r>
      <w:r>
        <w:rPr>
          <w:rFonts w:hint="eastAsia"/>
        </w:rPr>
        <w:t xml:space="preserve"> Chinese sources </w:t>
      </w:r>
      <w:r w:rsidR="00D248E1">
        <w:rPr>
          <w:rFonts w:hint="eastAsia"/>
        </w:rPr>
        <w:t xml:space="preserve">are scattered in Britian, Berlin, Russian, Japan and China (especially found in </w:t>
      </w:r>
      <w:r w:rsidR="00A16825">
        <w:rPr>
          <w:rFonts w:hint="eastAsia"/>
        </w:rPr>
        <w:t xml:space="preserve">after 1970). I will discuss the </w:t>
      </w:r>
      <w:r w:rsidR="00D17589">
        <w:rPr>
          <w:rFonts w:hint="eastAsia"/>
        </w:rPr>
        <w:t xml:space="preserve">primary source later. </w:t>
      </w:r>
      <w:r w:rsidR="00D248E1">
        <w:rPr>
          <w:rFonts w:hint="eastAsia"/>
        </w:rPr>
        <w:t xml:space="preserve"> </w:t>
      </w:r>
    </w:p>
  </w:footnote>
  <w:footnote w:id="3">
    <w:p w14:paraId="51819E1D" w14:textId="0E2BF06E" w:rsidR="00823ECA" w:rsidRDefault="00823ECA" w:rsidP="008246B7">
      <w:pPr>
        <w:pStyle w:val="FootnoteText"/>
      </w:pPr>
      <w:r>
        <w:rPr>
          <w:rStyle w:val="FootnoteReference"/>
        </w:rPr>
        <w:footnoteRef/>
      </w:r>
      <w:r>
        <w:t xml:space="preserve"> </w:t>
      </w:r>
      <w:r w:rsidRPr="006410A5">
        <w:t>I will subsequently describe the process of discovery of these excavated materials as well as the primary materials, and will attempt to do an overview of the secondary materials here first</w:t>
      </w:r>
      <w:r>
        <w:rPr>
          <w:rFonts w:hint="eastAsia"/>
        </w:rPr>
        <w:t>.</w:t>
      </w:r>
    </w:p>
  </w:footnote>
  <w:footnote w:id="4">
    <w:p w14:paraId="62CB6BE7" w14:textId="77777777" w:rsidR="00A87D77" w:rsidRPr="00287F9E" w:rsidRDefault="00A87D77" w:rsidP="008246B7">
      <w:pPr>
        <w:pStyle w:val="FootnoteText"/>
        <w:rPr>
          <w:rFonts w:asciiTheme="majorHAnsi" w:hAnsiTheme="majorHAnsi" w:cstheme="majorHAnsi"/>
        </w:rPr>
      </w:pPr>
      <w:r>
        <w:rPr>
          <w:rStyle w:val="FootnoteReference"/>
        </w:rPr>
        <w:footnoteRef/>
      </w:r>
      <w:r w:rsidRPr="00B02251">
        <w:t xml:space="preserve"> </w:t>
      </w:r>
      <w:r>
        <w:t>Yin Qing</w:t>
      </w:r>
      <w:r w:rsidRPr="00B02251">
        <w:t xml:space="preserve"> 1997. </w:t>
      </w:r>
    </w:p>
  </w:footnote>
  <w:footnote w:id="5">
    <w:p w14:paraId="30F770FC" w14:textId="77777777" w:rsidR="00A87D77" w:rsidRPr="009A2888" w:rsidRDefault="00A87D77" w:rsidP="008246B7">
      <w:pPr>
        <w:pStyle w:val="FootnoteText"/>
      </w:pPr>
      <w:r>
        <w:rPr>
          <w:rStyle w:val="FootnoteReference"/>
        </w:rPr>
        <w:footnoteRef/>
      </w:r>
      <w:r>
        <w:t xml:space="preserve"> Han guopan 1986. </w:t>
      </w:r>
    </w:p>
  </w:footnote>
  <w:footnote w:id="6">
    <w:p w14:paraId="1FB634E3" w14:textId="77777777" w:rsidR="00A87D77" w:rsidRPr="00287F9E" w:rsidRDefault="00A87D77" w:rsidP="008246B7">
      <w:pPr>
        <w:pStyle w:val="FootnoteText"/>
      </w:pPr>
      <w:r>
        <w:rPr>
          <w:rStyle w:val="FootnoteReference"/>
        </w:rPr>
        <w:footnoteRef/>
      </w:r>
      <w:r w:rsidRPr="00287F9E">
        <w:t xml:space="preserve"> </w:t>
      </w:r>
      <w:r>
        <w:t xml:space="preserve">Xie chongguang 1987. </w:t>
      </w:r>
    </w:p>
  </w:footnote>
  <w:footnote w:id="7">
    <w:p w14:paraId="2305245C" w14:textId="71EF07DD" w:rsidR="00A87D77" w:rsidRPr="00AD47E1" w:rsidRDefault="00A87D77" w:rsidP="008246B7">
      <w:pPr>
        <w:pStyle w:val="FootnoteText"/>
      </w:pPr>
      <w:r>
        <w:rPr>
          <w:rStyle w:val="FootnoteReference"/>
        </w:rPr>
        <w:footnoteRef/>
      </w:r>
      <w:r w:rsidRPr="00AD47E1">
        <w:t xml:space="preserve"> Zhang Chongzhou 2021. </w:t>
      </w:r>
      <w:r w:rsidR="00D5211E">
        <w:rPr>
          <w:rFonts w:hint="eastAsia"/>
        </w:rPr>
        <w:t>His study is the most recent one</w:t>
      </w:r>
      <w:r w:rsidR="00747175">
        <w:rPr>
          <w:rFonts w:hint="eastAsia"/>
        </w:rPr>
        <w:t xml:space="preserve"> where one can know the </w:t>
      </w:r>
      <w:r w:rsidR="00747175">
        <w:t>general</w:t>
      </w:r>
      <w:r w:rsidR="00747175">
        <w:rPr>
          <w:rFonts w:hint="eastAsia"/>
        </w:rPr>
        <w:t xml:space="preserve"> </w:t>
      </w:r>
      <w:r w:rsidR="00747175">
        <w:t>introduction</w:t>
      </w:r>
      <w:r w:rsidR="00747175">
        <w:rPr>
          <w:rFonts w:hint="eastAsia"/>
        </w:rPr>
        <w:t xml:space="preserve"> about the these studies (pp</w:t>
      </w:r>
      <w:r w:rsidR="004000C1">
        <w:t>.</w:t>
      </w:r>
      <w:r w:rsidR="00A7202C">
        <w:rPr>
          <w:rFonts w:hint="eastAsia"/>
        </w:rPr>
        <w:t>3-12)</w:t>
      </w:r>
      <w:r w:rsidR="00747175">
        <w:rPr>
          <w:rFonts w:hint="eastAsia"/>
        </w:rPr>
        <w:t xml:space="preserve"> </w:t>
      </w:r>
    </w:p>
  </w:footnote>
  <w:footnote w:id="8">
    <w:p w14:paraId="7E414A00" w14:textId="75A9AA9B" w:rsidR="007B03E1" w:rsidRPr="002E30AA" w:rsidRDefault="007B03E1" w:rsidP="008246B7">
      <w:pPr>
        <w:pStyle w:val="FootnoteText"/>
      </w:pPr>
      <w:r>
        <w:rPr>
          <w:rStyle w:val="FootnoteReference"/>
        </w:rPr>
        <w:footnoteRef/>
      </w:r>
      <w:r w:rsidRPr="00B02251">
        <w:t xml:space="preserve"> Wang </w:t>
      </w:r>
      <w:r w:rsidR="004000C1">
        <w:t>S</w:t>
      </w:r>
      <w:r w:rsidRPr="00B02251">
        <w:t xml:space="preserve">u 1985. </w:t>
      </w:r>
    </w:p>
  </w:footnote>
  <w:footnote w:id="9">
    <w:p w14:paraId="29C0EFD7" w14:textId="5907E124" w:rsidR="007B03E1" w:rsidRPr="00B02251" w:rsidRDefault="007B03E1" w:rsidP="008246B7">
      <w:pPr>
        <w:pStyle w:val="FootnoteText"/>
      </w:pPr>
      <w:r>
        <w:rPr>
          <w:rStyle w:val="FootnoteReference"/>
        </w:rPr>
        <w:footnoteRef/>
      </w:r>
      <w:r w:rsidRPr="00B02251">
        <w:t xml:space="preserve"> </w:t>
      </w:r>
      <w:r w:rsidRPr="00B02251">
        <w:rPr>
          <w:rFonts w:hint="eastAsia"/>
        </w:rPr>
        <w:t xml:space="preserve">Meng </w:t>
      </w:r>
      <w:r w:rsidR="00F13690">
        <w:rPr>
          <w:rFonts w:hint="eastAsia"/>
        </w:rPr>
        <w:t>X</w:t>
      </w:r>
      <w:r w:rsidRPr="00B02251">
        <w:rPr>
          <w:rFonts w:hint="eastAsia"/>
        </w:rPr>
        <w:t>ianshi 2007, 2009</w:t>
      </w:r>
      <w:r w:rsidR="00B16531">
        <w:rPr>
          <w:rFonts w:hint="eastAsia"/>
        </w:rPr>
        <w:t>a, 2009b</w:t>
      </w:r>
      <w:r w:rsidRPr="00B02251">
        <w:rPr>
          <w:rFonts w:hint="eastAsia"/>
        </w:rPr>
        <w:t xml:space="preserve">. </w:t>
      </w:r>
    </w:p>
  </w:footnote>
  <w:footnote w:id="10">
    <w:p w14:paraId="69BDDF19" w14:textId="13341432" w:rsidR="007B03E1" w:rsidRPr="00B02251" w:rsidRDefault="007B03E1" w:rsidP="008246B7">
      <w:pPr>
        <w:pStyle w:val="FootnoteText"/>
      </w:pPr>
      <w:r>
        <w:rPr>
          <w:rStyle w:val="FootnoteReference"/>
        </w:rPr>
        <w:footnoteRef/>
      </w:r>
      <w:r w:rsidRPr="00B02251">
        <w:t xml:space="preserve"> </w:t>
      </w:r>
      <w:r w:rsidRPr="00B02251">
        <w:rPr>
          <w:rFonts w:hint="eastAsia"/>
        </w:rPr>
        <w:t xml:space="preserve">Sun </w:t>
      </w:r>
      <w:r w:rsidR="00EF502C">
        <w:rPr>
          <w:rFonts w:hint="eastAsia"/>
        </w:rPr>
        <w:t>N</w:t>
      </w:r>
      <w:r w:rsidRPr="00B02251">
        <w:rPr>
          <w:rFonts w:hint="eastAsia"/>
        </w:rPr>
        <w:t xml:space="preserve">ing 2013. </w:t>
      </w:r>
    </w:p>
  </w:footnote>
  <w:footnote w:id="11">
    <w:p w14:paraId="6AA3549D" w14:textId="06DB5A81" w:rsidR="00B61008" w:rsidRPr="001B0B58" w:rsidRDefault="00B61008" w:rsidP="008246B7">
      <w:pPr>
        <w:pStyle w:val="FootnoteText"/>
      </w:pPr>
      <w:r>
        <w:rPr>
          <w:rStyle w:val="FootnoteReference"/>
        </w:rPr>
        <w:footnoteRef/>
      </w:r>
      <w:r w:rsidRPr="00B02251">
        <w:t xml:space="preserve"> Yan Yaozhong 1992</w:t>
      </w:r>
      <w:r w:rsidR="001B5F37">
        <w:rPr>
          <w:rFonts w:hint="eastAsia"/>
        </w:rPr>
        <w:t xml:space="preserve">, 2019. </w:t>
      </w:r>
    </w:p>
  </w:footnote>
  <w:footnote w:id="12">
    <w:p w14:paraId="753A145A" w14:textId="77777777" w:rsidR="00F513E5" w:rsidRPr="00B02251" w:rsidRDefault="00F513E5" w:rsidP="008246B7">
      <w:pPr>
        <w:pStyle w:val="FootnoteText"/>
      </w:pPr>
      <w:r>
        <w:rPr>
          <w:rStyle w:val="FootnoteReference"/>
        </w:rPr>
        <w:footnoteRef/>
      </w:r>
      <w:r w:rsidRPr="00F41F2A">
        <w:t xml:space="preserve"> Yao Chongxin</w:t>
      </w:r>
      <w:r w:rsidRPr="00F41F2A">
        <w:rPr>
          <w:rFonts w:hint="eastAsia"/>
        </w:rPr>
        <w:t xml:space="preserve"> 199</w:t>
      </w:r>
      <w:r>
        <w:rPr>
          <w:rFonts w:hint="eastAsia"/>
        </w:rPr>
        <w:t>9</w:t>
      </w:r>
      <w:r w:rsidRPr="00F41F2A">
        <w:rPr>
          <w:rFonts w:hint="eastAsia"/>
        </w:rPr>
        <w:t xml:space="preserve">, 2008. </w:t>
      </w:r>
      <w:r w:rsidRPr="00F41F2A">
        <w:t xml:space="preserve"> </w:t>
      </w:r>
    </w:p>
  </w:footnote>
  <w:footnote w:id="13">
    <w:p w14:paraId="502BB19D" w14:textId="77777777" w:rsidR="00F513E5" w:rsidRPr="00B02251" w:rsidRDefault="00F513E5" w:rsidP="008246B7">
      <w:pPr>
        <w:pStyle w:val="FootnoteText"/>
      </w:pPr>
      <w:r>
        <w:rPr>
          <w:rStyle w:val="FootnoteReference"/>
        </w:rPr>
        <w:footnoteRef/>
      </w:r>
      <w:r w:rsidRPr="00B02251">
        <w:t xml:space="preserve"> </w:t>
      </w:r>
      <w:r w:rsidRPr="00B02251">
        <w:rPr>
          <w:rFonts w:hint="eastAsia"/>
        </w:rPr>
        <w:t>Yang Jun</w:t>
      </w:r>
      <w:r w:rsidRPr="00B02251">
        <w:t xml:space="preserve"> 2002. </w:t>
      </w:r>
    </w:p>
  </w:footnote>
  <w:footnote w:id="14">
    <w:p w14:paraId="322AD305" w14:textId="77777777" w:rsidR="007B03E1" w:rsidRPr="00B02251" w:rsidRDefault="007B03E1" w:rsidP="008246B7">
      <w:pPr>
        <w:pStyle w:val="FootnoteText"/>
      </w:pPr>
      <w:r>
        <w:rPr>
          <w:rStyle w:val="FootnoteReference"/>
        </w:rPr>
        <w:footnoteRef/>
      </w:r>
      <w:r w:rsidRPr="00B02251">
        <w:t xml:space="preserve"> </w:t>
      </w:r>
      <w:r w:rsidRPr="00B02251">
        <w:rPr>
          <w:rFonts w:hint="eastAsia"/>
        </w:rPr>
        <w:t xml:space="preserve">Guo Pingliang 1988. </w:t>
      </w:r>
    </w:p>
  </w:footnote>
  <w:footnote w:id="15">
    <w:p w14:paraId="2FEE350B" w14:textId="082D1E8A" w:rsidR="007B03E1" w:rsidRPr="00B02251" w:rsidRDefault="007B03E1" w:rsidP="008246B7">
      <w:pPr>
        <w:pStyle w:val="FootnoteText"/>
      </w:pPr>
      <w:r>
        <w:rPr>
          <w:rStyle w:val="FootnoteReference"/>
        </w:rPr>
        <w:footnoteRef/>
      </w:r>
      <w:r w:rsidRPr="00B02251">
        <w:t xml:space="preserve"> Rong </w:t>
      </w:r>
      <w:r w:rsidRPr="00B02251">
        <w:rPr>
          <w:rFonts w:hint="eastAsia"/>
        </w:rPr>
        <w:t xml:space="preserve">xinjiang </w:t>
      </w:r>
      <w:r w:rsidRPr="00B02251">
        <w:t xml:space="preserve">2001, </w:t>
      </w:r>
      <w:r w:rsidR="005A6F06">
        <w:rPr>
          <w:rFonts w:hint="eastAsia"/>
        </w:rPr>
        <w:t>p.</w:t>
      </w:r>
      <w:r w:rsidRPr="00B02251">
        <w:t>43</w:t>
      </w:r>
      <w:r w:rsidRPr="00B02251">
        <w:rPr>
          <w:rFonts w:hint="eastAsia"/>
        </w:rPr>
        <w:t xml:space="preserve">. </w:t>
      </w:r>
      <w:r w:rsidRPr="00B02251">
        <w:t>Rong suggests that they are more possible belong the temple of Buddhism rather than Zorostrianism.</w:t>
      </w:r>
    </w:p>
  </w:footnote>
  <w:footnote w:id="16">
    <w:p w14:paraId="6075B2BF" w14:textId="08708F82" w:rsidR="007B03E1" w:rsidRPr="00B02251" w:rsidRDefault="007B03E1" w:rsidP="008246B7">
      <w:pPr>
        <w:pStyle w:val="FootnoteText"/>
      </w:pPr>
      <w:r>
        <w:rPr>
          <w:rStyle w:val="FootnoteReference"/>
        </w:rPr>
        <w:footnoteRef/>
      </w:r>
      <w:r w:rsidRPr="00B02251">
        <w:t xml:space="preserve"> </w:t>
      </w:r>
      <w:r w:rsidRPr="00B02251">
        <w:rPr>
          <w:rFonts w:hint="eastAsia"/>
        </w:rPr>
        <w:t xml:space="preserve">Zhang guangda 1999, </w:t>
      </w:r>
      <w:r w:rsidR="005A6F06">
        <w:rPr>
          <w:rFonts w:hint="eastAsia"/>
        </w:rPr>
        <w:t>p.</w:t>
      </w:r>
      <w:r w:rsidRPr="00B02251">
        <w:rPr>
          <w:rFonts w:hint="eastAsia"/>
        </w:rPr>
        <w:t>6.</w:t>
      </w:r>
    </w:p>
  </w:footnote>
  <w:footnote w:id="17">
    <w:p w14:paraId="1E573BBB" w14:textId="2A770758" w:rsidR="007B03E1" w:rsidRPr="00B02251" w:rsidRDefault="007B03E1" w:rsidP="008246B7">
      <w:pPr>
        <w:pStyle w:val="FootnoteText"/>
      </w:pPr>
      <w:r>
        <w:rPr>
          <w:rStyle w:val="FootnoteReference"/>
        </w:rPr>
        <w:footnoteRef/>
      </w:r>
      <w:r w:rsidRPr="00B02251">
        <w:t xml:space="preserve"> </w:t>
      </w:r>
      <w:r w:rsidRPr="00B02251">
        <w:rPr>
          <w:rFonts w:hint="eastAsia"/>
        </w:rPr>
        <w:t>H</w:t>
      </w:r>
      <w:r w:rsidRPr="00B02251">
        <w:t>unter 2017</w:t>
      </w:r>
      <w:r w:rsidRPr="00B02251">
        <w:rPr>
          <w:rFonts w:hint="eastAsia"/>
        </w:rPr>
        <w:t>,</w:t>
      </w:r>
      <w:r w:rsidRPr="00B02251">
        <w:t xml:space="preserve"> </w:t>
      </w:r>
      <w:r w:rsidR="005A6F06">
        <w:rPr>
          <w:rFonts w:hint="eastAsia"/>
        </w:rPr>
        <w:t>p.</w:t>
      </w:r>
      <w:r w:rsidRPr="00B02251">
        <w:t>78</w:t>
      </w:r>
      <w:r w:rsidRPr="00B02251">
        <w:rPr>
          <w:rFonts w:hint="eastAsia"/>
        </w:rPr>
        <w:t>.</w:t>
      </w:r>
    </w:p>
  </w:footnote>
  <w:footnote w:id="18">
    <w:p w14:paraId="5DDE6A6D" w14:textId="0AA756DE" w:rsidR="00936054" w:rsidRDefault="00936054" w:rsidP="008246B7">
      <w:pPr>
        <w:pStyle w:val="FootnoteText"/>
      </w:pPr>
      <w:r w:rsidRPr="00A948F8">
        <w:rPr>
          <w:rStyle w:val="FootnoteReference"/>
        </w:rPr>
        <w:footnoteRef/>
      </w:r>
      <w:r>
        <w:t xml:space="preserve"> Nearly all Sogdian fragments in Berlin Turfan were published. see: Sims-Williams </w:t>
      </w:r>
      <w:r w:rsidR="000279EE">
        <w:rPr>
          <w:rFonts w:hint="eastAsia"/>
        </w:rPr>
        <w:t xml:space="preserve">1976, 1981, 1982, 1985, 1988, 1989, 1990a, 1990b, 1991, 1992a, 1992b, 1992c, </w:t>
      </w:r>
      <w:r w:rsidR="006515A3">
        <w:rPr>
          <w:rFonts w:hint="eastAsia"/>
        </w:rPr>
        <w:t xml:space="preserve">1994, </w:t>
      </w:r>
      <w:r>
        <w:t>2012, 2014, 2015, 2017, 2019</w:t>
      </w:r>
      <w:r w:rsidR="006515A3">
        <w:rPr>
          <w:rFonts w:hint="eastAsia"/>
        </w:rPr>
        <w:t xml:space="preserve"> and 2021. Sims-Williams and Halen 1980. </w:t>
      </w:r>
    </w:p>
  </w:footnote>
  <w:footnote w:id="19">
    <w:p w14:paraId="38A5BF73" w14:textId="77777777" w:rsidR="00936054" w:rsidRDefault="00936054" w:rsidP="008246B7">
      <w:pPr>
        <w:pStyle w:val="FootnoteText"/>
      </w:pPr>
      <w:r w:rsidRPr="00A948F8">
        <w:rPr>
          <w:rStyle w:val="FootnoteReference"/>
        </w:rPr>
        <w:footnoteRef/>
      </w:r>
      <w:r w:rsidRPr="008E4F74">
        <w:t xml:space="preserve"> Barbati 2015, 2016. </w:t>
      </w:r>
    </w:p>
  </w:footnote>
  <w:footnote w:id="20">
    <w:p w14:paraId="49AE6F2D" w14:textId="0C2958A6" w:rsidR="00936054" w:rsidRPr="008E4F74" w:rsidRDefault="00936054" w:rsidP="008246B7">
      <w:pPr>
        <w:pStyle w:val="FootnoteText"/>
        <w:rPr>
          <w:lang w:val="de-DE"/>
        </w:rPr>
      </w:pPr>
      <w:r w:rsidRPr="00A948F8">
        <w:rPr>
          <w:rStyle w:val="FootnoteReference"/>
        </w:rPr>
        <w:footnoteRef/>
      </w:r>
      <w:r>
        <w:t xml:space="preserve"> Hunter </w:t>
      </w:r>
      <w:r w:rsidR="00F50A62">
        <w:rPr>
          <w:rFonts w:hint="eastAsia"/>
        </w:rPr>
        <w:t xml:space="preserve">1992, 1996, 2002, 1009a, 2009b, 2010, 2012, </w:t>
      </w:r>
      <w:r>
        <w:t xml:space="preserve">2014, 2017, 2020. Hunter and Coakley 2017. </w:t>
      </w:r>
      <w:r w:rsidRPr="008E4F74">
        <w:rPr>
          <w:lang w:val="de-DE"/>
        </w:rPr>
        <w:t xml:space="preserve">Hunter and Dickens 2014. Dickens </w:t>
      </w:r>
      <w:r w:rsidR="006C16A2">
        <w:rPr>
          <w:rFonts w:hint="eastAsia"/>
          <w:lang w:val="de-DE"/>
        </w:rPr>
        <w:t xml:space="preserve">2009a, 2009b, </w:t>
      </w:r>
      <w:r w:rsidRPr="008E4F74">
        <w:rPr>
          <w:lang w:val="de-DE"/>
        </w:rPr>
        <w:t>2010,</w:t>
      </w:r>
      <w:r w:rsidR="006C16A2">
        <w:rPr>
          <w:rFonts w:hint="eastAsia"/>
          <w:lang w:val="de-DE"/>
        </w:rPr>
        <w:t xml:space="preserve"> 2013a, 2013b, 2013c, </w:t>
      </w:r>
      <w:r w:rsidR="00487AFA">
        <w:rPr>
          <w:rFonts w:hint="eastAsia"/>
          <w:lang w:val="de-DE"/>
        </w:rPr>
        <w:t>2015, 2016a, 2016b, 2017,</w:t>
      </w:r>
      <w:r w:rsidRPr="008E4F74">
        <w:rPr>
          <w:lang w:val="de-DE"/>
        </w:rPr>
        <w:t xml:space="preserve"> 2019,</w:t>
      </w:r>
      <w:r w:rsidR="00487AFA">
        <w:rPr>
          <w:rFonts w:hint="eastAsia"/>
          <w:lang w:val="de-DE"/>
        </w:rPr>
        <w:t xml:space="preserve"> 2020a, 2020b, 2020c, 2020d,</w:t>
      </w:r>
      <w:r w:rsidRPr="008E4F74">
        <w:rPr>
          <w:lang w:val="de-DE"/>
        </w:rPr>
        <w:t xml:space="preserve"> 2021.</w:t>
      </w:r>
      <w:r w:rsidR="00487AFA">
        <w:rPr>
          <w:rFonts w:hint="eastAsia"/>
          <w:lang w:val="de-DE"/>
        </w:rPr>
        <w:t xml:space="preserve"> Dickens and Sims-Williams 2012; Dickens and Zieme 2014. </w:t>
      </w:r>
      <w:r w:rsidRPr="008E4F74">
        <w:rPr>
          <w:lang w:val="de-DE"/>
        </w:rPr>
        <w:t xml:space="preserve">  </w:t>
      </w:r>
    </w:p>
  </w:footnote>
  <w:footnote w:id="21">
    <w:p w14:paraId="43EBE75E" w14:textId="6474D2BA" w:rsidR="00936054" w:rsidRPr="008E4F74" w:rsidRDefault="00936054" w:rsidP="008246B7">
      <w:pPr>
        <w:pStyle w:val="FootnoteText"/>
        <w:rPr>
          <w:lang w:val="de-DE"/>
        </w:rPr>
      </w:pPr>
      <w:r w:rsidRPr="00A948F8">
        <w:rPr>
          <w:rStyle w:val="FootnoteReference"/>
        </w:rPr>
        <w:footnoteRef/>
      </w:r>
      <w:r w:rsidRPr="008E4F74">
        <w:rPr>
          <w:lang w:val="de-DE"/>
        </w:rPr>
        <w:t xml:space="preserve"> </w:t>
      </w:r>
      <w:r>
        <w:fldChar w:fldCharType="begin" w:fldLock="1"/>
      </w:r>
      <w:r w:rsidRPr="008E4F74">
        <w:rPr>
          <w:lang w:val="de-DE"/>
        </w:rPr>
        <w:instrText>ADDIN CSL_CITATION {"citationItems":[{"id":"ITEM-1","itemData":{"author":[{"dropping-particle":"","family":"Zieme","given":"Peter","non-dropping-particle":"","parse-names":false,"suffix":""}],"id":"ITEM-1","issued":{"date-parts":[["2015"]]},"publisher":"Gorgias Press","publisher-place":"Piscataway, NJ","title":"Altuigurische Texte der Kirche des Ostens aus Zentralasien","type":"book"},"uris":["http://www.mendeley.com/documents/?uuid=47b57c24-4ce0-4cba-b740-0ed18efa15eb"]}],"mendeley":{"formattedCitation":"Peter Zieme, &lt;i&gt;Altuigurische Texte Der Kirche Des Ostens Aus Zentralasien&lt;/i&gt; (Piscataway, NJ: Gorgias Press, 2015).","plainTextFormattedCitation":"Peter Zieme, Altuigurische Texte Der Kirche Des Ostens Aus Zentralasien (Piscataway, NJ: Gorgias Press, 2015).","previouslyFormattedCitation":"Peter Zieme, &lt;i&gt;Altuigurische Texte Der Kirche Des Ostens Aus Zentralasien&lt;/i&gt; (Piscataway, NJ: Gorgias Press, 2015)."},"properties":{"noteIndex":32},"schema":"https://github.com/citation-style-language/schema/raw/master/csl-citation.json"}</w:instrText>
      </w:r>
      <w:r>
        <w:fldChar w:fldCharType="separate"/>
      </w:r>
      <w:r w:rsidRPr="008E4F74">
        <w:rPr>
          <w:lang w:val="de-DE"/>
        </w:rPr>
        <w:t xml:space="preserve">Zieme </w:t>
      </w:r>
      <w:r w:rsidR="00F9721C">
        <w:rPr>
          <w:rFonts w:hint="eastAsia"/>
          <w:lang w:val="de-DE"/>
        </w:rPr>
        <w:t xml:space="preserve">1974, 1981, 1992, 2009, 2013, 2015a, </w:t>
      </w:r>
      <w:r w:rsidRPr="008E4F74">
        <w:rPr>
          <w:lang w:val="de-DE"/>
        </w:rPr>
        <w:t>2015</w:t>
      </w:r>
      <w:r w:rsidR="00F9721C">
        <w:rPr>
          <w:rFonts w:hint="eastAsia"/>
          <w:lang w:val="de-DE"/>
        </w:rPr>
        <w:t>b</w:t>
      </w:r>
      <w:r w:rsidRPr="008E4F74">
        <w:rPr>
          <w:lang w:val="de-DE"/>
        </w:rPr>
        <w:t>.</w:t>
      </w:r>
      <w:r w:rsidR="00EF08F5">
        <w:rPr>
          <w:rFonts w:hint="eastAsia"/>
          <w:lang w:val="de-DE"/>
        </w:rPr>
        <w:t xml:space="preserve">  Zieme and Yang Fuxue 2000. </w:t>
      </w:r>
      <w:r w:rsidRPr="008E4F74">
        <w:rPr>
          <w:lang w:val="de-DE"/>
        </w:rPr>
        <w:t xml:space="preserve"> </w:t>
      </w:r>
      <w:r>
        <w:fldChar w:fldCharType="end"/>
      </w:r>
    </w:p>
  </w:footnote>
  <w:footnote w:id="22">
    <w:p w14:paraId="4C17C8B4" w14:textId="77777777" w:rsidR="00936054" w:rsidRPr="008E4F74" w:rsidRDefault="00936054" w:rsidP="008246B7">
      <w:pPr>
        <w:pStyle w:val="FootnoteText"/>
      </w:pPr>
      <w:r w:rsidRPr="00A948F8">
        <w:rPr>
          <w:rStyle w:val="FootnoteReference"/>
        </w:rPr>
        <w:footnoteRef/>
      </w:r>
      <w:r w:rsidRPr="008E4F74">
        <w:t xml:space="preserve"> Duan Qing 2001. </w:t>
      </w:r>
    </w:p>
  </w:footnote>
  <w:footnote w:id="23">
    <w:p w14:paraId="477B8D23" w14:textId="77777777" w:rsidR="00936054" w:rsidRDefault="00936054" w:rsidP="008246B7">
      <w:pPr>
        <w:pStyle w:val="FootnoteText"/>
      </w:pPr>
      <w:r w:rsidRPr="00A948F8">
        <w:rPr>
          <w:rStyle w:val="FootnoteReference"/>
        </w:rPr>
        <w:footnoteRef/>
      </w:r>
      <w:r>
        <w:t xml:space="preserve"> Lin Lijuan 2020, 2021a, 2021b, 2021c, 2023. </w:t>
      </w:r>
    </w:p>
  </w:footnote>
  <w:footnote w:id="24">
    <w:p w14:paraId="69E25932" w14:textId="77777777" w:rsidR="00936054" w:rsidRPr="000A2B92" w:rsidRDefault="00936054" w:rsidP="008246B7">
      <w:pPr>
        <w:pStyle w:val="FootnoteText"/>
      </w:pPr>
      <w:r w:rsidRPr="00A948F8">
        <w:rPr>
          <w:rStyle w:val="FootnoteReference"/>
        </w:rPr>
        <w:footnoteRef/>
      </w:r>
      <w:r>
        <w:t xml:space="preserve"> </w:t>
      </w:r>
      <w:r>
        <w:rPr>
          <w:noProof/>
        </w:rPr>
        <w:t>Takahashi</w:t>
      </w:r>
      <w:r>
        <w:t xml:space="preserve"> 2008, 2014, 2019, 2020, 2023. </w:t>
      </w:r>
    </w:p>
  </w:footnote>
  <w:footnote w:id="25">
    <w:p w14:paraId="2B84B911" w14:textId="365DD4EF" w:rsidR="00936054" w:rsidRDefault="00936054" w:rsidP="008246B7">
      <w:pPr>
        <w:pStyle w:val="FootnoteText"/>
      </w:pPr>
      <w:r w:rsidRPr="00A948F8">
        <w:rPr>
          <w:rStyle w:val="FootnoteReference"/>
        </w:rPr>
        <w:footnoteRef/>
      </w:r>
      <w:r>
        <w:t xml:space="preserve"> </w:t>
      </w:r>
      <w:r w:rsidRPr="0065181B">
        <w:rPr>
          <w:noProof/>
        </w:rPr>
        <w:t>Yoshida</w:t>
      </w:r>
      <w:r>
        <w:rPr>
          <w:noProof/>
        </w:rPr>
        <w:t xml:space="preserve"> 1996, </w:t>
      </w:r>
      <w:r w:rsidR="00D94B93">
        <w:rPr>
          <w:rFonts w:hint="eastAsia"/>
          <w:noProof/>
        </w:rPr>
        <w:t xml:space="preserve">2003, 2005, 2006, 2007, </w:t>
      </w:r>
      <w:r>
        <w:rPr>
          <w:noProof/>
        </w:rPr>
        <w:t>2009,</w:t>
      </w:r>
      <w:r w:rsidR="00D94B93">
        <w:rPr>
          <w:rFonts w:hint="eastAsia"/>
          <w:noProof/>
        </w:rPr>
        <w:t xml:space="preserve"> 2015, 2016,</w:t>
      </w:r>
      <w:r>
        <w:rPr>
          <w:noProof/>
        </w:rPr>
        <w:t xml:space="preserve"> 2017,</w:t>
      </w:r>
      <w:r w:rsidR="00D94B93">
        <w:rPr>
          <w:rFonts w:hint="eastAsia"/>
          <w:noProof/>
        </w:rPr>
        <w:t xml:space="preserve"> 2018, 2020a, 2020b,</w:t>
      </w:r>
      <w:r>
        <w:rPr>
          <w:noProof/>
        </w:rPr>
        <w:t xml:space="preserve"> 2022.</w:t>
      </w:r>
      <w:r w:rsidR="00D94B93">
        <w:rPr>
          <w:rFonts w:hint="eastAsia"/>
          <w:noProof/>
        </w:rPr>
        <w:t xml:space="preserve"> Yoshida and Et</w:t>
      </w:r>
      <w:r w:rsidR="004870CD">
        <w:rPr>
          <w:rFonts w:hint="eastAsia"/>
          <w:noProof/>
        </w:rPr>
        <w:t xml:space="preserve">suko 2005. </w:t>
      </w:r>
      <w:r>
        <w:rPr>
          <w:noProof/>
        </w:rPr>
        <w:t xml:space="preserve"> </w:t>
      </w:r>
    </w:p>
  </w:footnote>
  <w:footnote w:id="26">
    <w:p w14:paraId="1DBC9C37" w14:textId="2FA4D701" w:rsidR="00936054" w:rsidRDefault="00936054" w:rsidP="008246B7">
      <w:pPr>
        <w:pStyle w:val="FootnoteText"/>
      </w:pPr>
      <w:r w:rsidRPr="00A948F8">
        <w:rPr>
          <w:rStyle w:val="FootnoteReference"/>
        </w:rPr>
        <w:footnoteRef/>
      </w:r>
      <w:r>
        <w:t xml:space="preserve"> Ashurov 2013</w:t>
      </w:r>
      <w:r w:rsidR="00391F50">
        <w:rPr>
          <w:rFonts w:hint="eastAsia"/>
        </w:rPr>
        <w:t xml:space="preserve">, 2015a, 2015b, 2015c, </w:t>
      </w:r>
      <w:r w:rsidR="00FA3878">
        <w:rPr>
          <w:rFonts w:hint="eastAsia"/>
        </w:rPr>
        <w:t>2018</w:t>
      </w:r>
      <w:r>
        <w:t xml:space="preserve">, 2019.  </w:t>
      </w:r>
    </w:p>
  </w:footnote>
  <w:footnote w:id="27">
    <w:p w14:paraId="67C1B80E" w14:textId="77777777" w:rsidR="00936054" w:rsidRDefault="00936054" w:rsidP="008246B7">
      <w:pPr>
        <w:pStyle w:val="FootnoteText"/>
      </w:pPr>
      <w:r w:rsidRPr="00A948F8">
        <w:rPr>
          <w:rStyle w:val="FootnoteReference"/>
        </w:rPr>
        <w:footnoteRef/>
      </w:r>
      <w:r>
        <w:t xml:space="preserve"> </w:t>
      </w:r>
      <w:r>
        <w:fldChar w:fldCharType="begin" w:fldLock="1"/>
      </w:r>
      <w:r>
        <w:instrText>ADDIN CSL_CITATION {"citationItems":[{"id":"ITEM-1","itemData":{"author":[{"dropping-particle":"","family":"Sims-Williams","given":"Nicholas","non-dropping-particle":"","parse-names":false,"suffix":""}],"id":"ITEM-1","issued":{"date-parts":[["2014"]]},"publisher":"Brepols","publisher-place":"Turnhout, Belgium","title":"Biblical and other Christian Sogdian texts from the Turfan Collection","type":"book"},"uris":["http://www.mendeley.com/documents/?uuid=5585f813-ae9e-4846-9cf1-4fc401da5cb0"]}],"mendeley":{"formattedCitation":"Sims-Williams, &lt;i&gt;Biblical and Other Christian Sogdian Texts from the Turfan Collection&lt;/i&gt;.","plainTextFormattedCitation":"Sims-Williams, Biblical and Other Christian Sogdian Texts from the Turfan Collection.","previouslyFormattedCitation":"Sims-Williams, &lt;i&gt;Biblical and Other Christian Sogdian Texts from the Turfan Collection&lt;/i&gt;."},"properties":{"noteIndex":39},"schema":"https://github.com/citation-style-language/schema/raw/master/csl-citation.json"}</w:instrText>
      </w:r>
      <w:r>
        <w:fldChar w:fldCharType="separate"/>
      </w:r>
      <w:r w:rsidRPr="000B2370">
        <w:rPr>
          <w:noProof/>
        </w:rPr>
        <w:t>Sims-Williams</w:t>
      </w:r>
      <w:r>
        <w:rPr>
          <w:noProof/>
        </w:rPr>
        <w:t xml:space="preserve"> 2014. </w:t>
      </w:r>
      <w:r>
        <w:fldChar w:fldCharType="end"/>
      </w:r>
    </w:p>
  </w:footnote>
  <w:footnote w:id="28">
    <w:p w14:paraId="0DBED545" w14:textId="77777777" w:rsidR="00936054" w:rsidRDefault="00936054" w:rsidP="008246B7">
      <w:pPr>
        <w:pStyle w:val="FootnoteText"/>
      </w:pPr>
      <w:r w:rsidRPr="00A948F8">
        <w:rPr>
          <w:rStyle w:val="FootnoteReference"/>
        </w:rPr>
        <w:footnoteRef/>
      </w:r>
      <w:r>
        <w:t xml:space="preserve"> </w:t>
      </w:r>
      <w:r>
        <w:rPr>
          <w:rFonts w:hint="eastAsia"/>
        </w:rPr>
        <w:fldChar w:fldCharType="begin" w:fldLock="1"/>
      </w:r>
      <w:r>
        <w:rPr>
          <w:rFonts w:hint="eastAsia"/>
        </w:rPr>
        <w:instrText>ADDIN CSL_CITATION {"citationItems":[{"id":"ITEM-1","itemData":{"author":[{"dropping-particle":"","family":"Sims-Williams","given":"Nicholas","non-dropping-particle":"","parse-names":false,"suffix":""}],"id":"ITEM-1","issued":{"date-parts":[["2015"]]},"publisher":"Brepols","publisher-place":"Turnhout, Belgium","title":"The Life of St Serapion and other Christian Sogdian texts from the manuscripts E25 and E26","type":"book"},"uris":["http://www.mendeley.com/documents/?uuid=30b853cf-2396-411a-9829-af10974571a3"]}],"mendeley":{"formattedCitation":"Sims-Williams, &lt;i&gt;The Life of St Serapion and Other Christian Sogdian Texts from the Manuscripts E25 and E26&lt;/i&gt;.","plainTextFormattedCitation":"Sims-Williams, The Life of St Serapion and Other Christian Sogdian Texts from the Manuscripts E25 and E26.","previouslyFormattedCitation":"Sims-Williams, &lt;i&gt;The Life of St Serapion and Other Christian Sogdian Texts from the Manuscripts E25 and E26&lt;/i&gt;."},"properties":{"noteIndex":40},"schema":"https://github.com/citation-style-language/schema/raw/master/csl-citation.json"}</w:instrText>
      </w:r>
      <w:r>
        <w:rPr>
          <w:rFonts w:hint="eastAsia"/>
        </w:rPr>
        <w:fldChar w:fldCharType="separate"/>
      </w:r>
      <w:r w:rsidRPr="000B2370">
        <w:rPr>
          <w:rFonts w:hint="eastAsia"/>
          <w:noProof/>
        </w:rPr>
        <w:t>Sims-Williams</w:t>
      </w:r>
      <w:r>
        <w:rPr>
          <w:rFonts w:hint="eastAsia"/>
          <w:noProof/>
        </w:rPr>
        <w:t xml:space="preserve"> 2015.</w:t>
      </w:r>
      <w:r>
        <w:rPr>
          <w:rFonts w:hint="eastAsia"/>
        </w:rPr>
        <w:fldChar w:fldCharType="end"/>
      </w:r>
      <w:r>
        <w:t xml:space="preserve"> </w:t>
      </w:r>
    </w:p>
  </w:footnote>
  <w:footnote w:id="29">
    <w:p w14:paraId="6D0865EC" w14:textId="77777777" w:rsidR="00936054" w:rsidRDefault="00936054" w:rsidP="008246B7">
      <w:pPr>
        <w:pStyle w:val="FootnoteText"/>
      </w:pPr>
      <w:r w:rsidRPr="00A948F8">
        <w:rPr>
          <w:rStyle w:val="FootnoteReference"/>
        </w:rPr>
        <w:footnoteRef/>
      </w:r>
      <w:r>
        <w:t xml:space="preserve"> </w:t>
      </w:r>
      <w:r>
        <w:fldChar w:fldCharType="begin" w:fldLock="1"/>
      </w:r>
      <w:r>
        <w:instrText>ADDIN CSL_CITATION {"citationItems":[{"id":"ITEM-1","itemData":{"author":[{"dropping-particle":"","family":"Sims-Williams","given":"Nicholas","non-dropping-particle":"","parse-names":false,"suffix":""},{"dropping-particle":"","family":"Hamilton","given":"James","non-dropping-particle":"","parse-names":false,"suffix":""}],"id":"ITEM-1","issued":{"date-parts":[["2015"]]},"publisher":"SCHOOL OF ORIENTAL &amp; AFR","publisher-place":"LONDON","title":"TURCO-SOGDIAN DOCUMENTS FROM 9TH-10TH CENTURY DUNHUANG.","type":"book"},"uris":["http://www.mendeley.com/documents/?uuid=96d4e85c-624a-4c57-9adf-c0a4399921be"]}],"mendeley":{"formattedCitation":"Sims-Williams and Hamilton, &lt;i&gt;TURCO-SOGDIAN DOCUMENTS FROM 9TH-10TH CENTURY DUNHUANG.&lt;/i&gt;","manualFormatting":"Sims-Williams and Hamilton, Turco-Sogdian Documents from 9th-10th century Dunhuang.","plainTextFormattedCitation":"Sims-Williams and Hamilton, TURCO-SOGDIAN DOCUMENTS FROM 9TH-10TH CENTURY DUNHUANG.","previouslyFormattedCitation":"Sims-Williams and Hamilton, &lt;i&gt;TURCO-SOGDIAN DOCUMENTS FROM 9TH-10TH CENTURY DUNHUANG.&lt;/i&gt;"},"properties":{"noteIndex":41},"schema":"https://github.com/citation-style-language/schema/raw/master/csl-citation.json"}</w:instrText>
      </w:r>
      <w:r>
        <w:fldChar w:fldCharType="separate"/>
      </w:r>
      <w:r w:rsidRPr="000B2370">
        <w:rPr>
          <w:noProof/>
        </w:rPr>
        <w:t>Sims-Williams and Hamilton</w:t>
      </w:r>
      <w:r>
        <w:rPr>
          <w:noProof/>
        </w:rPr>
        <w:t xml:space="preserve"> 2015. </w:t>
      </w:r>
      <w:r>
        <w:fldChar w:fldCharType="end"/>
      </w:r>
    </w:p>
  </w:footnote>
  <w:footnote w:id="30">
    <w:p w14:paraId="763AEEDD" w14:textId="5FDD89F0" w:rsidR="00936054" w:rsidRPr="0055743E" w:rsidRDefault="00936054" w:rsidP="008246B7">
      <w:pPr>
        <w:pStyle w:val="FootnoteText"/>
      </w:pPr>
      <w:r w:rsidRPr="00A948F8">
        <w:rPr>
          <w:rStyle w:val="FootnoteReference"/>
        </w:rPr>
        <w:footnoteRef/>
      </w:r>
      <w:r>
        <w:t xml:space="preserve"> Ibid, </w:t>
      </w:r>
      <w:r w:rsidR="00883A6F">
        <w:rPr>
          <w:rFonts w:hint="eastAsia"/>
        </w:rPr>
        <w:t>p.</w:t>
      </w:r>
      <w:r>
        <w:t xml:space="preserve">27. </w:t>
      </w:r>
    </w:p>
  </w:footnote>
  <w:footnote w:id="31">
    <w:p w14:paraId="4DEA9649" w14:textId="7DDEC614" w:rsidR="00936054" w:rsidRPr="0055743E" w:rsidRDefault="00936054" w:rsidP="008246B7">
      <w:pPr>
        <w:pStyle w:val="FootnoteText"/>
      </w:pPr>
      <w:r w:rsidRPr="00A948F8">
        <w:rPr>
          <w:rStyle w:val="FootnoteReference"/>
        </w:rPr>
        <w:footnoteRef/>
      </w:r>
      <w:r>
        <w:t xml:space="preserve"> Ibid, </w:t>
      </w:r>
      <w:r w:rsidR="00883A6F">
        <w:rPr>
          <w:rFonts w:hint="eastAsia"/>
        </w:rPr>
        <w:t>pp.</w:t>
      </w:r>
      <w:r>
        <w:t>86-88.</w:t>
      </w:r>
    </w:p>
  </w:footnote>
  <w:footnote w:id="32">
    <w:p w14:paraId="3B944E0E" w14:textId="55E5A615" w:rsidR="00936054" w:rsidRPr="0055743E" w:rsidRDefault="00936054" w:rsidP="008246B7">
      <w:pPr>
        <w:pStyle w:val="FootnoteText"/>
      </w:pPr>
      <w:r w:rsidRPr="00A948F8">
        <w:rPr>
          <w:rStyle w:val="FootnoteReference"/>
        </w:rPr>
        <w:footnoteRef/>
      </w:r>
      <w:r>
        <w:t xml:space="preserve"> Ibid, </w:t>
      </w:r>
      <w:r w:rsidR="00883A6F">
        <w:rPr>
          <w:rFonts w:hint="eastAsia"/>
        </w:rPr>
        <w:t>p.</w:t>
      </w:r>
      <w:r>
        <w:t xml:space="preserve">89. </w:t>
      </w:r>
    </w:p>
  </w:footnote>
  <w:footnote w:id="33">
    <w:p w14:paraId="43833944" w14:textId="77777777" w:rsidR="00936054" w:rsidRDefault="00936054" w:rsidP="008246B7">
      <w:pPr>
        <w:pStyle w:val="FootnoteText"/>
      </w:pPr>
      <w:r w:rsidRPr="00A948F8">
        <w:rPr>
          <w:rStyle w:val="FootnoteReference"/>
        </w:rPr>
        <w:footnoteRef/>
      </w:r>
      <w:r>
        <w:t xml:space="preserve"> </w:t>
      </w:r>
      <w:r>
        <w:fldChar w:fldCharType="begin" w:fldLock="1"/>
      </w:r>
      <w:r>
        <w:instrText>ADDIN CSL_CITATION {"citationItems":[{"id":"ITEM-1","itemData":{"author":[{"dropping-particle":"","family":"Hunter","given":"Erica C D","non-dropping-particle":"","parse-names":false,"suffix":""},{"dropping-particle":"","family":"Coakley","given":"J F","non-dropping-particle":"","parse-names":false,"suffix":""}],"id":"ITEM-1","issued":{"date-parts":[["2017"]]},"language":"English ; Syriac, Modern ; Syriac, Modern (translation)","publisher":"Brepols","publisher-place":"Turnhout, Belgium","title":"A Syriac service-book from Turfan : Museum für Asiatische Kunst, Berlin MIK III 45","type":"book"},"uris":["http://www.mendeley.com/documents/?uuid=c70e567c-feb6-42d2-b6df-e36aa07b943c"]}],"mendeley":{"formattedCitation":"Hunter and Coakley, &lt;i&gt;A Syriac Service-Book from Turfan : Museum Für Asiatische Kunst, Berlin MIK III 45&lt;/i&gt;.","plainTextFormattedCitation":"Hunter and Coakley, A Syriac Service-Book from Turfan : Museum Für Asiatische Kunst, Berlin MIK III 45.","previouslyFormattedCitation":"Hunter and Coakley, &lt;i&gt;A Syriac Service-Book from Turfan : Museum Für Asiatische Kunst, Berlin MIK III 45&lt;/i&gt;."},"properties":{"noteIndex":45},"schema":"https://github.com/citation-style-language/schema/raw/master/csl-citation.json"}</w:instrText>
      </w:r>
      <w:r>
        <w:fldChar w:fldCharType="separate"/>
      </w:r>
      <w:r w:rsidRPr="000B2370">
        <w:rPr>
          <w:noProof/>
        </w:rPr>
        <w:t>Hunter and Coakley</w:t>
      </w:r>
      <w:r>
        <w:rPr>
          <w:noProof/>
        </w:rPr>
        <w:t xml:space="preserve"> 2017</w:t>
      </w:r>
      <w:r w:rsidRPr="000B2370">
        <w:rPr>
          <w:noProof/>
        </w:rPr>
        <w:t>.</w:t>
      </w:r>
      <w:r>
        <w:fldChar w:fldCharType="end"/>
      </w:r>
    </w:p>
  </w:footnote>
  <w:footnote w:id="34">
    <w:p w14:paraId="1C38B8CD" w14:textId="5860749B" w:rsidR="00936054" w:rsidRPr="0039770E" w:rsidRDefault="00936054" w:rsidP="008246B7">
      <w:pPr>
        <w:pStyle w:val="FootnoteText"/>
        <w:rPr>
          <w:lang w:val="de-DE"/>
        </w:rPr>
      </w:pPr>
      <w:r w:rsidRPr="00A948F8">
        <w:rPr>
          <w:rStyle w:val="FootnoteReference"/>
        </w:rPr>
        <w:footnoteRef/>
      </w:r>
      <w:r w:rsidRPr="0039770E">
        <w:rPr>
          <w:lang w:val="de-DE"/>
        </w:rPr>
        <w:t xml:space="preserve"> </w:t>
      </w:r>
      <w:r w:rsidRPr="0039770E">
        <w:rPr>
          <w:rFonts w:hint="eastAsia"/>
          <w:lang w:val="de-DE"/>
        </w:rPr>
        <w:t>I</w:t>
      </w:r>
      <w:r w:rsidRPr="0039770E">
        <w:rPr>
          <w:lang w:val="de-DE"/>
        </w:rPr>
        <w:t xml:space="preserve">bid, </w:t>
      </w:r>
      <w:r w:rsidR="00883A6F">
        <w:rPr>
          <w:rFonts w:hint="eastAsia"/>
          <w:lang w:val="de-DE"/>
        </w:rPr>
        <w:t>pp.</w:t>
      </w:r>
      <w:r w:rsidRPr="0039770E">
        <w:rPr>
          <w:lang w:val="de-DE"/>
        </w:rPr>
        <w:t xml:space="preserve">1-2. </w:t>
      </w:r>
    </w:p>
  </w:footnote>
  <w:footnote w:id="35">
    <w:p w14:paraId="471654CF" w14:textId="7A3C7C2D" w:rsidR="00936054" w:rsidRPr="0039770E" w:rsidRDefault="00936054" w:rsidP="008246B7">
      <w:pPr>
        <w:pStyle w:val="FootnoteText"/>
        <w:rPr>
          <w:lang w:val="de-DE"/>
        </w:rPr>
      </w:pPr>
      <w:r w:rsidRPr="00A948F8">
        <w:rPr>
          <w:rStyle w:val="FootnoteReference"/>
        </w:rPr>
        <w:footnoteRef/>
      </w:r>
      <w:r w:rsidRPr="0039770E">
        <w:rPr>
          <w:lang w:val="de-DE"/>
        </w:rPr>
        <w:t xml:space="preserve"> </w:t>
      </w:r>
      <w:r w:rsidRPr="0039770E">
        <w:rPr>
          <w:i/>
          <w:lang w:val="de-DE"/>
        </w:rPr>
        <w:t>Ibid</w:t>
      </w:r>
      <w:r w:rsidRPr="0039770E">
        <w:rPr>
          <w:lang w:val="de-DE"/>
        </w:rPr>
        <w:t xml:space="preserve">, </w:t>
      </w:r>
      <w:r w:rsidR="00883A6F">
        <w:rPr>
          <w:rFonts w:hint="eastAsia"/>
          <w:lang w:val="de-DE"/>
        </w:rPr>
        <w:t>p.</w:t>
      </w:r>
      <w:r w:rsidRPr="0039770E">
        <w:rPr>
          <w:lang w:val="de-DE"/>
        </w:rPr>
        <w:t xml:space="preserve">13. </w:t>
      </w:r>
    </w:p>
  </w:footnote>
  <w:footnote w:id="36">
    <w:p w14:paraId="3EC055DA" w14:textId="77777777" w:rsidR="00936054" w:rsidRPr="0039770E" w:rsidRDefault="00936054" w:rsidP="008246B7">
      <w:pPr>
        <w:pStyle w:val="FootnoteText"/>
        <w:rPr>
          <w:lang w:val="de-DE"/>
        </w:rPr>
      </w:pPr>
      <w:r w:rsidRPr="00A948F8">
        <w:rPr>
          <w:rStyle w:val="FootnoteReference"/>
        </w:rPr>
        <w:footnoteRef/>
      </w:r>
      <w:r w:rsidRPr="0039770E">
        <w:rPr>
          <w:lang w:val="de-DE"/>
        </w:rPr>
        <w:t xml:space="preserve"> Dickens 2010</w:t>
      </w:r>
    </w:p>
  </w:footnote>
  <w:footnote w:id="37">
    <w:p w14:paraId="73AA5F10" w14:textId="7DE244F4" w:rsidR="00936054" w:rsidRPr="0039770E" w:rsidRDefault="00936054" w:rsidP="008246B7">
      <w:pPr>
        <w:pStyle w:val="FootnoteText"/>
        <w:rPr>
          <w:lang w:val="de-DE"/>
        </w:rPr>
      </w:pPr>
      <w:r w:rsidRPr="00A948F8">
        <w:rPr>
          <w:rStyle w:val="FootnoteReference"/>
        </w:rPr>
        <w:footnoteRef/>
      </w:r>
      <w:r w:rsidRPr="0039770E">
        <w:rPr>
          <w:lang w:val="de-DE"/>
        </w:rPr>
        <w:t xml:space="preserve"> </w:t>
      </w:r>
      <w:r>
        <w:fldChar w:fldCharType="begin" w:fldLock="1"/>
      </w:r>
      <w:r w:rsidRPr="0039770E">
        <w:rPr>
          <w:lang w:val="de-DE"/>
        </w:rPr>
        <w:instrText>ADDIN CSL_CITATION {"citationItems":[{"id":"ITEM-1","itemData":{"ISBN":"9781463205515 NT - Includes bibliographical references (pages 289-317) and index. NT - In German and Uighur; with preface also in English.","author":[{"dropping-particle":"","family":"Zieme","given":"Peter","non-dropping-particle":"","parse-names":false,"suffix":""}],"id":"ITEM-1","issued":{"date-parts":[["2015"]]},"language":"English (summary) ; German ; Uighur","number-of-pages":"324 pages : facsimiles ; 28 cm.","publisher":"Gorgias Press","publisher-place":"Piscataway, NJ","title":"Altuigurische Texte der Kirche des Ostens aus Zentralasien = : Old Uigur texts of the Church of the East from Central Asia","type":"book"},"uris":["http://www.mendeley.com/documents/?uuid=bbcd74c3-3cc6-43a2-9495-4dc22e76cb03"]}],"mendeley":{"formattedCitation":"Peter Zieme, &lt;i&gt;Altuigurische Texte Der Kirche Des Ostens Aus Zentralasien = : Old Uigur Texts of the Church of the East from Central Asia&lt;/i&gt; (Piscataway, NJ: Gorgias Press, 2015).","plainTextFormattedCitation":"Peter Zieme, Altuigurische Texte Der Kirche Des Ostens Aus Zentralasien = : Old Uigur Texts of the Church of the East from Central Asia (Piscataway, NJ: Gorgias Press, 2015).","previouslyFormattedCitation":"Peter Zieme, &lt;i&gt;Altuigurische Texte Der Kirche Des Ostens Aus Zentralasien = : Old Uigur Texts of the Church of the East from Central Asia&lt;/i&gt; (Piscataway, NJ: Gorgias Press, 2015)."},"properties":{"noteIndex":50},"schema":"https://github.com/citation-style-language/schema/raw/master/csl-citation.json"}</w:instrText>
      </w:r>
      <w:r>
        <w:fldChar w:fldCharType="separate"/>
      </w:r>
      <w:r w:rsidR="00715CC2">
        <w:rPr>
          <w:lang w:val="de-DE"/>
        </w:rPr>
        <w:t>Zieme 2015a</w:t>
      </w:r>
      <w:r w:rsidRPr="0039770E">
        <w:rPr>
          <w:lang w:val="de-DE"/>
        </w:rPr>
        <w:t>.</w:t>
      </w:r>
      <w:r>
        <w:fldChar w:fldCharType="end"/>
      </w:r>
    </w:p>
  </w:footnote>
  <w:footnote w:id="38">
    <w:p w14:paraId="6A0DE4F7" w14:textId="047FD57E" w:rsidR="00936054" w:rsidRPr="0039770E" w:rsidRDefault="00936054" w:rsidP="008246B7">
      <w:pPr>
        <w:pStyle w:val="FootnoteText"/>
        <w:rPr>
          <w:lang w:val="de-DE"/>
        </w:rPr>
      </w:pPr>
      <w:r w:rsidRPr="00A948F8">
        <w:rPr>
          <w:rStyle w:val="FootnoteReference"/>
        </w:rPr>
        <w:footnoteRef/>
      </w:r>
      <w:r w:rsidRPr="0039770E">
        <w:rPr>
          <w:lang w:val="de-DE"/>
        </w:rPr>
        <w:t xml:space="preserve"> </w:t>
      </w:r>
      <w:r w:rsidRPr="0039770E">
        <w:rPr>
          <w:rFonts w:hint="eastAsia"/>
          <w:lang w:val="de-DE"/>
        </w:rPr>
        <w:t>I</w:t>
      </w:r>
      <w:r w:rsidRPr="0039770E">
        <w:rPr>
          <w:lang w:val="de-DE"/>
        </w:rPr>
        <w:t xml:space="preserve">bid, </w:t>
      </w:r>
      <w:r w:rsidR="00883A6F">
        <w:rPr>
          <w:rFonts w:hint="eastAsia"/>
          <w:lang w:val="de-DE"/>
        </w:rPr>
        <w:t>p.</w:t>
      </w:r>
      <w:r w:rsidRPr="0039770E">
        <w:rPr>
          <w:lang w:val="de-DE"/>
        </w:rPr>
        <w:t xml:space="preserve">15. </w:t>
      </w:r>
    </w:p>
  </w:footnote>
  <w:footnote w:id="39">
    <w:p w14:paraId="3215D72F" w14:textId="315BC36E" w:rsidR="00936054" w:rsidRPr="00822946" w:rsidRDefault="00936054" w:rsidP="008246B7">
      <w:pPr>
        <w:pStyle w:val="FootnoteText"/>
      </w:pPr>
      <w:r w:rsidRPr="00A948F8">
        <w:rPr>
          <w:rStyle w:val="FootnoteReference"/>
        </w:rPr>
        <w:footnoteRef/>
      </w:r>
      <w:r w:rsidRPr="00822946">
        <w:t xml:space="preserve"> Ibid, </w:t>
      </w:r>
      <w:r w:rsidR="00883A6F">
        <w:rPr>
          <w:rFonts w:hint="eastAsia"/>
        </w:rPr>
        <w:t>pp.</w:t>
      </w:r>
      <w:r w:rsidRPr="00822946">
        <w:t xml:space="preserve">88-90. </w:t>
      </w:r>
    </w:p>
  </w:footnote>
  <w:footnote w:id="40">
    <w:p w14:paraId="0AECFECB" w14:textId="1009073C" w:rsidR="00936054" w:rsidRPr="00822946" w:rsidRDefault="00936054" w:rsidP="008246B7">
      <w:pPr>
        <w:pStyle w:val="FootnoteText"/>
      </w:pPr>
      <w:r w:rsidRPr="00A948F8">
        <w:rPr>
          <w:rStyle w:val="FootnoteReference"/>
        </w:rPr>
        <w:footnoteRef/>
      </w:r>
      <w:r w:rsidRPr="00822946">
        <w:t xml:space="preserve"> Ibid, </w:t>
      </w:r>
      <w:r w:rsidR="00883A6F">
        <w:rPr>
          <w:rFonts w:hint="eastAsia"/>
        </w:rPr>
        <w:t>pp.</w:t>
      </w:r>
      <w:r w:rsidRPr="00822946">
        <w:t xml:space="preserve">109-110. </w:t>
      </w:r>
    </w:p>
  </w:footnote>
  <w:footnote w:id="41">
    <w:p w14:paraId="40F7679F" w14:textId="25D62BB7" w:rsidR="00936054" w:rsidRPr="00822946" w:rsidRDefault="00936054" w:rsidP="008246B7">
      <w:pPr>
        <w:pStyle w:val="FootnoteText"/>
      </w:pPr>
      <w:r w:rsidRPr="00A948F8">
        <w:rPr>
          <w:rStyle w:val="FootnoteReference"/>
        </w:rPr>
        <w:footnoteRef/>
      </w:r>
      <w:r w:rsidRPr="00822946">
        <w:t xml:space="preserve"> </w:t>
      </w:r>
      <w:r w:rsidRPr="00822946">
        <w:rPr>
          <w:rFonts w:hint="eastAsia"/>
        </w:rPr>
        <w:t>I</w:t>
      </w:r>
      <w:r w:rsidRPr="00822946">
        <w:t xml:space="preserve">bid, </w:t>
      </w:r>
      <w:r w:rsidR="00883A6F">
        <w:rPr>
          <w:rFonts w:hint="eastAsia"/>
        </w:rPr>
        <w:t>p.</w:t>
      </w:r>
      <w:r w:rsidRPr="00822946">
        <w:t xml:space="preserve">37. </w:t>
      </w:r>
    </w:p>
  </w:footnote>
  <w:footnote w:id="42">
    <w:p w14:paraId="6E4F093D" w14:textId="56736118" w:rsidR="00936054" w:rsidRPr="00822946" w:rsidRDefault="00936054" w:rsidP="008246B7">
      <w:pPr>
        <w:pStyle w:val="FootnoteText"/>
      </w:pPr>
      <w:r w:rsidRPr="00A948F8">
        <w:rPr>
          <w:rStyle w:val="FootnoteReference"/>
        </w:rPr>
        <w:footnoteRef/>
      </w:r>
      <w:r w:rsidRPr="00822946">
        <w:t xml:space="preserve"> Ibid, </w:t>
      </w:r>
      <w:r w:rsidR="00883A6F">
        <w:rPr>
          <w:rFonts w:hint="eastAsia"/>
        </w:rPr>
        <w:t>p.</w:t>
      </w:r>
      <w:r w:rsidRPr="00822946">
        <w:t xml:space="preserve">38. </w:t>
      </w:r>
    </w:p>
  </w:footnote>
  <w:footnote w:id="43">
    <w:p w14:paraId="69225820" w14:textId="534F43AD" w:rsidR="00936054" w:rsidRPr="00822946" w:rsidRDefault="00936054" w:rsidP="008246B7">
      <w:pPr>
        <w:pStyle w:val="FootnoteText"/>
      </w:pPr>
      <w:r w:rsidRPr="00A948F8">
        <w:rPr>
          <w:rStyle w:val="FootnoteReference"/>
        </w:rPr>
        <w:footnoteRef/>
      </w:r>
      <w:r w:rsidRPr="00822946">
        <w:t xml:space="preserve"> </w:t>
      </w:r>
      <w:r w:rsidRPr="00822946">
        <w:rPr>
          <w:rFonts w:hint="eastAsia"/>
        </w:rPr>
        <w:t>I</w:t>
      </w:r>
      <w:r w:rsidRPr="00822946">
        <w:t xml:space="preserve">bid, </w:t>
      </w:r>
      <w:r w:rsidR="00883A6F">
        <w:rPr>
          <w:rFonts w:hint="eastAsia"/>
        </w:rPr>
        <w:t>p.</w:t>
      </w:r>
      <w:r w:rsidRPr="00822946">
        <w:t xml:space="preserve">39. </w:t>
      </w:r>
    </w:p>
  </w:footnote>
  <w:footnote w:id="44">
    <w:p w14:paraId="659BC446" w14:textId="70578E63" w:rsidR="00936054" w:rsidRPr="00822946" w:rsidRDefault="00936054" w:rsidP="008246B7">
      <w:pPr>
        <w:pStyle w:val="FootnoteText"/>
      </w:pPr>
      <w:r w:rsidRPr="00A948F8">
        <w:rPr>
          <w:rStyle w:val="FootnoteReference"/>
        </w:rPr>
        <w:footnoteRef/>
      </w:r>
      <w:r w:rsidRPr="00822946">
        <w:t xml:space="preserve"> Ibid, </w:t>
      </w:r>
      <w:r w:rsidR="00883A6F">
        <w:rPr>
          <w:rFonts w:hint="eastAsia"/>
        </w:rPr>
        <w:t>pp.</w:t>
      </w:r>
      <w:r w:rsidRPr="00822946">
        <w:t xml:space="preserve">64-8. </w:t>
      </w:r>
    </w:p>
  </w:footnote>
  <w:footnote w:id="45">
    <w:p w14:paraId="23C5ACEA" w14:textId="34C8C818" w:rsidR="00936054" w:rsidRPr="00822946" w:rsidRDefault="00936054" w:rsidP="008246B7">
      <w:pPr>
        <w:pStyle w:val="FootnoteText"/>
      </w:pPr>
      <w:r w:rsidRPr="00A948F8">
        <w:rPr>
          <w:rStyle w:val="FootnoteReference"/>
        </w:rPr>
        <w:footnoteRef/>
      </w:r>
      <w:r w:rsidRPr="00822946">
        <w:t xml:space="preserve"> Ibid, </w:t>
      </w:r>
      <w:r w:rsidR="00883A6F">
        <w:rPr>
          <w:rFonts w:hint="eastAsia"/>
        </w:rPr>
        <w:t>pp.</w:t>
      </w:r>
      <w:r w:rsidRPr="00822946">
        <w:t xml:space="preserve">93-106. </w:t>
      </w:r>
    </w:p>
  </w:footnote>
  <w:footnote w:id="46">
    <w:p w14:paraId="71874DAB" w14:textId="38481617" w:rsidR="00936054" w:rsidRPr="00822946" w:rsidRDefault="00936054" w:rsidP="008246B7">
      <w:pPr>
        <w:pStyle w:val="FootnoteText"/>
      </w:pPr>
      <w:r w:rsidRPr="00A948F8">
        <w:rPr>
          <w:rStyle w:val="FootnoteReference"/>
        </w:rPr>
        <w:footnoteRef/>
      </w:r>
      <w:r w:rsidRPr="00822946">
        <w:t xml:space="preserve"> Ibid, </w:t>
      </w:r>
      <w:r w:rsidR="00883A6F">
        <w:rPr>
          <w:rFonts w:hint="eastAsia"/>
        </w:rPr>
        <w:t>pp.</w:t>
      </w:r>
      <w:r w:rsidRPr="00822946">
        <w:t xml:space="preserve">97-60. </w:t>
      </w:r>
    </w:p>
  </w:footnote>
  <w:footnote w:id="47">
    <w:p w14:paraId="06FDE533" w14:textId="2FA326C3" w:rsidR="00231B91" w:rsidRPr="00944A60" w:rsidRDefault="00231B91" w:rsidP="008246B7">
      <w:pPr>
        <w:pStyle w:val="FootnoteText"/>
      </w:pPr>
      <w:r>
        <w:rPr>
          <w:rStyle w:val="FootnoteReference"/>
        </w:rPr>
        <w:footnoteRef/>
      </w:r>
      <w:r>
        <w:t xml:space="preserve"> </w:t>
      </w:r>
      <w:r>
        <w:rPr>
          <w:rFonts w:hint="eastAsia"/>
        </w:rPr>
        <w:t xml:space="preserve">For more details about these sources, see: </w:t>
      </w:r>
      <w:r w:rsidRPr="000B2370">
        <w:rPr>
          <w:noProof/>
        </w:rPr>
        <w:t>Nicolini-Zani</w:t>
      </w:r>
      <w:r>
        <w:rPr>
          <w:rFonts w:hint="eastAsia"/>
          <w:noProof/>
        </w:rPr>
        <w:t xml:space="preserve"> 2022, </w:t>
      </w:r>
      <w:r w:rsidR="00883A6F">
        <w:rPr>
          <w:rFonts w:hint="eastAsia"/>
          <w:noProof/>
        </w:rPr>
        <w:t>pp.</w:t>
      </w:r>
      <w:r>
        <w:rPr>
          <w:rFonts w:hint="eastAsia"/>
          <w:noProof/>
        </w:rPr>
        <w:t xml:space="preserve">117-189. </w:t>
      </w:r>
    </w:p>
  </w:footnote>
  <w:footnote w:id="48">
    <w:p w14:paraId="554E80C3" w14:textId="2FC76342" w:rsidR="00231B91" w:rsidRPr="008A18D5" w:rsidRDefault="00231B91" w:rsidP="008246B7">
      <w:pPr>
        <w:pStyle w:val="FootnoteText"/>
      </w:pPr>
      <w:r w:rsidRPr="00A948F8">
        <w:rPr>
          <w:rStyle w:val="FootnoteReference"/>
        </w:rPr>
        <w:footnoteRef/>
      </w:r>
      <w:r w:rsidRPr="00B75504">
        <w:t xml:space="preserve"> </w:t>
      </w:r>
      <w:r>
        <w:rPr>
          <w:rFonts w:hint="eastAsia"/>
        </w:rPr>
        <w:t xml:space="preserve">Lin Wushu </w:t>
      </w:r>
      <w:r>
        <w:t>is an import</w:t>
      </w:r>
      <w:r w:rsidR="001D258D">
        <w:rPr>
          <w:rFonts w:hint="eastAsia"/>
        </w:rPr>
        <w:t>ant</w:t>
      </w:r>
      <w:r>
        <w:t xml:space="preserve"> scholar in this area, </w:t>
      </w:r>
      <w:r w:rsidR="009E6846">
        <w:rPr>
          <w:rFonts w:hint="eastAsia"/>
        </w:rPr>
        <w:t xml:space="preserve">See: Liu Wushu 1995a, 1995b, 1995c, 1996, 1998a, 1998b, 1999, 2000a, 2000b, 2000c, 2000d, 2000e, 2000f, </w:t>
      </w:r>
      <w:r w:rsidR="005F28F1">
        <w:rPr>
          <w:rFonts w:hint="eastAsia"/>
        </w:rPr>
        <w:t xml:space="preserve">2001a, 2001b, 2001c, 2001d, 2003, 2004, 2005a, 2005b, 2005c, 2007, 2008, 2009a, 2009b, 2011a, 2011b, 2011c, 2011d, 2011e, 2014. </w:t>
      </w:r>
      <w:r>
        <w:t xml:space="preserve">The represented one is </w:t>
      </w:r>
      <w:r w:rsidR="000A4E07">
        <w:t>Lin Wushu 2003</w:t>
      </w:r>
      <w:r>
        <w:t xml:space="preserve">. </w:t>
      </w:r>
      <w:r w:rsidR="00046BBA">
        <w:t>A</w:t>
      </w:r>
      <w:r w:rsidR="00046BBA">
        <w:rPr>
          <w:rFonts w:hint="eastAsia"/>
        </w:rPr>
        <w:t xml:space="preserve">lso see: Lin Wushu and Rong Xinjiang 1992, 1996; Lin Wushu and Yin Xiaoping 2008, 2009 and 2021. </w:t>
      </w:r>
    </w:p>
  </w:footnote>
  <w:footnote w:id="49">
    <w:p w14:paraId="3FAE8B43" w14:textId="7CEFDAC5" w:rsidR="00231B91" w:rsidRPr="000B2370" w:rsidRDefault="00231B91" w:rsidP="008246B7">
      <w:pPr>
        <w:pStyle w:val="FootnoteText"/>
      </w:pPr>
      <w:r w:rsidRPr="00A948F8">
        <w:rPr>
          <w:rStyle w:val="FootnoteReference"/>
        </w:rPr>
        <w:footnoteRef/>
      </w:r>
      <w:r w:rsidRPr="000B2370">
        <w:t xml:space="preserve"> </w:t>
      </w:r>
      <w:r>
        <w:fldChar w:fldCharType="begin" w:fldLock="1"/>
      </w:r>
      <w:r>
        <w:instrText>ADDIN CSL_CITATION {"citationItems":[{"id":"ITEM-1","itemData":{"ISBN":"9780197609668","author":[{"dropping-particle":"","family":"Nicolini-Zani","given":"Matteo","non-dropping-particle":"","parse-names":false,"suffix":""}],"id":"ITEM-1","issued":{"date-parts":[["2022"]]},"publisher":"Oxford University Press USA - OSO","publisher-place":"Oxford, UNITED STATES","title":"The Luminous Way to the East : Texts and History of the First Encounter of Christianity with China","type":"book"},"uris":["http://www.mendeley.com/documents/?uuid=09c19df0-323d-437c-85a0-d8342163efdd"]}],"mendeley":{"formattedCitation":"Nicolini-Zani, &lt;i&gt;The Luminous Way to the East : Texts and History of the First Encounter of Christianity with China&lt;/i&gt;.","plainTextFormattedCitation":"Nicolini-Zani, The Luminous Way to the East : Texts and History of the First Encounter of Christianity with China.","previouslyFormattedCitation":"Nicolini-Zani, &lt;i&gt;The Luminous Way to the East : Texts and History of the First Encounter of Christianity with China&lt;/i&gt;."},"properties":{"noteIndex":61},"schema":"https://github.com/citation-style-language/schema/raw/master/csl-citation.json"}</w:instrText>
      </w:r>
      <w:r>
        <w:fldChar w:fldCharType="separate"/>
      </w:r>
      <w:r w:rsidRPr="000B2370">
        <w:rPr>
          <w:noProof/>
        </w:rPr>
        <w:t>Nicolini-Zani</w:t>
      </w:r>
      <w:r>
        <w:rPr>
          <w:noProof/>
        </w:rPr>
        <w:t xml:space="preserve"> 2021, 2022. </w:t>
      </w:r>
      <w:r>
        <w:fldChar w:fldCharType="end"/>
      </w:r>
      <w:r>
        <w:t xml:space="preserve"> </w:t>
      </w:r>
      <w:r w:rsidR="00C55297">
        <w:rPr>
          <w:rFonts w:hint="eastAsia"/>
        </w:rPr>
        <w:t xml:space="preserve">The represented one is Nicolini-Zani 2022, the recent Chinese edition see: Wang Lanping 2016. </w:t>
      </w:r>
    </w:p>
  </w:footnote>
  <w:footnote w:id="50">
    <w:p w14:paraId="149717C7" w14:textId="7780B7D3" w:rsidR="002B3EF6" w:rsidRPr="00B02251" w:rsidRDefault="002B3EF6" w:rsidP="008246B7">
      <w:pPr>
        <w:pStyle w:val="FootnoteText"/>
      </w:pPr>
      <w:r>
        <w:rPr>
          <w:rStyle w:val="FootnoteReference"/>
        </w:rPr>
        <w:footnoteRef/>
      </w:r>
      <w:r w:rsidRPr="00B02251">
        <w:t xml:space="preserve"> </w:t>
      </w:r>
      <w:r>
        <w:fldChar w:fldCharType="begin" w:fldLock="1"/>
      </w:r>
      <w:r w:rsidRPr="00B02251">
        <w:instrText>ADDIN CSL_CITATION {"citationItems":[{"id":"ITEM-1","itemData":{"ISBN":"3643508441","author":[{"dropping-particle":"","family":"Deeg","given":"Max","non-dropping-particle":"","parse-names":false,"suffix":""}],"id":"ITEM-1","issued":{"date-parts":[["2018"]]},"publisher":"LIT Verlag Münster","title":"Die strahlende Lehre: die Stele von Xi'an","type":"book","volume":"12"},"uris":["http://www.mendeley.com/documents/?uuid=73cdc0ab-9dbe-4f80-9e7e-88b4d6b52841"]}],"mendeley":{"formattedCitation":"Max Deeg, &lt;i&gt;Die Strahlende Lehre: Die Stele von Xi’an&lt;/i&gt;, vol. 12 (LIT Verlag Münster, 2018).","plainTextFormattedCitation":"Max Deeg, Die Strahlende Lehre: Die Stele von Xi’an, vol. 12 (LIT Verlag Münster, 2018).","previouslyFormattedCitation":"Max Deeg, &lt;i&gt;Die Strahlende Lehre: Die Stele von Xi’an&lt;/i&gt;, vol. 12 (LIT Verlag Münster, 2018)."},"properties":{"noteIndex":64},"schema":"https://github.com/citation-style-language/schema/raw/master/csl-citation.json"}</w:instrText>
      </w:r>
      <w:r>
        <w:fldChar w:fldCharType="separate"/>
      </w:r>
      <w:r w:rsidRPr="00B02251">
        <w:t xml:space="preserve">Deeg </w:t>
      </w:r>
      <w:r w:rsidR="000F1D52">
        <w:rPr>
          <w:rFonts w:hint="eastAsia"/>
        </w:rPr>
        <w:t>2004, 2005, 2006a, 2006b, 2007, 2009, 2012, 2013, 2014, 2015, 2016,</w:t>
      </w:r>
      <w:r w:rsidR="00F66E02">
        <w:rPr>
          <w:rFonts w:hint="eastAsia"/>
        </w:rPr>
        <w:t xml:space="preserve"> </w:t>
      </w:r>
      <w:r w:rsidRPr="00B02251">
        <w:t>2018</w:t>
      </w:r>
      <w:r w:rsidR="00F66E02">
        <w:rPr>
          <w:rFonts w:hint="eastAsia"/>
        </w:rPr>
        <w:t>, 2020a and 2020b</w:t>
      </w:r>
      <w:r w:rsidRPr="00B02251">
        <w:t>.</w:t>
      </w:r>
      <w:r>
        <w:fldChar w:fldCharType="end"/>
      </w:r>
      <w:r w:rsidR="00F66E02">
        <w:rPr>
          <w:rFonts w:hint="eastAsia"/>
        </w:rPr>
        <w:t xml:space="preserve"> The represented one is Deeg 2018. </w:t>
      </w:r>
    </w:p>
  </w:footnote>
  <w:footnote w:id="51">
    <w:p w14:paraId="476AC739" w14:textId="2941BCBD" w:rsidR="00231B91" w:rsidRDefault="00231B91" w:rsidP="008246B7">
      <w:pPr>
        <w:pStyle w:val="FootnoteText"/>
      </w:pPr>
      <w:r>
        <w:rPr>
          <w:rStyle w:val="FootnoteReference"/>
        </w:rPr>
        <w:footnoteRef/>
      </w:r>
      <w:r>
        <w:t xml:space="preserve"> Thompson 2024</w:t>
      </w:r>
      <w:r w:rsidR="00DD6ABC">
        <w:rPr>
          <w:rFonts w:hint="eastAsia"/>
        </w:rPr>
        <w:t>.</w:t>
      </w:r>
    </w:p>
  </w:footnote>
  <w:footnote w:id="52">
    <w:p w14:paraId="4058BF78" w14:textId="5146AB82" w:rsidR="00DE47D7" w:rsidRPr="00B02251" w:rsidRDefault="00DE47D7" w:rsidP="008246B7">
      <w:pPr>
        <w:pStyle w:val="FootnoteText"/>
        <w:rPr>
          <w:lang w:val="fr-FR"/>
        </w:rPr>
      </w:pPr>
      <w:r w:rsidRPr="00A948F8">
        <w:rPr>
          <w:rStyle w:val="FootnoteReference"/>
        </w:rPr>
        <w:footnoteRef/>
      </w:r>
      <w:r w:rsidRPr="00B02251">
        <w:rPr>
          <w:lang w:val="fr-FR"/>
        </w:rPr>
        <w:t xml:space="preserve"> </w:t>
      </w:r>
      <w:r>
        <w:fldChar w:fldCharType="begin" w:fldLock="1"/>
      </w:r>
      <w:r w:rsidRPr="00B02251">
        <w:rPr>
          <w:lang w:val="fr-FR"/>
        </w:rPr>
        <w:instrText>ADDIN CSL_CITATION {"citationItems":[{"id":"ITEM-1","itemData":{"ISBN":"1784538809","author":[{"dropping-particle":"","family":"Godwin","given":"Todd","non-dropping-particle":"","parse-names":false,"suffix":""}],"id":"ITEM-1","issued":{"date-parts":[["2018"]]},"language":"English","note":"Revised version of doctoral dissertation submitted to the University of London, School of Oriental and African Studies, 2015.","publisher":"I. B. Tauris","publisher-place":"London","title":"Persian Christians at the Chinese court : the Xi’an Stele and the Church of the East, 410-845","type":"book"},"uris":["http://www.mendeley.com/documents/?uuid=42591b34-83cf-423b-95a2-ef81abbe0ce9"]}],"mendeley":{"formattedCitation":"Todd Godwin, &lt;i&gt;Persian Christians at the Chinese Court : The Xi’an Stele and the Church of the East, 410-845&lt;/i&gt; (London: I. B. Tauris, 2018).","plainTextFormattedCitation":"Todd Godwin, Persian Christians at the Chinese Court : The Xi’an Stele and the Church of the East, 410-845 (London: I. B. Tauris, 2018).","previouslyFormattedCitation":"Todd Godwin, &lt;i&gt;Persian Christians at the Chinese Court : The Xi’an Stele and the Church of the East, 410-845&lt;/i&gt; (London: I. B. Tauris, 2018)."},"properties":{"noteIndex":63},"schema":"https://github.com/citation-style-language/schema/raw/master/csl-citation.json"}</w:instrText>
      </w:r>
      <w:r>
        <w:fldChar w:fldCharType="separate"/>
      </w:r>
      <w:r w:rsidRPr="00B02251">
        <w:rPr>
          <w:lang w:val="fr-FR"/>
        </w:rPr>
        <w:t xml:space="preserve">Godwin </w:t>
      </w:r>
      <w:r w:rsidR="00DD6ABC">
        <w:rPr>
          <w:rFonts w:hint="eastAsia"/>
          <w:lang w:val="fr-FR"/>
        </w:rPr>
        <w:t xml:space="preserve">2016, </w:t>
      </w:r>
      <w:r w:rsidRPr="00B02251">
        <w:rPr>
          <w:lang w:val="fr-FR"/>
        </w:rPr>
        <w:t>2017</w:t>
      </w:r>
      <w:r w:rsidR="00DD6ABC">
        <w:rPr>
          <w:rFonts w:hint="eastAsia"/>
          <w:lang w:val="fr-FR"/>
        </w:rPr>
        <w:t>, 2018 and 2020</w:t>
      </w:r>
      <w:r w:rsidRPr="00B02251">
        <w:rPr>
          <w:lang w:val="fr-FR"/>
        </w:rPr>
        <w:t>.</w:t>
      </w:r>
      <w:r>
        <w:fldChar w:fldCharType="end"/>
      </w:r>
    </w:p>
  </w:footnote>
  <w:footnote w:id="53">
    <w:p w14:paraId="5775B9B1" w14:textId="5064BC27" w:rsidR="00793C9A" w:rsidRPr="00B02251" w:rsidRDefault="00793C9A" w:rsidP="008246B7">
      <w:pPr>
        <w:pStyle w:val="FootnoteText"/>
        <w:rPr>
          <w:lang w:val="fr-FR"/>
        </w:rPr>
      </w:pPr>
      <w:r w:rsidRPr="00A948F8">
        <w:rPr>
          <w:rStyle w:val="FootnoteReference"/>
        </w:rPr>
        <w:footnoteRef/>
      </w:r>
      <w:r w:rsidRPr="00B02251">
        <w:rPr>
          <w:lang w:val="fr-FR"/>
        </w:rPr>
        <w:t xml:space="preserve"> Lieu and Thompson 2020. </w:t>
      </w:r>
      <w:r w:rsidR="00A45275">
        <w:rPr>
          <w:rFonts w:hint="eastAsia"/>
        </w:rPr>
        <w:t xml:space="preserve">Lieu 1992, 2016, 2020a, 202b; Lieu and Mikkelsen 2017. </w:t>
      </w:r>
    </w:p>
  </w:footnote>
  <w:footnote w:id="54">
    <w:p w14:paraId="6669A85A" w14:textId="44299BA2" w:rsidR="00231B91" w:rsidRPr="00B02251" w:rsidRDefault="00231B91" w:rsidP="008246B7">
      <w:pPr>
        <w:pStyle w:val="FootnoteText"/>
      </w:pPr>
      <w:r>
        <w:rPr>
          <w:rStyle w:val="FootnoteReference"/>
        </w:rPr>
        <w:footnoteRef/>
      </w:r>
      <w:r w:rsidRPr="00B02251">
        <w:t xml:space="preserve"> </w:t>
      </w:r>
      <w:r>
        <w:fldChar w:fldCharType="begin" w:fldLock="1"/>
      </w:r>
      <w:r w:rsidRPr="00B02251">
        <w:rPr>
          <w:rFonts w:hint="eastAsia"/>
        </w:rPr>
        <w:instrText xml:space="preserve">ADDIN CSL_CITATION {"citationItems":[{"id":"ITEM-1","itemData":{"author":[{"dropping-particle":"","family":"Rong","given":"Xinjiang","non-dropping-particle":"","parse-names":false,"suffix":""}],"container-title":"Zhonggu Zhongguo yu wailai wenming </w:instrText>
      </w:r>
      <w:r>
        <w:rPr>
          <w:rFonts w:hint="eastAsia"/>
        </w:rPr>
        <w:instrText>中古中国与外来文明</w:instrText>
      </w:r>
      <w:r w:rsidRPr="00B02251">
        <w:rPr>
          <w:rFonts w:hint="eastAsia"/>
        </w:rPr>
        <w:instrText>","id":"ITEM-1","issued":{"date-parts":[["2001"]]},"page":"238</w:instrText>
      </w:r>
      <w:r w:rsidRPr="00B02251">
        <w:rPr>
          <w:rFonts w:hint="eastAsia"/>
        </w:rPr>
        <w:instrText>–</w:instrText>
      </w:r>
      <w:r w:rsidRPr="00B02251">
        <w:rPr>
          <w:rFonts w:hint="eastAsia"/>
        </w:rPr>
        <w:instrText xml:space="preserve">57","publisher":"Sanlian Shudian","publisher-place":"Beijing","title":"Yige rushi Tangchao de Bosi jingjiao jiazu </w:instrText>
      </w:r>
      <w:r>
        <w:rPr>
          <w:rFonts w:hint="eastAsia"/>
        </w:rPr>
        <w:instrText>一个入仕唐朝的波斯景教家族</w:instrText>
      </w:r>
      <w:r w:rsidRPr="00B02251">
        <w:rPr>
          <w:rFonts w:hint="eastAsia"/>
        </w:rPr>
        <w:instrText xml:space="preserve">","type":"chapter"},"uris":["http://www.mendeley.com/documents/?uuid=19d459d9-be2b-493b-ba38-b587ffdc8203"]}],"mendeley":{"formattedCitation":"Xinjiang Rong, </w:instrText>
      </w:r>
      <w:r w:rsidRPr="00B02251">
        <w:rPr>
          <w:rFonts w:hint="eastAsia"/>
        </w:rPr>
        <w:instrText>“</w:instrText>
      </w:r>
      <w:r w:rsidRPr="00B02251">
        <w:rPr>
          <w:rFonts w:hint="eastAsia"/>
        </w:rPr>
        <w:instrText xml:space="preserve">Yige Rushi Tangchao de Bosi Jingjiao Jiazu </w:instrText>
      </w:r>
      <w:r>
        <w:rPr>
          <w:rFonts w:hint="eastAsia"/>
        </w:rPr>
        <w:instrText>一个入仕唐朝的波斯景教家族</w:instrText>
      </w:r>
      <w:r w:rsidRPr="00B02251">
        <w:rPr>
          <w:rFonts w:hint="eastAsia"/>
        </w:rPr>
        <w:instrText>,</w:instrText>
      </w:r>
      <w:r w:rsidRPr="00B02251">
        <w:rPr>
          <w:rFonts w:hint="eastAsia"/>
        </w:rPr>
        <w:instrText>”</w:instrText>
      </w:r>
      <w:r w:rsidRPr="00B02251">
        <w:rPr>
          <w:rFonts w:hint="eastAsia"/>
        </w:rPr>
        <w:instrText xml:space="preserve"> in &lt;i&gt;Zhonggu Zhongguo Yu Wailai Wenming </w:instrText>
      </w:r>
      <w:r>
        <w:rPr>
          <w:rFonts w:hint="eastAsia"/>
        </w:rPr>
        <w:instrText>中古中国与外来文明</w:instrText>
      </w:r>
      <w:r w:rsidRPr="00B02251">
        <w:rPr>
          <w:rFonts w:hint="eastAsia"/>
        </w:rPr>
        <w:instrText>&lt;/i&gt; (Beijing: Sanlian Shudian, 2001), 238</w:instrText>
      </w:r>
      <w:r w:rsidRPr="00B02251">
        <w:rPr>
          <w:rFonts w:hint="eastAsia"/>
        </w:rPr>
        <w:instrText>–</w:instrText>
      </w:r>
      <w:r w:rsidRPr="00B02251">
        <w:rPr>
          <w:rFonts w:hint="eastAsia"/>
        </w:rPr>
        <w:instrText xml:space="preserve">57.","plainTextFormattedCitation":"Xinjiang Rong, </w:instrText>
      </w:r>
      <w:r w:rsidRPr="00B02251">
        <w:rPr>
          <w:rFonts w:hint="eastAsia"/>
        </w:rPr>
        <w:instrText>“</w:instrText>
      </w:r>
      <w:r w:rsidRPr="00B02251">
        <w:rPr>
          <w:rFonts w:hint="eastAsia"/>
        </w:rPr>
        <w:instrText xml:space="preserve">Yige Rushi Tangchao de Bosi Jingjiao Jiazu </w:instrText>
      </w:r>
      <w:r>
        <w:rPr>
          <w:rFonts w:hint="eastAsia"/>
        </w:rPr>
        <w:instrText>一个入仕唐朝的波斯景教家族</w:instrText>
      </w:r>
      <w:r w:rsidRPr="00B02251">
        <w:rPr>
          <w:rFonts w:hint="eastAsia"/>
        </w:rPr>
        <w:instrText>,</w:instrText>
      </w:r>
      <w:r w:rsidRPr="00B02251">
        <w:rPr>
          <w:rFonts w:hint="eastAsia"/>
        </w:rPr>
        <w:instrText>”</w:instrText>
      </w:r>
      <w:r w:rsidRPr="00B02251">
        <w:rPr>
          <w:rFonts w:hint="eastAsia"/>
        </w:rPr>
        <w:instrText xml:space="preserve"> in Zhonggu Zhongguo Yu Wailai Wenming </w:instrText>
      </w:r>
      <w:r>
        <w:rPr>
          <w:rFonts w:hint="eastAsia"/>
        </w:rPr>
        <w:instrText>中古中国与外来文明</w:instrText>
      </w:r>
      <w:r w:rsidRPr="00B02251">
        <w:rPr>
          <w:rFonts w:hint="eastAsia"/>
        </w:rPr>
        <w:instrText xml:space="preserve"> (Beijing: Sanlian Shudian, 2001), 238</w:instrText>
      </w:r>
      <w:r w:rsidRPr="00B02251">
        <w:rPr>
          <w:rFonts w:hint="eastAsia"/>
        </w:rPr>
        <w:instrText>–</w:instrText>
      </w:r>
      <w:r w:rsidRPr="00B02251">
        <w:rPr>
          <w:rFonts w:hint="eastAsia"/>
        </w:rPr>
        <w:instrText xml:space="preserve">57.","previouslyFormattedCitation":"Xinjiang Rong, </w:instrText>
      </w:r>
      <w:r w:rsidRPr="00B02251">
        <w:rPr>
          <w:rFonts w:hint="eastAsia"/>
        </w:rPr>
        <w:instrText>“</w:instrText>
      </w:r>
      <w:r w:rsidRPr="00B02251">
        <w:rPr>
          <w:rFonts w:hint="eastAsia"/>
        </w:rPr>
        <w:instrText xml:space="preserve">Yige Rushi Tangchao de Bosi Jingjiao Jiazu </w:instrText>
      </w:r>
      <w:r>
        <w:rPr>
          <w:rFonts w:hint="eastAsia"/>
        </w:rPr>
        <w:instrText>一个入仕唐朝的波斯景教家族</w:instrText>
      </w:r>
      <w:r w:rsidRPr="00B02251">
        <w:rPr>
          <w:rFonts w:hint="eastAsia"/>
        </w:rPr>
        <w:instrText>,</w:instrText>
      </w:r>
      <w:r w:rsidRPr="00B02251">
        <w:rPr>
          <w:rFonts w:hint="eastAsia"/>
        </w:rPr>
        <w:instrText>”</w:instrText>
      </w:r>
      <w:r w:rsidRPr="00B02251">
        <w:rPr>
          <w:rFonts w:hint="eastAsia"/>
        </w:rPr>
        <w:instrText xml:space="preserve"> in &lt;i&gt;Zhonggu Zhongguo Yu Wailai Wenming </w:instrText>
      </w:r>
      <w:r>
        <w:rPr>
          <w:rFonts w:hint="eastAsia"/>
        </w:rPr>
        <w:instrText>中古中国与外来文明</w:instrText>
      </w:r>
      <w:r w:rsidRPr="00B02251">
        <w:rPr>
          <w:rFonts w:hint="eastAsia"/>
        </w:rPr>
        <w:instrText>&lt;/i&gt; (Beijing: Sanlian Shudian, 2001), 238</w:instrText>
      </w:r>
      <w:r w:rsidRPr="00B02251">
        <w:rPr>
          <w:rFonts w:hint="eastAsia"/>
        </w:rPr>
        <w:instrText>–</w:instrText>
      </w:r>
      <w:r w:rsidRPr="00B02251">
        <w:rPr>
          <w:rFonts w:hint="eastAsia"/>
        </w:rPr>
        <w:instrText>57."},"properties":{"noteIndex":76},"schema":"https://github.com/citation-style-language/schema/raw/master/csl-citati</w:instrText>
      </w:r>
      <w:r w:rsidRPr="00B02251">
        <w:instrText>on.json"}</w:instrText>
      </w:r>
      <w:r>
        <w:fldChar w:fldCharType="separate"/>
      </w:r>
      <w:r w:rsidRPr="00B02251">
        <w:rPr>
          <w:rFonts w:hint="eastAsia"/>
        </w:rPr>
        <w:t>Rong Xinjiang 2001</w:t>
      </w:r>
      <w:r w:rsidRPr="00B02251">
        <w:t xml:space="preserve">c. </w:t>
      </w:r>
      <w:r>
        <w:fldChar w:fldCharType="end"/>
      </w:r>
      <w:r w:rsidR="005D33C2">
        <w:rPr>
          <w:rFonts w:hint="eastAsia"/>
        </w:rPr>
        <w:t xml:space="preserve">For other works see: Rong Xinjiang </w:t>
      </w:r>
      <w:r w:rsidR="00E0282A">
        <w:rPr>
          <w:rFonts w:hint="eastAsia"/>
        </w:rPr>
        <w:t xml:space="preserve">1994, 1996, 1999, 2001a, 2001b, 2001c, 2001d, 2002, 2007, 2013a, 2013b, 2016a and 2016b. </w:t>
      </w:r>
    </w:p>
  </w:footnote>
  <w:footnote w:id="55">
    <w:p w14:paraId="7E6C6BF1" w14:textId="77777777" w:rsidR="00231B91" w:rsidRDefault="00231B91" w:rsidP="008246B7">
      <w:pPr>
        <w:pStyle w:val="FootnoteText"/>
      </w:pPr>
      <w:r>
        <w:rPr>
          <w:rStyle w:val="FootnoteReference"/>
        </w:rPr>
        <w:footnoteRef/>
      </w:r>
      <w:r>
        <w:t xml:space="preserve"> </w:t>
      </w:r>
      <w:r w:rsidRPr="00B02251">
        <w:t>Wang Ding 2011, 2012a, 2012b, 2018, 2019.</w:t>
      </w:r>
    </w:p>
  </w:footnote>
  <w:footnote w:id="56">
    <w:p w14:paraId="2076084B" w14:textId="77777777" w:rsidR="00231B91" w:rsidRDefault="00231B91" w:rsidP="008246B7">
      <w:pPr>
        <w:pStyle w:val="FootnoteText"/>
      </w:pPr>
      <w:r>
        <w:rPr>
          <w:rStyle w:val="FootnoteReference"/>
        </w:rPr>
        <w:footnoteRef/>
      </w:r>
      <w:r>
        <w:t xml:space="preserve"> </w:t>
      </w:r>
      <w:r w:rsidRPr="00B02251">
        <w:t>Yashida 1996, 2003, 2005, 2006, 2007, 2009, 2013, 2015, 2022.</w:t>
      </w:r>
    </w:p>
  </w:footnote>
  <w:footnote w:id="57">
    <w:p w14:paraId="6B28F5F1" w14:textId="49C2B582" w:rsidR="00231B91" w:rsidRDefault="00231B91" w:rsidP="008246B7">
      <w:pPr>
        <w:pStyle w:val="FootnoteText"/>
      </w:pPr>
      <w:r w:rsidRPr="00A948F8">
        <w:rPr>
          <w:rStyle w:val="FootnoteReference"/>
        </w:rPr>
        <w:footnoteRef/>
      </w:r>
      <w:r>
        <w:t xml:space="preserve"> </w:t>
      </w:r>
      <w:r>
        <w:fldChar w:fldCharType="begin" w:fldLock="1"/>
      </w:r>
      <w:r>
        <w:instrText>ADDIN CSL_CITATION {"citationItems":[{"id":"ITEM-1","itemData":{"author":[{"dropping-particle":"","family":"Takahashi","given":"Hidemi","non-dropping-particle":"","parse-names":false,"suffix":""}],"container-title":"Malphono w-Rabo d-Malphone: Studies in Honor of Sebastian P. Brock","editor":[{"dropping-particle":"","family":"Kiraz","given":"G. A.","non-dropping-particle":"","parse-names":false,"suffix":""}],"id":"ITEM-1","issued":{"date-parts":[["2008"]]},"page":"631-62","publisher":"Gorgias Press","publisher-place":"Piscataway, NJ","title":"Transcribed Proper Names in Chinese Syriac Christian Documents","type":"chapter"},"uris":["http://www.mendeley.com/documents/?uuid=635408fa-9c7d-462c-85d3-2c8287fa58f3"]},{"id":"ITEM-2","itemData":{"author":[{"dropping-particle":"","family":"Takahashi","given":"Hidemi","non-dropping-particle":"","parse-names":false,"suffix":""}],"container-title":"Scripts Beyond Borders: A Survey of Allographic Traditions in the Euro-Mediterranean World","editor":[{"dropping-particle":"","family":"Heijer","given":"J.","non-dropping-particle":"den","parse-names":false,"suffix":""},{"dropping-particle":"","family":"Schmidt","given":"A.","non-dropping-particle":"","parse-names":false,"suffix":""},{"dropping-particle":"","family":"Pataridze","given":"T.","non-dropping-particle":"","parse-names":false,"suffix":""}],"id":"ITEM-2","issued":{"date-parts":[["2014"]]},"page":"329-49","publisher":"Peeters","publisher-place":"Louvain","title":"Transcription of Syriac in Chinese and Chinese in Syriac Script in the Tang Period","type":"chapter"},"uris":["http://www.mendeley.com/documents/?uuid=b816d77c-1901-4d85-9059-2c895e25594c"]},{"id":"ITEM-3","itemData":{"author":[{"dropping-particle":"","family":"Takahashi","given":"Hidemi","non-dropping-particle":"","parse-names":false,"suffix":""}],"container-title":"The church of the East in Central Asia and China","editor":[{"dropping-particle":"","family":"Lieu","given":"Samuel N.C.","non-dropping-particle":"","parse-names":false,"suffix":""},{"dropping-particle":"","family":"Thompson","given":"Glen L.","non-dropping-particle":"","parse-names":false,"suffix":""}],"id":"ITEM-3","issued":{"date-parts":[["2020"]]},"page":"23-92","publisher":"Brepols","publisher-place":"Turnhout","title":"Representation of the Syriac language in Jingjiao and Yelikewen Documents","type":"chapter"},"uris":["http://www.mendeley.com/documents/?uuid=b8723929-5b83-4782-83b3-77a80c523cd8"]}],"mendeley":{"formattedCitation":"Takahashi, “Transcribed Proper Names in Chinese Syriac Christian Documents”; Takahashi, “Transcription of Syriac in Chinese and Chinese in Syriac Script in the Tang Period”; Takahashi, “Representation of the Syriac Language in Jingjiao and Yelikewen Documents.”","plainTextFormattedCitation":"Takahashi, “Transcribed Proper Names in Chinese Syriac Christian Documents”; Takahashi, “Transcription of Syriac in Chinese and Chinese in Syriac Script in the Tang Period”; Takahashi, “Representation of the Syriac Language in Jingjiao and Yelikewen Documents.”","previouslyFormattedCitation":"Takahashi, “Transcribed Proper Names in Chinese Syriac Christian Documents”; Takahashi, “Transcription of Syriac in Chinese and Chinese in Syriac Script in the Tang Period”; Takahashi, “Representation of the Syriac Language in Jingjiao and Yelikewen Documents.”"},"properties":{"noteIndex":81},"schema":"https://github.com/citation-style-language/schema/raw/master/csl-citation.json"}</w:instrText>
      </w:r>
      <w:r>
        <w:fldChar w:fldCharType="separate"/>
      </w:r>
      <w:r w:rsidRPr="000B2370">
        <w:rPr>
          <w:noProof/>
        </w:rPr>
        <w:t>Takahashi</w:t>
      </w:r>
      <w:r>
        <w:rPr>
          <w:noProof/>
        </w:rPr>
        <w:t xml:space="preserve"> 2008, 2014, 2020</w:t>
      </w:r>
      <w:r w:rsidR="00367A20">
        <w:rPr>
          <w:rFonts w:hint="eastAsia"/>
          <w:noProof/>
        </w:rPr>
        <w:t>, 2022 and 2023</w:t>
      </w:r>
      <w:r>
        <w:rPr>
          <w:noProof/>
        </w:rPr>
        <w:t xml:space="preserve">. </w:t>
      </w:r>
      <w:r>
        <w:fldChar w:fldCharType="end"/>
      </w:r>
    </w:p>
  </w:footnote>
  <w:footnote w:id="58">
    <w:p w14:paraId="152DCA3A" w14:textId="41B0DB76" w:rsidR="00E86741" w:rsidRPr="007914E4" w:rsidRDefault="00E86741" w:rsidP="008246B7">
      <w:pPr>
        <w:pStyle w:val="FootnoteText"/>
      </w:pPr>
      <w:r>
        <w:rPr>
          <w:rStyle w:val="FootnoteReference"/>
        </w:rPr>
        <w:footnoteRef/>
      </w:r>
      <w:r>
        <w:t xml:space="preserve"> </w:t>
      </w:r>
      <w:r>
        <w:rPr>
          <w:rFonts w:hint="eastAsia"/>
        </w:rPr>
        <w:t>Liu Wensuo 2022, p.78.  For</w:t>
      </w:r>
      <w:r>
        <w:t xml:space="preserve"> the details of discovery in early 20 century, see: Le Coq 1928 and Boyce 1960, </w:t>
      </w:r>
      <w:r w:rsidR="005247A8">
        <w:t>pp.</w:t>
      </w:r>
      <w:r>
        <w:t>ix-xxvii.</w:t>
      </w:r>
    </w:p>
  </w:footnote>
  <w:footnote w:id="59">
    <w:p w14:paraId="048B0368" w14:textId="2AE5C1D9" w:rsidR="003D7EE3" w:rsidRDefault="003D7EE3" w:rsidP="008246B7">
      <w:pPr>
        <w:pStyle w:val="FootnoteText"/>
      </w:pPr>
      <w:r>
        <w:rPr>
          <w:rStyle w:val="FootnoteReference"/>
        </w:rPr>
        <w:footnoteRef/>
      </w:r>
      <w:r>
        <w:t xml:space="preserve"> </w:t>
      </w:r>
      <w:r>
        <w:rPr>
          <w:rFonts w:hint="eastAsia"/>
        </w:rPr>
        <w:t xml:space="preserve">Hunter 2017, p.78. </w:t>
      </w:r>
    </w:p>
  </w:footnote>
  <w:footnote w:id="60">
    <w:p w14:paraId="67370D8A" w14:textId="77777777" w:rsidR="00897757" w:rsidRPr="00900329" w:rsidRDefault="00897757" w:rsidP="008246B7">
      <w:pPr>
        <w:pStyle w:val="FootnoteText"/>
      </w:pPr>
      <w:r>
        <w:rPr>
          <w:rStyle w:val="FootnoteReference"/>
        </w:rPr>
        <w:footnoteRef/>
      </w:r>
      <w:r>
        <w:t xml:space="preserve"> </w:t>
      </w:r>
      <w:r>
        <w:rPr>
          <w:rFonts w:hint="eastAsia"/>
        </w:rPr>
        <w:t xml:space="preserve">The personal chat message in Wechat with Liu wensuo at 1 Feb. 2024. Here is the original Chinese: </w:t>
      </w:r>
      <w:r w:rsidRPr="00C572A7">
        <w:rPr>
          <w:rFonts w:hint="eastAsia"/>
        </w:rPr>
        <w:t>目前发掘结果和碳十四测年数据，尚未发现</w:t>
      </w:r>
      <w:r w:rsidRPr="00C572A7">
        <w:t>7</w:t>
      </w:r>
      <w:r w:rsidRPr="00C572A7">
        <w:rPr>
          <w:rFonts w:hint="eastAsia"/>
        </w:rPr>
        <w:t>世纪的遗存，测年数据最早者是</w:t>
      </w:r>
      <w:r w:rsidRPr="00C572A7">
        <w:t>8</w:t>
      </w:r>
      <w:r w:rsidRPr="00C572A7">
        <w:rPr>
          <w:rFonts w:hint="eastAsia"/>
        </w:rPr>
        <w:t>世纪中叶。后续还要再做更多的碳十四测年。不排除可能始建于</w:t>
      </w:r>
      <w:r w:rsidRPr="00C572A7">
        <w:t>7</w:t>
      </w:r>
      <w:r w:rsidRPr="00C572A7">
        <w:rPr>
          <w:rFonts w:hint="eastAsia"/>
        </w:rPr>
        <w:t>世纪，但考古遗存越早期的越难保存下来。</w:t>
      </w:r>
    </w:p>
  </w:footnote>
  <w:footnote w:id="61">
    <w:p w14:paraId="57B306BF" w14:textId="0CB75BE2" w:rsidR="00DD7226" w:rsidRDefault="00DD7226" w:rsidP="008246B7">
      <w:pPr>
        <w:pStyle w:val="FootnoteText"/>
      </w:pPr>
      <w:r>
        <w:rPr>
          <w:rStyle w:val="FootnoteReference"/>
        </w:rPr>
        <w:footnoteRef/>
      </w:r>
      <w:r>
        <w:t xml:space="preserve"> </w:t>
      </w:r>
      <w:r w:rsidR="00A346FF">
        <w:rPr>
          <w:rFonts w:hint="eastAsia"/>
        </w:rPr>
        <w:t xml:space="preserve">Liu Wensuo, Wang Zexiang and Wang Long </w:t>
      </w:r>
      <w:r w:rsidR="00646D0A">
        <w:rPr>
          <w:rFonts w:hint="eastAsia"/>
        </w:rPr>
        <w:t xml:space="preserve">2024, p.431. </w:t>
      </w:r>
    </w:p>
  </w:footnote>
  <w:footnote w:id="62">
    <w:p w14:paraId="741B3F5E" w14:textId="257D3BA3" w:rsidR="00115D1C" w:rsidRDefault="00115D1C" w:rsidP="008246B7">
      <w:pPr>
        <w:pStyle w:val="FootnoteText"/>
      </w:pPr>
      <w:r>
        <w:rPr>
          <w:rStyle w:val="FootnoteReference"/>
        </w:rPr>
        <w:footnoteRef/>
      </w:r>
      <w:r>
        <w:t xml:space="preserve"> </w:t>
      </w:r>
      <w:r>
        <w:rPr>
          <w:rFonts w:hint="eastAsia"/>
        </w:rPr>
        <w:t>Tan Dawei 2021, p.1</w:t>
      </w:r>
      <w:r w:rsidR="003D22FF">
        <w:rPr>
          <w:rFonts w:hint="eastAsia"/>
        </w:rPr>
        <w:t>89</w:t>
      </w:r>
      <w:r>
        <w:rPr>
          <w:rFonts w:hint="eastAsia"/>
        </w:rPr>
        <w:t>.</w:t>
      </w:r>
    </w:p>
  </w:footnote>
  <w:footnote w:id="63">
    <w:p w14:paraId="6D05BB5F" w14:textId="00AAD72B" w:rsidR="00A241E4" w:rsidRDefault="00A241E4" w:rsidP="008246B7">
      <w:pPr>
        <w:pStyle w:val="FootnoteText"/>
      </w:pPr>
      <w:r>
        <w:rPr>
          <w:rStyle w:val="FootnoteReference"/>
        </w:rPr>
        <w:footnoteRef/>
      </w:r>
      <w:r>
        <w:t xml:space="preserve"> </w:t>
      </w:r>
      <w:r w:rsidR="00EA7077">
        <w:rPr>
          <w:rFonts w:hint="eastAsia"/>
        </w:rPr>
        <w:t xml:space="preserve">See: </w:t>
      </w:r>
      <w:r w:rsidR="00790B62">
        <w:rPr>
          <w:rFonts w:hint="eastAsia"/>
        </w:rPr>
        <w:t>Sims-Williams 2012. Sims-Williams 2015, p</w:t>
      </w:r>
      <w:r w:rsidR="00EA7077">
        <w:rPr>
          <w:rFonts w:hint="eastAsia"/>
        </w:rPr>
        <w:t xml:space="preserve">.51 and Sim-Williams 2019, pp.106-107. </w:t>
      </w:r>
    </w:p>
  </w:footnote>
  <w:footnote w:id="64">
    <w:p w14:paraId="4BBE429F" w14:textId="57959C3C" w:rsidR="004C790E" w:rsidRDefault="004C790E" w:rsidP="008246B7">
      <w:pPr>
        <w:pStyle w:val="FootnoteText"/>
      </w:pPr>
      <w:r>
        <w:rPr>
          <w:rStyle w:val="FootnoteReference"/>
        </w:rPr>
        <w:footnoteRef/>
      </w:r>
      <w:r>
        <w:t xml:space="preserve"> </w:t>
      </w:r>
      <w:r>
        <w:rPr>
          <w:rFonts w:hint="eastAsia"/>
        </w:rPr>
        <w:t>Yao Chongxin 1</w:t>
      </w:r>
      <w:r w:rsidR="001D62AD">
        <w:rPr>
          <w:rFonts w:hint="eastAsia"/>
        </w:rPr>
        <w:t xml:space="preserve">996, pp.69-72.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5B129F4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42466419" o:spid="_x0000_i1025" type="#_x0000_t75" alt="A number on a white background&#13;&#13;&#13;&#13;&#13;&#13;&#13;&#13;&#13;&#13;&#13;&#13;&#13;&#13;&#13;&#13;&#13;&#13;&#13;&#13;&#13;&#13;&#13;&#13;&#13;&#13;&#13;&#13;&#13;&#13;&#13;&#13;&#13;&#13;&#13;&#13;&#13;&#13;&#13;&#13;&#13;&#13;&#13;&#13;&#13;&#13;&#13;&#13;&#13;&#13;&#13;&#13;&#13;&#13;&#13;&#13;&#13;&#13;&#13;&#10;&#13;&#13;&#13;&#13;&#13;&#13;&#13;&#13;&#13;&#13;&#13;&#13;&#13;&#13;&#13;&#13;&#13;&#13;&#13;&#13;&#13;&#13;&#13;&#13;&#13;&#13;&#13;&#13;&#13;&#13;&#13;&#13;&#13;&#13;&#13;&#13;&#13;&#13;&#13;&#13;&#13;&#13;&#13;&#13;&#13;&#13;&#13;&#13;&#13;&#13;&#13;&#13;&#13;&#13;&#13;&#13;&#13;&#13;&#13;&#10;Description automatically generated" style="width:38pt;height:38pt;visibility:visible;mso-wrap-style:square">
            <v:imagedata r:id="rId1" o:title="A number on a white background&#13;&#13;&#13;&#13;&#13;&#13;&#13;&#13;&#13;&#13;&#13;&#13;&#13;&#13;&#13;&#13;&#13;&#13;&#13;&#13;&#13;&#13;&#13;&#13;&#13;&#13;&#13;&#13;&#13;&#13;&#13;&#13;&#13;&#13;&#13;&#13;&#13;&#13;&#13;&#13;&#13;&#13;&#13;&#13;&#13;&#13;&#13;&#13;&#13;&#13;&#13;&#13;&#13;&#13;&#13;&#13;&#13;&#13;&#13;&#10;&#13;&#13;&#13;&#13;&#13;&#13;&#13;&#13;&#13;&#13;&#13;&#13;&#13;&#13;&#13;&#13;&#13;&#13;&#13;&#13;&#13;&#13;&#13;&#13;&#13;&#13;&#13;&#13;&#13;&#13;&#13;&#13;&#13;&#13;&#13;&#13;&#13;&#13;&#13;&#13;&#13;&#13;&#13;&#13;&#13;&#13;&#13;&#13;&#13;&#13;&#13;&#13;&#13;&#13;&#13;&#13;&#13;&#13;&#13;&#10;Description automatically generated"/>
          </v:shape>
        </w:pict>
      </mc:Choice>
      <mc:Fallback>
        <w:drawing>
          <wp:inline distT="0" distB="0" distL="0" distR="0" wp14:anchorId="6AA414FE" wp14:editId="33C6348F">
            <wp:extent cx="482600" cy="482600"/>
            <wp:effectExtent l="0" t="0" r="0" b="0"/>
            <wp:docPr id="942466419" name="Picture 942466419" descr="A number on a white background&#13;&#13;&#13;&#13;&#13;&#13;&#13;&#13;&#13;&#13;&#13;&#13;&#13;&#13;&#13;&#13;&#13;&#13;&#13;&#13;&#13;&#13;&#13;&#13;&#13;&#13;&#13;&#13;&#13;&#13;&#13;&#13;&#13;&#13;&#13;&#13;&#13;&#13;&#13;&#13;&#13;&#13;&#13;&#13;&#13;&#13;&#13;&#13;&#13;&#13;&#13;&#13;&#13;&#13;&#13;&#13;&#13;&#13;&#13;&#10;&#13;&#13;&#13;&#13;&#13;&#13;&#13;&#13;&#13;&#13;&#13;&#13;&#13;&#13;&#13;&#13;&#13;&#13;&#13;&#13;&#13;&#13;&#13;&#13;&#13;&#13;&#13;&#13;&#13;&#13;&#13;&#13;&#13;&#13;&#13;&#13;&#13;&#13;&#13;&#13;&#13;&#13;&#13;&#13;&#13;&#13;&#13;&#13;&#13;&#13;&#13;&#13;&#13;&#13;&#13;&#13;&#13;&#13;&#13;&#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descr="A number on a white background&#13;&#13;&#13;&#13;&#13;&#13;&#13;&#13;&#13;&#13;&#13;&#13;&#13;&#13;&#13;&#13;&#13;&#13;&#13;&#13;&#13;&#13;&#13;&#13;&#13;&#13;&#13;&#13;&#13;&#13;&#13;&#13;&#13;&#13;&#13;&#13;&#13;&#13;&#13;&#13;&#13;&#13;&#13;&#13;&#13;&#13;&#13;&#13;&#13;&#13;&#13;&#13;&#13;&#13;&#13;&#13;&#13;&#13;&#13;&#10;&#13;&#13;&#13;&#13;&#13;&#13;&#13;&#13;&#13;&#13;&#13;&#13;&#13;&#13;&#13;&#13;&#13;&#13;&#13;&#13;&#13;&#13;&#13;&#13;&#13;&#13;&#13;&#13;&#13;&#13;&#13;&#13;&#13;&#13;&#13;&#13;&#13;&#13;&#13;&#13;&#13;&#13;&#13;&#13;&#13;&#13;&#13;&#13;&#13;&#13;&#13;&#13;&#13;&#13;&#13;&#13;&#13;&#13;&#13;&#10;Description automatically generated"/>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82600" cy="482600"/>
                    </a:xfrm>
                    <a:prstGeom prst="rect">
                      <a:avLst/>
                    </a:prstGeom>
                    <a:noFill/>
                    <a:ln>
                      <a:noFill/>
                    </a:ln>
                  </pic:spPr>
                </pic:pic>
              </a:graphicData>
            </a:graphic>
          </wp:inline>
        </w:drawing>
      </mc:Fallback>
    </mc:AlternateContent>
  </w:numPicBullet>
  <w:numPicBullet w:numPicBulletId="1">
    <mc:AlternateContent>
      <mc:Choice Requires="v">
        <w:pict>
          <v:shape w14:anchorId="74273C94" id="Picture 204483005" o:spid="_x0000_i1025" type="#_x0000_t75" alt="A black and white image of a chinese character&#13;&#13;&#13;&#13;&#13;&#13;&#13;&#13;&#13;&#13;&#13;&#13;&#13;&#13;&#13;&#13;&#13;&#13;&#13;&#13;&#13;&#13;&#13;&#13;&#13;&#13;&#13;&#13;&#13;&#13;&#13;&#13;&#13;&#13;&#13;&#13;&#13;&#13;&#13;&#13;&#13;&#13;&#13;&#13;&#13;&#13;&#13;&#13;&#13;&#13;&#13;&#13;&#13;&#13;&#13;&#13;&#10;&#13;&#13;&#13;&#13;&#13;&#13;&#13;&#13;&#13;&#13;&#13;&#13;&#13;&#13;&#13;&#13;&#13;&#13;&#13;&#13;&#13;&#13;&#13;&#13;&#13;&#13;&#13;&#13;&#13;&#13;&#13;&#13;&#13;&#13;&#13;&#13;&#13;&#13;&#13;&#13;&#13;&#13;&#13;&#13;&#13;&#13;&#13;&#13;&#13;&#13;&#13;&#13;&#13;&#13;&#13;&#13;&#10;Description automatically generated" style="width:31pt;height:40pt;visibility:visible;mso-wrap-style:square">
            <v:imagedata r:id="rId3" o:title="A black and white image of a chinese character&#13;&#13;&#13;&#13;&#13;&#13;&#13;&#13;&#13;&#13;&#13;&#13;&#13;&#13;&#13;&#13;&#13;&#13;&#13;&#13;&#13;&#13;&#13;&#13;&#13;&#13;&#13;&#13;&#13;&#13;&#13;&#13;&#13;&#13;&#13;&#13;&#13;&#13;&#13;&#13;&#13;&#13;&#13;&#13;&#13;&#13;&#13;&#13;&#13;&#13;&#13;&#13;&#13;&#13;&#13;&#13;&#10;&#13;&#13;&#13;&#13;&#13;&#13;&#13;&#13;&#13;&#13;&#13;&#13;&#13;&#13;&#13;&#13;&#13;&#13;&#13;&#13;&#13;&#13;&#13;&#13;&#13;&#13;&#13;&#13;&#13;&#13;&#13;&#13;&#13;&#13;&#13;&#13;&#13;&#13;&#13;&#13;&#13;&#13;&#13;&#13;&#13;&#13;&#13;&#13;&#13;&#13;&#13;&#13;&#13;&#13;&#13;&#13;&#10;Description automatically generated"/>
          </v:shape>
        </w:pict>
      </mc:Choice>
      <mc:Fallback>
        <w:drawing>
          <wp:inline distT="0" distB="0" distL="0" distR="0" wp14:anchorId="55DB1515" wp14:editId="50C4BD3D">
            <wp:extent cx="393700" cy="508000"/>
            <wp:effectExtent l="0" t="0" r="0" b="0"/>
            <wp:docPr id="204483005" name="Picture 204483005" descr="A black and white image of a chinese character&#13;&#13;&#13;&#13;&#13;&#13;&#13;&#13;&#13;&#13;&#13;&#13;&#13;&#13;&#13;&#13;&#13;&#13;&#13;&#13;&#13;&#13;&#13;&#13;&#13;&#13;&#13;&#13;&#13;&#13;&#13;&#13;&#13;&#13;&#13;&#13;&#13;&#13;&#13;&#13;&#13;&#13;&#13;&#13;&#13;&#13;&#13;&#13;&#13;&#13;&#13;&#13;&#13;&#13;&#13;&#13;&#10;&#13;&#13;&#13;&#13;&#13;&#13;&#13;&#13;&#13;&#13;&#13;&#13;&#13;&#13;&#13;&#13;&#13;&#13;&#13;&#13;&#13;&#13;&#13;&#13;&#13;&#13;&#13;&#13;&#13;&#13;&#13;&#13;&#13;&#13;&#13;&#13;&#13;&#13;&#13;&#13;&#13;&#13;&#13;&#13;&#13;&#13;&#13;&#13;&#13;&#13;&#13;&#13;&#13;&#13;&#13;&#13;&#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2" descr="A black and white image of a chinese character&#13;&#13;&#13;&#13;&#13;&#13;&#13;&#13;&#13;&#13;&#13;&#13;&#13;&#13;&#13;&#13;&#13;&#13;&#13;&#13;&#13;&#13;&#13;&#13;&#13;&#13;&#13;&#13;&#13;&#13;&#13;&#13;&#13;&#13;&#13;&#13;&#13;&#13;&#13;&#13;&#13;&#13;&#13;&#13;&#13;&#13;&#13;&#13;&#13;&#13;&#13;&#13;&#13;&#13;&#13;&#13;&#10;&#13;&#13;&#13;&#13;&#13;&#13;&#13;&#13;&#13;&#13;&#13;&#13;&#13;&#13;&#13;&#13;&#13;&#13;&#13;&#13;&#13;&#13;&#13;&#13;&#13;&#13;&#13;&#13;&#13;&#13;&#13;&#13;&#13;&#13;&#13;&#13;&#13;&#13;&#13;&#13;&#13;&#13;&#13;&#13;&#13;&#13;&#13;&#13;&#13;&#13;&#13;&#13;&#13;&#13;&#13;&#13;&#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93700" cy="508000"/>
                    </a:xfrm>
                    <a:prstGeom prst="rect">
                      <a:avLst/>
                    </a:prstGeom>
                    <a:noFill/>
                    <a:ln>
                      <a:noFill/>
                    </a:ln>
                  </pic:spPr>
                </pic:pic>
              </a:graphicData>
            </a:graphic>
          </wp:inline>
        </w:drawing>
      </mc:Fallback>
    </mc:AlternateContent>
  </w:numPicBullet>
  <w:numPicBullet w:numPicBulletId="2">
    <mc:AlternateContent>
      <mc:Choice Requires="v">
        <w:pict>
          <v:shape w14:anchorId="6B8D3FB6" id="Picture 1659395225" o:spid="_x0000_i1025" type="#_x0000_t75" style="width:30pt;height:41pt;visibility:visible;mso-wrap-style:square">
            <v:imagedata r:id="rId5" o:title=""/>
          </v:shape>
        </w:pict>
      </mc:Choice>
      <mc:Fallback>
        <w:drawing>
          <wp:inline distT="0" distB="0" distL="0" distR="0" wp14:anchorId="269CBB9B" wp14:editId="65D5F91B">
            <wp:extent cx="381000" cy="520700"/>
            <wp:effectExtent l="0" t="0" r="0" b="0"/>
            <wp:docPr id="1659395225" name="Picture 1659395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1000" cy="520700"/>
                    </a:xfrm>
                    <a:prstGeom prst="rect">
                      <a:avLst/>
                    </a:prstGeom>
                    <a:noFill/>
                    <a:ln>
                      <a:noFill/>
                    </a:ln>
                  </pic:spPr>
                </pic:pic>
              </a:graphicData>
            </a:graphic>
          </wp:inline>
        </w:drawing>
      </mc:Fallback>
    </mc:AlternateContent>
  </w:numPicBullet>
  <w:numPicBullet w:numPicBulletId="3">
    <mc:AlternateContent>
      <mc:Choice Requires="v">
        <w:pict>
          <v:shape w14:anchorId="1F231E33" id="Picture 1810123013" o:spid="_x0000_i1025" type="#_x0000_t75" alt="A grey symbol on a white background&#13;&#13;&#13;&#13;&#13;&#13;&#13;&#13;&#13;&#13;&#13;&#13;&#13;&#13;&#13;&#13;&#13;&#13;&#13;&#13;&#13;&#13;&#13;&#13;&#13;&#13;&#13;&#13;&#13;&#13;&#13;&#10;&#13;&#13;&#13;&#13;&#13;&#13;&#13;&#13;&#13;&#13;&#13;&#13;&#13;&#13;&#13;&#13;&#13;&#13;&#13;&#13;&#13;&#13;&#13;&#13;&#13;&#13;&#13;&#13;&#13;&#13;&#13;&#10;Description automatically generated" style="width:34pt;height:34pt;visibility:visible;mso-wrap-style:square">
            <v:imagedata r:id="rId7" o:title="A grey symbol on a white background&#13;&#13;&#13;&#13;&#13;&#13;&#13;&#13;&#13;&#13;&#13;&#13;&#13;&#13;&#13;&#13;&#13;&#13;&#13;&#13;&#13;&#13;&#13;&#13;&#13;&#13;&#13;&#13;&#13;&#13;&#13;&#10;&#13;&#13;&#13;&#13;&#13;&#13;&#13;&#13;&#13;&#13;&#13;&#13;&#13;&#13;&#13;&#13;&#13;&#13;&#13;&#13;&#13;&#13;&#13;&#13;&#13;&#13;&#13;&#13;&#13;&#13;&#13;&#10;Description automatically generated"/>
          </v:shape>
        </w:pict>
      </mc:Choice>
      <mc:Fallback>
        <w:drawing>
          <wp:inline distT="0" distB="0" distL="0" distR="0" wp14:anchorId="5CC26BCE" wp14:editId="29AEA65D">
            <wp:extent cx="431800" cy="431800"/>
            <wp:effectExtent l="0" t="0" r="0" b="0"/>
            <wp:docPr id="1810123013" name="Picture 1810123013" descr="A grey symbol on a white background&#13;&#13;&#13;&#13;&#13;&#13;&#13;&#13;&#13;&#13;&#13;&#13;&#13;&#13;&#13;&#13;&#13;&#13;&#13;&#13;&#13;&#13;&#13;&#13;&#13;&#13;&#13;&#13;&#13;&#13;&#13;&#10;&#13;&#13;&#13;&#13;&#13;&#13;&#13;&#13;&#13;&#13;&#13;&#13;&#13;&#13;&#13;&#13;&#13;&#13;&#13;&#13;&#13;&#13;&#13;&#13;&#13;&#13;&#13;&#13;&#13;&#13;&#13;&#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0" descr="A grey symbol on a white background&#13;&#13;&#13;&#13;&#13;&#13;&#13;&#13;&#13;&#13;&#13;&#13;&#13;&#13;&#13;&#13;&#13;&#13;&#13;&#13;&#13;&#13;&#13;&#13;&#13;&#13;&#13;&#13;&#13;&#13;&#13;&#10;&#13;&#13;&#13;&#13;&#13;&#13;&#13;&#13;&#13;&#13;&#13;&#13;&#13;&#13;&#13;&#13;&#13;&#13;&#13;&#13;&#13;&#13;&#13;&#13;&#13;&#13;&#13;&#13;&#13;&#13;&#13;&#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1800" cy="431800"/>
                    </a:xfrm>
                    <a:prstGeom prst="rect">
                      <a:avLst/>
                    </a:prstGeom>
                    <a:noFill/>
                    <a:ln>
                      <a:noFill/>
                    </a:ln>
                  </pic:spPr>
                </pic:pic>
              </a:graphicData>
            </a:graphic>
          </wp:inline>
        </w:drawing>
      </mc:Fallback>
    </mc:AlternateContent>
  </w:numPicBullet>
  <w:abstractNum w:abstractNumId="0" w15:restartNumberingAfterBreak="0">
    <w:nsid w:val="00E928DD"/>
    <w:multiLevelType w:val="hybridMultilevel"/>
    <w:tmpl w:val="D84ED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47200E"/>
    <w:multiLevelType w:val="hybridMultilevel"/>
    <w:tmpl w:val="C6CAB9B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A412156"/>
    <w:multiLevelType w:val="hybridMultilevel"/>
    <w:tmpl w:val="488EC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48106D"/>
    <w:multiLevelType w:val="hybridMultilevel"/>
    <w:tmpl w:val="D5CEDDE6"/>
    <w:lvl w:ilvl="0" w:tplc="47CE2A32">
      <w:start w:val="1"/>
      <w:numFmt w:val="bullet"/>
      <w:lvlText w:val=""/>
      <w:lvlPicBulletId w:val="1"/>
      <w:lvlJc w:val="left"/>
      <w:pPr>
        <w:tabs>
          <w:tab w:val="num" w:pos="720"/>
        </w:tabs>
        <w:ind w:left="720" w:hanging="360"/>
      </w:pPr>
      <w:rPr>
        <w:rFonts w:ascii="Symbol" w:hAnsi="Symbol" w:hint="default"/>
      </w:rPr>
    </w:lvl>
    <w:lvl w:ilvl="1" w:tplc="1EDEB634" w:tentative="1">
      <w:start w:val="1"/>
      <w:numFmt w:val="bullet"/>
      <w:lvlText w:val=""/>
      <w:lvlJc w:val="left"/>
      <w:pPr>
        <w:tabs>
          <w:tab w:val="num" w:pos="1440"/>
        </w:tabs>
        <w:ind w:left="1440" w:hanging="360"/>
      </w:pPr>
      <w:rPr>
        <w:rFonts w:ascii="Symbol" w:hAnsi="Symbol" w:hint="default"/>
      </w:rPr>
    </w:lvl>
    <w:lvl w:ilvl="2" w:tplc="8416CE74" w:tentative="1">
      <w:start w:val="1"/>
      <w:numFmt w:val="bullet"/>
      <w:lvlText w:val=""/>
      <w:lvlJc w:val="left"/>
      <w:pPr>
        <w:tabs>
          <w:tab w:val="num" w:pos="2160"/>
        </w:tabs>
        <w:ind w:left="2160" w:hanging="360"/>
      </w:pPr>
      <w:rPr>
        <w:rFonts w:ascii="Symbol" w:hAnsi="Symbol" w:hint="default"/>
      </w:rPr>
    </w:lvl>
    <w:lvl w:ilvl="3" w:tplc="EA927D8E" w:tentative="1">
      <w:start w:val="1"/>
      <w:numFmt w:val="bullet"/>
      <w:lvlText w:val=""/>
      <w:lvlJc w:val="left"/>
      <w:pPr>
        <w:tabs>
          <w:tab w:val="num" w:pos="2880"/>
        </w:tabs>
        <w:ind w:left="2880" w:hanging="360"/>
      </w:pPr>
      <w:rPr>
        <w:rFonts w:ascii="Symbol" w:hAnsi="Symbol" w:hint="default"/>
      </w:rPr>
    </w:lvl>
    <w:lvl w:ilvl="4" w:tplc="32986F42" w:tentative="1">
      <w:start w:val="1"/>
      <w:numFmt w:val="bullet"/>
      <w:lvlText w:val=""/>
      <w:lvlJc w:val="left"/>
      <w:pPr>
        <w:tabs>
          <w:tab w:val="num" w:pos="3600"/>
        </w:tabs>
        <w:ind w:left="3600" w:hanging="360"/>
      </w:pPr>
      <w:rPr>
        <w:rFonts w:ascii="Symbol" w:hAnsi="Symbol" w:hint="default"/>
      </w:rPr>
    </w:lvl>
    <w:lvl w:ilvl="5" w:tplc="B7CCAA2A" w:tentative="1">
      <w:start w:val="1"/>
      <w:numFmt w:val="bullet"/>
      <w:lvlText w:val=""/>
      <w:lvlJc w:val="left"/>
      <w:pPr>
        <w:tabs>
          <w:tab w:val="num" w:pos="4320"/>
        </w:tabs>
        <w:ind w:left="4320" w:hanging="360"/>
      </w:pPr>
      <w:rPr>
        <w:rFonts w:ascii="Symbol" w:hAnsi="Symbol" w:hint="default"/>
      </w:rPr>
    </w:lvl>
    <w:lvl w:ilvl="6" w:tplc="AD0AEA58" w:tentative="1">
      <w:start w:val="1"/>
      <w:numFmt w:val="bullet"/>
      <w:lvlText w:val=""/>
      <w:lvlJc w:val="left"/>
      <w:pPr>
        <w:tabs>
          <w:tab w:val="num" w:pos="5040"/>
        </w:tabs>
        <w:ind w:left="5040" w:hanging="360"/>
      </w:pPr>
      <w:rPr>
        <w:rFonts w:ascii="Symbol" w:hAnsi="Symbol" w:hint="default"/>
      </w:rPr>
    </w:lvl>
    <w:lvl w:ilvl="7" w:tplc="C8FC045A" w:tentative="1">
      <w:start w:val="1"/>
      <w:numFmt w:val="bullet"/>
      <w:lvlText w:val=""/>
      <w:lvlJc w:val="left"/>
      <w:pPr>
        <w:tabs>
          <w:tab w:val="num" w:pos="5760"/>
        </w:tabs>
        <w:ind w:left="5760" w:hanging="360"/>
      </w:pPr>
      <w:rPr>
        <w:rFonts w:ascii="Symbol" w:hAnsi="Symbol" w:hint="default"/>
      </w:rPr>
    </w:lvl>
    <w:lvl w:ilvl="8" w:tplc="4714597E"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1F023811"/>
    <w:multiLevelType w:val="hybridMultilevel"/>
    <w:tmpl w:val="4E6043A8"/>
    <w:lvl w:ilvl="0" w:tplc="08D41550">
      <w:start w:val="1"/>
      <w:numFmt w:val="bullet"/>
      <w:lvlText w:val=""/>
      <w:lvlPicBulletId w:val="0"/>
      <w:lvlJc w:val="left"/>
      <w:pPr>
        <w:tabs>
          <w:tab w:val="num" w:pos="720"/>
        </w:tabs>
        <w:ind w:left="720" w:hanging="360"/>
      </w:pPr>
      <w:rPr>
        <w:rFonts w:ascii="Symbol" w:hAnsi="Symbol" w:hint="default"/>
      </w:rPr>
    </w:lvl>
    <w:lvl w:ilvl="1" w:tplc="FD08DBFA" w:tentative="1">
      <w:start w:val="1"/>
      <w:numFmt w:val="bullet"/>
      <w:lvlText w:val=""/>
      <w:lvlJc w:val="left"/>
      <w:pPr>
        <w:tabs>
          <w:tab w:val="num" w:pos="1440"/>
        </w:tabs>
        <w:ind w:left="1440" w:hanging="360"/>
      </w:pPr>
      <w:rPr>
        <w:rFonts w:ascii="Symbol" w:hAnsi="Symbol" w:hint="default"/>
      </w:rPr>
    </w:lvl>
    <w:lvl w:ilvl="2" w:tplc="B4F23928" w:tentative="1">
      <w:start w:val="1"/>
      <w:numFmt w:val="bullet"/>
      <w:lvlText w:val=""/>
      <w:lvlJc w:val="left"/>
      <w:pPr>
        <w:tabs>
          <w:tab w:val="num" w:pos="2160"/>
        </w:tabs>
        <w:ind w:left="2160" w:hanging="360"/>
      </w:pPr>
      <w:rPr>
        <w:rFonts w:ascii="Symbol" w:hAnsi="Symbol" w:hint="default"/>
      </w:rPr>
    </w:lvl>
    <w:lvl w:ilvl="3" w:tplc="1CFC7214" w:tentative="1">
      <w:start w:val="1"/>
      <w:numFmt w:val="bullet"/>
      <w:lvlText w:val=""/>
      <w:lvlJc w:val="left"/>
      <w:pPr>
        <w:tabs>
          <w:tab w:val="num" w:pos="2880"/>
        </w:tabs>
        <w:ind w:left="2880" w:hanging="360"/>
      </w:pPr>
      <w:rPr>
        <w:rFonts w:ascii="Symbol" w:hAnsi="Symbol" w:hint="default"/>
      </w:rPr>
    </w:lvl>
    <w:lvl w:ilvl="4" w:tplc="C9A8B4CA" w:tentative="1">
      <w:start w:val="1"/>
      <w:numFmt w:val="bullet"/>
      <w:lvlText w:val=""/>
      <w:lvlJc w:val="left"/>
      <w:pPr>
        <w:tabs>
          <w:tab w:val="num" w:pos="3600"/>
        </w:tabs>
        <w:ind w:left="3600" w:hanging="360"/>
      </w:pPr>
      <w:rPr>
        <w:rFonts w:ascii="Symbol" w:hAnsi="Symbol" w:hint="default"/>
      </w:rPr>
    </w:lvl>
    <w:lvl w:ilvl="5" w:tplc="4EC68FBC" w:tentative="1">
      <w:start w:val="1"/>
      <w:numFmt w:val="bullet"/>
      <w:lvlText w:val=""/>
      <w:lvlJc w:val="left"/>
      <w:pPr>
        <w:tabs>
          <w:tab w:val="num" w:pos="4320"/>
        </w:tabs>
        <w:ind w:left="4320" w:hanging="360"/>
      </w:pPr>
      <w:rPr>
        <w:rFonts w:ascii="Symbol" w:hAnsi="Symbol" w:hint="default"/>
      </w:rPr>
    </w:lvl>
    <w:lvl w:ilvl="6" w:tplc="9F2A9EE0" w:tentative="1">
      <w:start w:val="1"/>
      <w:numFmt w:val="bullet"/>
      <w:lvlText w:val=""/>
      <w:lvlJc w:val="left"/>
      <w:pPr>
        <w:tabs>
          <w:tab w:val="num" w:pos="5040"/>
        </w:tabs>
        <w:ind w:left="5040" w:hanging="360"/>
      </w:pPr>
      <w:rPr>
        <w:rFonts w:ascii="Symbol" w:hAnsi="Symbol" w:hint="default"/>
      </w:rPr>
    </w:lvl>
    <w:lvl w:ilvl="7" w:tplc="A8822998" w:tentative="1">
      <w:start w:val="1"/>
      <w:numFmt w:val="bullet"/>
      <w:lvlText w:val=""/>
      <w:lvlJc w:val="left"/>
      <w:pPr>
        <w:tabs>
          <w:tab w:val="num" w:pos="5760"/>
        </w:tabs>
        <w:ind w:left="5760" w:hanging="360"/>
      </w:pPr>
      <w:rPr>
        <w:rFonts w:ascii="Symbol" w:hAnsi="Symbol" w:hint="default"/>
      </w:rPr>
    </w:lvl>
    <w:lvl w:ilvl="8" w:tplc="1AF21528"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6D44803"/>
    <w:multiLevelType w:val="hybridMultilevel"/>
    <w:tmpl w:val="A232E578"/>
    <w:lvl w:ilvl="0" w:tplc="FFFFFFFF">
      <w:start w:val="1"/>
      <w:numFmt w:val="decimal"/>
      <w:lvlText w:val="%1"/>
      <w:lvlJc w:val="left"/>
      <w:pPr>
        <w:ind w:left="440" w:hanging="440"/>
      </w:pPr>
      <w:rPr>
        <w:rFonts w:asciiTheme="majorBidi" w:eastAsia="SimSun" w:hAnsiTheme="majorBidi" w:cstheme="majorBidi"/>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6" w15:restartNumberingAfterBreak="0">
    <w:nsid w:val="2BED51B7"/>
    <w:multiLevelType w:val="hybridMultilevel"/>
    <w:tmpl w:val="4C420C10"/>
    <w:lvl w:ilvl="0" w:tplc="2542A132">
      <w:start w:val="1"/>
      <w:numFmt w:val="bullet"/>
      <w:lvlText w:val=""/>
      <w:lvlPicBulletId w:val="3"/>
      <w:lvlJc w:val="left"/>
      <w:pPr>
        <w:tabs>
          <w:tab w:val="num" w:pos="720"/>
        </w:tabs>
        <w:ind w:left="720" w:hanging="360"/>
      </w:pPr>
      <w:rPr>
        <w:rFonts w:ascii="Symbol" w:hAnsi="Symbol" w:hint="default"/>
      </w:rPr>
    </w:lvl>
    <w:lvl w:ilvl="1" w:tplc="82D82D4E" w:tentative="1">
      <w:start w:val="1"/>
      <w:numFmt w:val="bullet"/>
      <w:lvlText w:val=""/>
      <w:lvlJc w:val="left"/>
      <w:pPr>
        <w:tabs>
          <w:tab w:val="num" w:pos="1440"/>
        </w:tabs>
        <w:ind w:left="1440" w:hanging="360"/>
      </w:pPr>
      <w:rPr>
        <w:rFonts w:ascii="Symbol" w:hAnsi="Symbol" w:hint="default"/>
      </w:rPr>
    </w:lvl>
    <w:lvl w:ilvl="2" w:tplc="8D3235B8" w:tentative="1">
      <w:start w:val="1"/>
      <w:numFmt w:val="bullet"/>
      <w:lvlText w:val=""/>
      <w:lvlJc w:val="left"/>
      <w:pPr>
        <w:tabs>
          <w:tab w:val="num" w:pos="2160"/>
        </w:tabs>
        <w:ind w:left="2160" w:hanging="360"/>
      </w:pPr>
      <w:rPr>
        <w:rFonts w:ascii="Symbol" w:hAnsi="Symbol" w:hint="default"/>
      </w:rPr>
    </w:lvl>
    <w:lvl w:ilvl="3" w:tplc="1F2AEB16" w:tentative="1">
      <w:start w:val="1"/>
      <w:numFmt w:val="bullet"/>
      <w:lvlText w:val=""/>
      <w:lvlJc w:val="left"/>
      <w:pPr>
        <w:tabs>
          <w:tab w:val="num" w:pos="2880"/>
        </w:tabs>
        <w:ind w:left="2880" w:hanging="360"/>
      </w:pPr>
      <w:rPr>
        <w:rFonts w:ascii="Symbol" w:hAnsi="Symbol" w:hint="default"/>
      </w:rPr>
    </w:lvl>
    <w:lvl w:ilvl="4" w:tplc="6C347496" w:tentative="1">
      <w:start w:val="1"/>
      <w:numFmt w:val="bullet"/>
      <w:lvlText w:val=""/>
      <w:lvlJc w:val="left"/>
      <w:pPr>
        <w:tabs>
          <w:tab w:val="num" w:pos="3600"/>
        </w:tabs>
        <w:ind w:left="3600" w:hanging="360"/>
      </w:pPr>
      <w:rPr>
        <w:rFonts w:ascii="Symbol" w:hAnsi="Symbol" w:hint="default"/>
      </w:rPr>
    </w:lvl>
    <w:lvl w:ilvl="5" w:tplc="1ACEA1D6" w:tentative="1">
      <w:start w:val="1"/>
      <w:numFmt w:val="bullet"/>
      <w:lvlText w:val=""/>
      <w:lvlJc w:val="left"/>
      <w:pPr>
        <w:tabs>
          <w:tab w:val="num" w:pos="4320"/>
        </w:tabs>
        <w:ind w:left="4320" w:hanging="360"/>
      </w:pPr>
      <w:rPr>
        <w:rFonts w:ascii="Symbol" w:hAnsi="Symbol" w:hint="default"/>
      </w:rPr>
    </w:lvl>
    <w:lvl w:ilvl="6" w:tplc="40927BC8" w:tentative="1">
      <w:start w:val="1"/>
      <w:numFmt w:val="bullet"/>
      <w:lvlText w:val=""/>
      <w:lvlJc w:val="left"/>
      <w:pPr>
        <w:tabs>
          <w:tab w:val="num" w:pos="5040"/>
        </w:tabs>
        <w:ind w:left="5040" w:hanging="360"/>
      </w:pPr>
      <w:rPr>
        <w:rFonts w:ascii="Symbol" w:hAnsi="Symbol" w:hint="default"/>
      </w:rPr>
    </w:lvl>
    <w:lvl w:ilvl="7" w:tplc="3048B092" w:tentative="1">
      <w:start w:val="1"/>
      <w:numFmt w:val="bullet"/>
      <w:lvlText w:val=""/>
      <w:lvlJc w:val="left"/>
      <w:pPr>
        <w:tabs>
          <w:tab w:val="num" w:pos="5760"/>
        </w:tabs>
        <w:ind w:left="5760" w:hanging="360"/>
      </w:pPr>
      <w:rPr>
        <w:rFonts w:ascii="Symbol" w:hAnsi="Symbol" w:hint="default"/>
      </w:rPr>
    </w:lvl>
    <w:lvl w:ilvl="8" w:tplc="5BB829C8"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36BF6EE9"/>
    <w:multiLevelType w:val="hybridMultilevel"/>
    <w:tmpl w:val="99DE82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890193F"/>
    <w:multiLevelType w:val="hybridMultilevel"/>
    <w:tmpl w:val="13D2E208"/>
    <w:lvl w:ilvl="0" w:tplc="9AECB9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8F12564"/>
    <w:multiLevelType w:val="hybridMultilevel"/>
    <w:tmpl w:val="66E86C52"/>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0" w15:restartNumberingAfterBreak="0">
    <w:nsid w:val="3B154C41"/>
    <w:multiLevelType w:val="multilevel"/>
    <w:tmpl w:val="34CE2000"/>
    <w:lvl w:ilvl="0">
      <w:start w:val="1"/>
      <w:numFmt w:val="decimal"/>
      <w:lvlText w:val="%1"/>
      <w:lvlJc w:val="left"/>
      <w:pPr>
        <w:ind w:left="360" w:hanging="360"/>
      </w:pPr>
      <w:rPr>
        <w:rFonts w:hint="default"/>
      </w:rPr>
    </w:lvl>
    <w:lvl w:ilvl="1">
      <w:start w:val="1"/>
      <w:numFmt w:val="decimal"/>
      <w:lvlText w:val="%1.%2"/>
      <w:lvlJc w:val="left"/>
      <w:pPr>
        <w:ind w:left="600" w:hanging="36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1" w15:restartNumberingAfterBreak="0">
    <w:nsid w:val="3C350F46"/>
    <w:multiLevelType w:val="hybridMultilevel"/>
    <w:tmpl w:val="5A920F26"/>
    <w:lvl w:ilvl="0" w:tplc="AA3658DC">
      <w:start w:val="1"/>
      <w:numFmt w:val="upperRoman"/>
      <w:lvlText w:val="(%1)"/>
      <w:lvlJc w:val="left"/>
      <w:pPr>
        <w:ind w:left="960" w:hanging="720"/>
      </w:pPr>
      <w:rPr>
        <w:rFonts w:hint="default"/>
      </w:rPr>
    </w:lvl>
    <w:lvl w:ilvl="1" w:tplc="04090019" w:tentative="1">
      <w:start w:val="1"/>
      <w:numFmt w:val="lowerLetter"/>
      <w:lvlText w:val="%2)"/>
      <w:lvlJc w:val="left"/>
      <w:pPr>
        <w:ind w:left="1120" w:hanging="440"/>
      </w:pPr>
    </w:lvl>
    <w:lvl w:ilvl="2" w:tplc="0409001B" w:tentative="1">
      <w:start w:val="1"/>
      <w:numFmt w:val="lowerRoman"/>
      <w:lvlText w:val="%3."/>
      <w:lvlJc w:val="right"/>
      <w:pPr>
        <w:ind w:left="1560" w:hanging="440"/>
      </w:pPr>
    </w:lvl>
    <w:lvl w:ilvl="3" w:tplc="0409000F" w:tentative="1">
      <w:start w:val="1"/>
      <w:numFmt w:val="decimal"/>
      <w:lvlText w:val="%4."/>
      <w:lvlJc w:val="left"/>
      <w:pPr>
        <w:ind w:left="2000" w:hanging="440"/>
      </w:pPr>
    </w:lvl>
    <w:lvl w:ilvl="4" w:tplc="04090019" w:tentative="1">
      <w:start w:val="1"/>
      <w:numFmt w:val="lowerLetter"/>
      <w:lvlText w:val="%5)"/>
      <w:lvlJc w:val="left"/>
      <w:pPr>
        <w:ind w:left="2440" w:hanging="440"/>
      </w:pPr>
    </w:lvl>
    <w:lvl w:ilvl="5" w:tplc="0409001B" w:tentative="1">
      <w:start w:val="1"/>
      <w:numFmt w:val="lowerRoman"/>
      <w:lvlText w:val="%6."/>
      <w:lvlJc w:val="right"/>
      <w:pPr>
        <w:ind w:left="2880" w:hanging="440"/>
      </w:pPr>
    </w:lvl>
    <w:lvl w:ilvl="6" w:tplc="0409000F" w:tentative="1">
      <w:start w:val="1"/>
      <w:numFmt w:val="decimal"/>
      <w:lvlText w:val="%7."/>
      <w:lvlJc w:val="left"/>
      <w:pPr>
        <w:ind w:left="3320" w:hanging="440"/>
      </w:pPr>
    </w:lvl>
    <w:lvl w:ilvl="7" w:tplc="04090019" w:tentative="1">
      <w:start w:val="1"/>
      <w:numFmt w:val="lowerLetter"/>
      <w:lvlText w:val="%8)"/>
      <w:lvlJc w:val="left"/>
      <w:pPr>
        <w:ind w:left="3760" w:hanging="440"/>
      </w:pPr>
    </w:lvl>
    <w:lvl w:ilvl="8" w:tplc="0409001B" w:tentative="1">
      <w:start w:val="1"/>
      <w:numFmt w:val="lowerRoman"/>
      <w:lvlText w:val="%9."/>
      <w:lvlJc w:val="right"/>
      <w:pPr>
        <w:ind w:left="4200" w:hanging="440"/>
      </w:pPr>
    </w:lvl>
  </w:abstractNum>
  <w:abstractNum w:abstractNumId="12" w15:restartNumberingAfterBreak="0">
    <w:nsid w:val="40F70D44"/>
    <w:multiLevelType w:val="hybridMultilevel"/>
    <w:tmpl w:val="3FA88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A65706"/>
    <w:multiLevelType w:val="hybridMultilevel"/>
    <w:tmpl w:val="A232E578"/>
    <w:lvl w:ilvl="0" w:tplc="C212E1CC">
      <w:start w:val="1"/>
      <w:numFmt w:val="decimal"/>
      <w:lvlText w:val="%1"/>
      <w:lvlJc w:val="left"/>
      <w:pPr>
        <w:ind w:left="440" w:hanging="440"/>
      </w:pPr>
      <w:rPr>
        <w:rFonts w:asciiTheme="majorBidi" w:eastAsia="SimSun" w:hAnsiTheme="majorBidi" w:cstheme="majorBidi"/>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44B352B9"/>
    <w:multiLevelType w:val="multilevel"/>
    <w:tmpl w:val="876A6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75D0204"/>
    <w:multiLevelType w:val="hybridMultilevel"/>
    <w:tmpl w:val="16168F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CCA351B"/>
    <w:multiLevelType w:val="hybridMultilevel"/>
    <w:tmpl w:val="38348110"/>
    <w:lvl w:ilvl="0" w:tplc="04090001">
      <w:start w:val="1"/>
      <w:numFmt w:val="bullet"/>
      <w:lvlText w:val=""/>
      <w:lvlJc w:val="left"/>
      <w:pPr>
        <w:ind w:left="1160" w:hanging="440"/>
      </w:pPr>
      <w:rPr>
        <w:rFonts w:ascii="Wingdings" w:hAnsi="Wingdings" w:hint="default"/>
      </w:rPr>
    </w:lvl>
    <w:lvl w:ilvl="1" w:tplc="04090003" w:tentative="1">
      <w:start w:val="1"/>
      <w:numFmt w:val="bullet"/>
      <w:lvlText w:val=""/>
      <w:lvlJc w:val="left"/>
      <w:pPr>
        <w:ind w:left="1600" w:hanging="440"/>
      </w:pPr>
      <w:rPr>
        <w:rFonts w:ascii="Wingdings" w:hAnsi="Wingdings" w:hint="default"/>
      </w:rPr>
    </w:lvl>
    <w:lvl w:ilvl="2" w:tplc="04090005" w:tentative="1">
      <w:start w:val="1"/>
      <w:numFmt w:val="bullet"/>
      <w:lvlText w:val=""/>
      <w:lvlJc w:val="left"/>
      <w:pPr>
        <w:ind w:left="2040" w:hanging="440"/>
      </w:pPr>
      <w:rPr>
        <w:rFonts w:ascii="Wingdings" w:hAnsi="Wingdings" w:hint="default"/>
      </w:rPr>
    </w:lvl>
    <w:lvl w:ilvl="3" w:tplc="04090001" w:tentative="1">
      <w:start w:val="1"/>
      <w:numFmt w:val="bullet"/>
      <w:lvlText w:val=""/>
      <w:lvlJc w:val="left"/>
      <w:pPr>
        <w:ind w:left="2480" w:hanging="440"/>
      </w:pPr>
      <w:rPr>
        <w:rFonts w:ascii="Wingdings" w:hAnsi="Wingdings" w:hint="default"/>
      </w:rPr>
    </w:lvl>
    <w:lvl w:ilvl="4" w:tplc="04090003" w:tentative="1">
      <w:start w:val="1"/>
      <w:numFmt w:val="bullet"/>
      <w:lvlText w:val=""/>
      <w:lvlJc w:val="left"/>
      <w:pPr>
        <w:ind w:left="2920" w:hanging="440"/>
      </w:pPr>
      <w:rPr>
        <w:rFonts w:ascii="Wingdings" w:hAnsi="Wingdings" w:hint="default"/>
      </w:rPr>
    </w:lvl>
    <w:lvl w:ilvl="5" w:tplc="04090005" w:tentative="1">
      <w:start w:val="1"/>
      <w:numFmt w:val="bullet"/>
      <w:lvlText w:val=""/>
      <w:lvlJc w:val="left"/>
      <w:pPr>
        <w:ind w:left="3360" w:hanging="440"/>
      </w:pPr>
      <w:rPr>
        <w:rFonts w:ascii="Wingdings" w:hAnsi="Wingdings" w:hint="default"/>
      </w:rPr>
    </w:lvl>
    <w:lvl w:ilvl="6" w:tplc="04090001" w:tentative="1">
      <w:start w:val="1"/>
      <w:numFmt w:val="bullet"/>
      <w:lvlText w:val=""/>
      <w:lvlJc w:val="left"/>
      <w:pPr>
        <w:ind w:left="3800" w:hanging="440"/>
      </w:pPr>
      <w:rPr>
        <w:rFonts w:ascii="Wingdings" w:hAnsi="Wingdings" w:hint="default"/>
      </w:rPr>
    </w:lvl>
    <w:lvl w:ilvl="7" w:tplc="04090003" w:tentative="1">
      <w:start w:val="1"/>
      <w:numFmt w:val="bullet"/>
      <w:lvlText w:val=""/>
      <w:lvlJc w:val="left"/>
      <w:pPr>
        <w:ind w:left="4240" w:hanging="440"/>
      </w:pPr>
      <w:rPr>
        <w:rFonts w:ascii="Wingdings" w:hAnsi="Wingdings" w:hint="default"/>
      </w:rPr>
    </w:lvl>
    <w:lvl w:ilvl="8" w:tplc="04090005" w:tentative="1">
      <w:start w:val="1"/>
      <w:numFmt w:val="bullet"/>
      <w:lvlText w:val=""/>
      <w:lvlJc w:val="left"/>
      <w:pPr>
        <w:ind w:left="4680" w:hanging="440"/>
      </w:pPr>
      <w:rPr>
        <w:rFonts w:ascii="Wingdings" w:hAnsi="Wingdings" w:hint="default"/>
      </w:rPr>
    </w:lvl>
  </w:abstractNum>
  <w:abstractNum w:abstractNumId="17" w15:restartNumberingAfterBreak="0">
    <w:nsid w:val="517C361D"/>
    <w:multiLevelType w:val="hybridMultilevel"/>
    <w:tmpl w:val="2CFE5E32"/>
    <w:lvl w:ilvl="0" w:tplc="2C123770">
      <w:start w:val="1"/>
      <w:numFmt w:val="decimal"/>
      <w:lvlText w:val="%1"/>
      <w:lvlJc w:val="left"/>
      <w:pPr>
        <w:ind w:left="720" w:hanging="360"/>
      </w:pPr>
      <w:rPr>
        <w:rFonts w:ascii="SimSun" w:eastAsia="SimSun" w:hAnsi="SimSun" w:cs="SimSu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92C94"/>
    <w:multiLevelType w:val="hybridMultilevel"/>
    <w:tmpl w:val="CD04BD96"/>
    <w:lvl w:ilvl="0" w:tplc="04090001">
      <w:start w:val="1"/>
      <w:numFmt w:val="bullet"/>
      <w:lvlText w:val=""/>
      <w:lvlJc w:val="left"/>
      <w:pPr>
        <w:ind w:left="1020" w:hanging="420"/>
      </w:pPr>
      <w:rPr>
        <w:rFonts w:ascii="Wingdings" w:hAnsi="Wingdings" w:hint="default"/>
      </w:rPr>
    </w:lvl>
    <w:lvl w:ilvl="1" w:tplc="04090003" w:tentative="1">
      <w:start w:val="1"/>
      <w:numFmt w:val="bullet"/>
      <w:lvlText w:val=""/>
      <w:lvlJc w:val="left"/>
      <w:pPr>
        <w:ind w:left="1440" w:hanging="420"/>
      </w:pPr>
      <w:rPr>
        <w:rFonts w:ascii="Wingdings" w:hAnsi="Wingdings" w:hint="default"/>
      </w:rPr>
    </w:lvl>
    <w:lvl w:ilvl="2" w:tplc="04090005" w:tentative="1">
      <w:start w:val="1"/>
      <w:numFmt w:val="bullet"/>
      <w:lvlText w:val=""/>
      <w:lvlJc w:val="left"/>
      <w:pPr>
        <w:ind w:left="1860" w:hanging="420"/>
      </w:pPr>
      <w:rPr>
        <w:rFonts w:ascii="Wingdings" w:hAnsi="Wingdings" w:hint="default"/>
      </w:rPr>
    </w:lvl>
    <w:lvl w:ilvl="3" w:tplc="04090001" w:tentative="1">
      <w:start w:val="1"/>
      <w:numFmt w:val="bullet"/>
      <w:lvlText w:val=""/>
      <w:lvlJc w:val="left"/>
      <w:pPr>
        <w:ind w:left="2280" w:hanging="420"/>
      </w:pPr>
      <w:rPr>
        <w:rFonts w:ascii="Wingdings" w:hAnsi="Wingdings" w:hint="default"/>
      </w:rPr>
    </w:lvl>
    <w:lvl w:ilvl="4" w:tplc="04090003" w:tentative="1">
      <w:start w:val="1"/>
      <w:numFmt w:val="bullet"/>
      <w:lvlText w:val=""/>
      <w:lvlJc w:val="left"/>
      <w:pPr>
        <w:ind w:left="2700" w:hanging="420"/>
      </w:pPr>
      <w:rPr>
        <w:rFonts w:ascii="Wingdings" w:hAnsi="Wingdings" w:hint="default"/>
      </w:rPr>
    </w:lvl>
    <w:lvl w:ilvl="5" w:tplc="04090005" w:tentative="1">
      <w:start w:val="1"/>
      <w:numFmt w:val="bullet"/>
      <w:lvlText w:val=""/>
      <w:lvlJc w:val="left"/>
      <w:pPr>
        <w:ind w:left="3120" w:hanging="420"/>
      </w:pPr>
      <w:rPr>
        <w:rFonts w:ascii="Wingdings" w:hAnsi="Wingdings" w:hint="default"/>
      </w:rPr>
    </w:lvl>
    <w:lvl w:ilvl="6" w:tplc="04090001" w:tentative="1">
      <w:start w:val="1"/>
      <w:numFmt w:val="bullet"/>
      <w:lvlText w:val=""/>
      <w:lvlJc w:val="left"/>
      <w:pPr>
        <w:ind w:left="3540" w:hanging="420"/>
      </w:pPr>
      <w:rPr>
        <w:rFonts w:ascii="Wingdings" w:hAnsi="Wingdings" w:hint="default"/>
      </w:rPr>
    </w:lvl>
    <w:lvl w:ilvl="7" w:tplc="04090003" w:tentative="1">
      <w:start w:val="1"/>
      <w:numFmt w:val="bullet"/>
      <w:lvlText w:val=""/>
      <w:lvlJc w:val="left"/>
      <w:pPr>
        <w:ind w:left="3960" w:hanging="420"/>
      </w:pPr>
      <w:rPr>
        <w:rFonts w:ascii="Wingdings" w:hAnsi="Wingdings" w:hint="default"/>
      </w:rPr>
    </w:lvl>
    <w:lvl w:ilvl="8" w:tplc="04090005" w:tentative="1">
      <w:start w:val="1"/>
      <w:numFmt w:val="bullet"/>
      <w:lvlText w:val=""/>
      <w:lvlJc w:val="left"/>
      <w:pPr>
        <w:ind w:left="4380" w:hanging="420"/>
      </w:pPr>
      <w:rPr>
        <w:rFonts w:ascii="Wingdings" w:hAnsi="Wingdings" w:hint="default"/>
      </w:rPr>
    </w:lvl>
  </w:abstractNum>
  <w:abstractNum w:abstractNumId="19" w15:restartNumberingAfterBreak="0">
    <w:nsid w:val="631D15B9"/>
    <w:multiLevelType w:val="hybridMultilevel"/>
    <w:tmpl w:val="42ECD74E"/>
    <w:lvl w:ilvl="0" w:tplc="858CB25E">
      <w:start w:val="1"/>
      <w:numFmt w:val="bullet"/>
      <w:lvlText w:val="•"/>
      <w:lvlJc w:val="left"/>
      <w:pPr>
        <w:tabs>
          <w:tab w:val="num" w:pos="720"/>
        </w:tabs>
        <w:ind w:left="720" w:hanging="360"/>
      </w:pPr>
      <w:rPr>
        <w:rFonts w:ascii="Arial" w:hAnsi="Arial" w:hint="default"/>
      </w:rPr>
    </w:lvl>
    <w:lvl w:ilvl="1" w:tplc="35020B7C" w:tentative="1">
      <w:start w:val="1"/>
      <w:numFmt w:val="bullet"/>
      <w:lvlText w:val="•"/>
      <w:lvlJc w:val="left"/>
      <w:pPr>
        <w:tabs>
          <w:tab w:val="num" w:pos="1440"/>
        </w:tabs>
        <w:ind w:left="1440" w:hanging="360"/>
      </w:pPr>
      <w:rPr>
        <w:rFonts w:ascii="Arial" w:hAnsi="Arial" w:hint="default"/>
      </w:rPr>
    </w:lvl>
    <w:lvl w:ilvl="2" w:tplc="0046CBC8" w:tentative="1">
      <w:start w:val="1"/>
      <w:numFmt w:val="bullet"/>
      <w:lvlText w:val="•"/>
      <w:lvlJc w:val="left"/>
      <w:pPr>
        <w:tabs>
          <w:tab w:val="num" w:pos="2160"/>
        </w:tabs>
        <w:ind w:left="2160" w:hanging="360"/>
      </w:pPr>
      <w:rPr>
        <w:rFonts w:ascii="Arial" w:hAnsi="Arial" w:hint="default"/>
      </w:rPr>
    </w:lvl>
    <w:lvl w:ilvl="3" w:tplc="73C23E4C" w:tentative="1">
      <w:start w:val="1"/>
      <w:numFmt w:val="bullet"/>
      <w:lvlText w:val="•"/>
      <w:lvlJc w:val="left"/>
      <w:pPr>
        <w:tabs>
          <w:tab w:val="num" w:pos="2880"/>
        </w:tabs>
        <w:ind w:left="2880" w:hanging="360"/>
      </w:pPr>
      <w:rPr>
        <w:rFonts w:ascii="Arial" w:hAnsi="Arial" w:hint="default"/>
      </w:rPr>
    </w:lvl>
    <w:lvl w:ilvl="4" w:tplc="43E04C4C" w:tentative="1">
      <w:start w:val="1"/>
      <w:numFmt w:val="bullet"/>
      <w:lvlText w:val="•"/>
      <w:lvlJc w:val="left"/>
      <w:pPr>
        <w:tabs>
          <w:tab w:val="num" w:pos="3600"/>
        </w:tabs>
        <w:ind w:left="3600" w:hanging="360"/>
      </w:pPr>
      <w:rPr>
        <w:rFonts w:ascii="Arial" w:hAnsi="Arial" w:hint="default"/>
      </w:rPr>
    </w:lvl>
    <w:lvl w:ilvl="5" w:tplc="74FA2F0E" w:tentative="1">
      <w:start w:val="1"/>
      <w:numFmt w:val="bullet"/>
      <w:lvlText w:val="•"/>
      <w:lvlJc w:val="left"/>
      <w:pPr>
        <w:tabs>
          <w:tab w:val="num" w:pos="4320"/>
        </w:tabs>
        <w:ind w:left="4320" w:hanging="360"/>
      </w:pPr>
      <w:rPr>
        <w:rFonts w:ascii="Arial" w:hAnsi="Arial" w:hint="default"/>
      </w:rPr>
    </w:lvl>
    <w:lvl w:ilvl="6" w:tplc="AFAE30DA" w:tentative="1">
      <w:start w:val="1"/>
      <w:numFmt w:val="bullet"/>
      <w:lvlText w:val="•"/>
      <w:lvlJc w:val="left"/>
      <w:pPr>
        <w:tabs>
          <w:tab w:val="num" w:pos="5040"/>
        </w:tabs>
        <w:ind w:left="5040" w:hanging="360"/>
      </w:pPr>
      <w:rPr>
        <w:rFonts w:ascii="Arial" w:hAnsi="Arial" w:hint="default"/>
      </w:rPr>
    </w:lvl>
    <w:lvl w:ilvl="7" w:tplc="994A54E6" w:tentative="1">
      <w:start w:val="1"/>
      <w:numFmt w:val="bullet"/>
      <w:lvlText w:val="•"/>
      <w:lvlJc w:val="left"/>
      <w:pPr>
        <w:tabs>
          <w:tab w:val="num" w:pos="5760"/>
        </w:tabs>
        <w:ind w:left="5760" w:hanging="360"/>
      </w:pPr>
      <w:rPr>
        <w:rFonts w:ascii="Arial" w:hAnsi="Arial" w:hint="default"/>
      </w:rPr>
    </w:lvl>
    <w:lvl w:ilvl="8" w:tplc="867E28C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36B3D2C"/>
    <w:multiLevelType w:val="hybridMultilevel"/>
    <w:tmpl w:val="38163042"/>
    <w:lvl w:ilvl="0" w:tplc="FFFFFFFF">
      <w:start w:val="1"/>
      <w:numFmt w:val="decimal"/>
      <w:lvlText w:val="%1."/>
      <w:lvlJc w:val="lef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1" w15:restartNumberingAfterBreak="0">
    <w:nsid w:val="645850DD"/>
    <w:multiLevelType w:val="hybridMultilevel"/>
    <w:tmpl w:val="0226D42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2" w15:restartNumberingAfterBreak="0">
    <w:nsid w:val="67BF5086"/>
    <w:multiLevelType w:val="hybridMultilevel"/>
    <w:tmpl w:val="B7A26E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C2F1E5D"/>
    <w:multiLevelType w:val="hybridMultilevel"/>
    <w:tmpl w:val="4F387A5A"/>
    <w:lvl w:ilvl="0" w:tplc="659A396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4" w15:restartNumberingAfterBreak="0">
    <w:nsid w:val="72974ADF"/>
    <w:multiLevelType w:val="hybridMultilevel"/>
    <w:tmpl w:val="32845294"/>
    <w:lvl w:ilvl="0" w:tplc="C44E826E">
      <w:start w:val="1"/>
      <w:numFmt w:val="decimal"/>
      <w:lvlText w:val="%1."/>
      <w:lvlJc w:val="left"/>
      <w:pPr>
        <w:ind w:left="360" w:hanging="360"/>
      </w:pPr>
      <w:rPr>
        <w:rFonts w:ascii="Times New Roman" w:hAnsi="Times New Roman" w:hint="default"/>
        <w:color w:val="000000" w:themeColor="text1"/>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79190CFD"/>
    <w:multiLevelType w:val="hybridMultilevel"/>
    <w:tmpl w:val="0B0AF49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799355F2"/>
    <w:multiLevelType w:val="hybridMultilevel"/>
    <w:tmpl w:val="F3C6A886"/>
    <w:lvl w:ilvl="0" w:tplc="FB6E687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7" w15:restartNumberingAfterBreak="0">
    <w:nsid w:val="7D1C7D4A"/>
    <w:multiLevelType w:val="hybridMultilevel"/>
    <w:tmpl w:val="EAA68156"/>
    <w:lvl w:ilvl="0" w:tplc="C39CCD5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8" w15:restartNumberingAfterBreak="0">
    <w:nsid w:val="7DBA101F"/>
    <w:multiLevelType w:val="multilevel"/>
    <w:tmpl w:val="592E90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594703100">
    <w:abstractNumId w:val="1"/>
  </w:num>
  <w:num w:numId="2" w16cid:durableId="775828164">
    <w:abstractNumId w:val="12"/>
  </w:num>
  <w:num w:numId="3" w16cid:durableId="2032799113">
    <w:abstractNumId w:val="27"/>
  </w:num>
  <w:num w:numId="4" w16cid:durableId="194394544">
    <w:abstractNumId w:val="11"/>
  </w:num>
  <w:num w:numId="5" w16cid:durableId="587420543">
    <w:abstractNumId w:val="14"/>
  </w:num>
  <w:num w:numId="6" w16cid:durableId="1454397670">
    <w:abstractNumId w:val="15"/>
  </w:num>
  <w:num w:numId="7" w16cid:durableId="422382664">
    <w:abstractNumId w:val="16"/>
  </w:num>
  <w:num w:numId="8" w16cid:durableId="2078090627">
    <w:abstractNumId w:val="9"/>
  </w:num>
  <w:num w:numId="9" w16cid:durableId="1353797189">
    <w:abstractNumId w:val="21"/>
  </w:num>
  <w:num w:numId="10" w16cid:durableId="1077241387">
    <w:abstractNumId w:val="13"/>
  </w:num>
  <w:num w:numId="11" w16cid:durableId="765030577">
    <w:abstractNumId w:val="25"/>
  </w:num>
  <w:num w:numId="12" w16cid:durableId="1502113396">
    <w:abstractNumId w:val="23"/>
  </w:num>
  <w:num w:numId="13" w16cid:durableId="1627543250">
    <w:abstractNumId w:val="26"/>
  </w:num>
  <w:num w:numId="14" w16cid:durableId="540901089">
    <w:abstractNumId w:val="24"/>
  </w:num>
  <w:num w:numId="15" w16cid:durableId="96216368">
    <w:abstractNumId w:val="20"/>
  </w:num>
  <w:num w:numId="16" w16cid:durableId="319231677">
    <w:abstractNumId w:val="4"/>
  </w:num>
  <w:num w:numId="17" w16cid:durableId="982974465">
    <w:abstractNumId w:val="22"/>
  </w:num>
  <w:num w:numId="18" w16cid:durableId="1887134260">
    <w:abstractNumId w:val="7"/>
  </w:num>
  <w:num w:numId="19" w16cid:durableId="551382260">
    <w:abstractNumId w:val="17"/>
  </w:num>
  <w:num w:numId="20" w16cid:durableId="1505512131">
    <w:abstractNumId w:val="3"/>
  </w:num>
  <w:num w:numId="21" w16cid:durableId="1679313484">
    <w:abstractNumId w:val="5"/>
  </w:num>
  <w:num w:numId="22" w16cid:durableId="501430351">
    <w:abstractNumId w:val="6"/>
  </w:num>
  <w:num w:numId="23" w16cid:durableId="1607810255">
    <w:abstractNumId w:val="0"/>
  </w:num>
  <w:num w:numId="24" w16cid:durableId="2136942711">
    <w:abstractNumId w:val="2"/>
  </w:num>
  <w:num w:numId="25" w16cid:durableId="1899899294">
    <w:abstractNumId w:val="8"/>
  </w:num>
  <w:num w:numId="26" w16cid:durableId="143008673">
    <w:abstractNumId w:val="10"/>
  </w:num>
  <w:num w:numId="27" w16cid:durableId="364329566">
    <w:abstractNumId w:val="28"/>
  </w:num>
  <w:num w:numId="28" w16cid:durableId="255016452">
    <w:abstractNumId w:val="18"/>
  </w:num>
  <w:num w:numId="29" w16cid:durableId="1970473778">
    <w:abstractNumId w:val="1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030"/>
    <w:rsid w:val="0000008B"/>
    <w:rsid w:val="0000009C"/>
    <w:rsid w:val="0000040C"/>
    <w:rsid w:val="0000050C"/>
    <w:rsid w:val="00000AEF"/>
    <w:rsid w:val="00000CF6"/>
    <w:rsid w:val="00000D1E"/>
    <w:rsid w:val="00000E65"/>
    <w:rsid w:val="00001118"/>
    <w:rsid w:val="00001149"/>
    <w:rsid w:val="0000119B"/>
    <w:rsid w:val="00001276"/>
    <w:rsid w:val="00001322"/>
    <w:rsid w:val="0000148B"/>
    <w:rsid w:val="000015CD"/>
    <w:rsid w:val="00001621"/>
    <w:rsid w:val="000016A9"/>
    <w:rsid w:val="000016B9"/>
    <w:rsid w:val="00001956"/>
    <w:rsid w:val="00001A15"/>
    <w:rsid w:val="00001A4E"/>
    <w:rsid w:val="00001CA1"/>
    <w:rsid w:val="00001CDD"/>
    <w:rsid w:val="00001DC6"/>
    <w:rsid w:val="00001EC7"/>
    <w:rsid w:val="00001F8A"/>
    <w:rsid w:val="000020DD"/>
    <w:rsid w:val="000021E1"/>
    <w:rsid w:val="000021F5"/>
    <w:rsid w:val="000022F2"/>
    <w:rsid w:val="0000230C"/>
    <w:rsid w:val="00002588"/>
    <w:rsid w:val="000025C1"/>
    <w:rsid w:val="00002813"/>
    <w:rsid w:val="0000297E"/>
    <w:rsid w:val="00002ADD"/>
    <w:rsid w:val="00002B22"/>
    <w:rsid w:val="00002B89"/>
    <w:rsid w:val="00002C4A"/>
    <w:rsid w:val="0000312F"/>
    <w:rsid w:val="00003221"/>
    <w:rsid w:val="0000322E"/>
    <w:rsid w:val="000032FD"/>
    <w:rsid w:val="000034C5"/>
    <w:rsid w:val="00003525"/>
    <w:rsid w:val="00003554"/>
    <w:rsid w:val="00003A1D"/>
    <w:rsid w:val="00003AE1"/>
    <w:rsid w:val="00003CA5"/>
    <w:rsid w:val="00003EE0"/>
    <w:rsid w:val="00003FD6"/>
    <w:rsid w:val="00004720"/>
    <w:rsid w:val="00004AAD"/>
    <w:rsid w:val="00004B63"/>
    <w:rsid w:val="00004E69"/>
    <w:rsid w:val="00004EA9"/>
    <w:rsid w:val="00005192"/>
    <w:rsid w:val="000056FD"/>
    <w:rsid w:val="00005749"/>
    <w:rsid w:val="0000574C"/>
    <w:rsid w:val="00005762"/>
    <w:rsid w:val="00005829"/>
    <w:rsid w:val="00005ABB"/>
    <w:rsid w:val="00005CDD"/>
    <w:rsid w:val="00005D18"/>
    <w:rsid w:val="00005D1F"/>
    <w:rsid w:val="00005E6D"/>
    <w:rsid w:val="00005F3C"/>
    <w:rsid w:val="0000609C"/>
    <w:rsid w:val="000061C7"/>
    <w:rsid w:val="0000656F"/>
    <w:rsid w:val="00006575"/>
    <w:rsid w:val="0000661F"/>
    <w:rsid w:val="00006696"/>
    <w:rsid w:val="00006D02"/>
    <w:rsid w:val="00006D2A"/>
    <w:rsid w:val="00006D76"/>
    <w:rsid w:val="00006DC5"/>
    <w:rsid w:val="00006E8A"/>
    <w:rsid w:val="00006F9F"/>
    <w:rsid w:val="00006FE9"/>
    <w:rsid w:val="00007353"/>
    <w:rsid w:val="0000746D"/>
    <w:rsid w:val="00007490"/>
    <w:rsid w:val="000076BB"/>
    <w:rsid w:val="00007814"/>
    <w:rsid w:val="00007927"/>
    <w:rsid w:val="00007AF7"/>
    <w:rsid w:val="00007B13"/>
    <w:rsid w:val="00007E73"/>
    <w:rsid w:val="00007EA3"/>
    <w:rsid w:val="00007EB5"/>
    <w:rsid w:val="00007F27"/>
    <w:rsid w:val="00007F47"/>
    <w:rsid w:val="00007F81"/>
    <w:rsid w:val="00010572"/>
    <w:rsid w:val="00010653"/>
    <w:rsid w:val="00010683"/>
    <w:rsid w:val="00010772"/>
    <w:rsid w:val="00010B5C"/>
    <w:rsid w:val="00010BFB"/>
    <w:rsid w:val="00010D30"/>
    <w:rsid w:val="00010EB9"/>
    <w:rsid w:val="000111D6"/>
    <w:rsid w:val="00011555"/>
    <w:rsid w:val="0001155B"/>
    <w:rsid w:val="000115B8"/>
    <w:rsid w:val="000115C6"/>
    <w:rsid w:val="00011796"/>
    <w:rsid w:val="000118BD"/>
    <w:rsid w:val="000118C1"/>
    <w:rsid w:val="000119CE"/>
    <w:rsid w:val="00011B2C"/>
    <w:rsid w:val="00011D00"/>
    <w:rsid w:val="00011E45"/>
    <w:rsid w:val="000120B4"/>
    <w:rsid w:val="000121CD"/>
    <w:rsid w:val="00012273"/>
    <w:rsid w:val="0001242B"/>
    <w:rsid w:val="000125A8"/>
    <w:rsid w:val="00012635"/>
    <w:rsid w:val="00012791"/>
    <w:rsid w:val="0001282D"/>
    <w:rsid w:val="00012C94"/>
    <w:rsid w:val="00012F2C"/>
    <w:rsid w:val="000130D3"/>
    <w:rsid w:val="000131B9"/>
    <w:rsid w:val="000133C2"/>
    <w:rsid w:val="00013473"/>
    <w:rsid w:val="0001367D"/>
    <w:rsid w:val="0001394A"/>
    <w:rsid w:val="00013966"/>
    <w:rsid w:val="00013C19"/>
    <w:rsid w:val="00013CC1"/>
    <w:rsid w:val="00013EA5"/>
    <w:rsid w:val="00013F70"/>
    <w:rsid w:val="000142CE"/>
    <w:rsid w:val="000143C6"/>
    <w:rsid w:val="000147D0"/>
    <w:rsid w:val="000148E4"/>
    <w:rsid w:val="00014B18"/>
    <w:rsid w:val="00014D17"/>
    <w:rsid w:val="00014D4F"/>
    <w:rsid w:val="00015084"/>
    <w:rsid w:val="00015104"/>
    <w:rsid w:val="000151DD"/>
    <w:rsid w:val="00015394"/>
    <w:rsid w:val="00015506"/>
    <w:rsid w:val="00015751"/>
    <w:rsid w:val="0001595A"/>
    <w:rsid w:val="00015A6F"/>
    <w:rsid w:val="00015ACA"/>
    <w:rsid w:val="00015D9E"/>
    <w:rsid w:val="00015E70"/>
    <w:rsid w:val="00015FC5"/>
    <w:rsid w:val="00015FD8"/>
    <w:rsid w:val="00016504"/>
    <w:rsid w:val="000165D6"/>
    <w:rsid w:val="000167EF"/>
    <w:rsid w:val="00016E4D"/>
    <w:rsid w:val="00016E79"/>
    <w:rsid w:val="00016F22"/>
    <w:rsid w:val="00017315"/>
    <w:rsid w:val="000174CD"/>
    <w:rsid w:val="00017633"/>
    <w:rsid w:val="000176A7"/>
    <w:rsid w:val="00017793"/>
    <w:rsid w:val="000177B9"/>
    <w:rsid w:val="00017A10"/>
    <w:rsid w:val="00017DB9"/>
    <w:rsid w:val="00017E4D"/>
    <w:rsid w:val="00017E56"/>
    <w:rsid w:val="00017EFA"/>
    <w:rsid w:val="000200FA"/>
    <w:rsid w:val="000203AF"/>
    <w:rsid w:val="000204EC"/>
    <w:rsid w:val="000205DE"/>
    <w:rsid w:val="0002070C"/>
    <w:rsid w:val="000208B7"/>
    <w:rsid w:val="00020904"/>
    <w:rsid w:val="00020A1A"/>
    <w:rsid w:val="00020F2A"/>
    <w:rsid w:val="0002108F"/>
    <w:rsid w:val="000210CA"/>
    <w:rsid w:val="000212A2"/>
    <w:rsid w:val="00021362"/>
    <w:rsid w:val="00021419"/>
    <w:rsid w:val="000215AE"/>
    <w:rsid w:val="00021636"/>
    <w:rsid w:val="000216E7"/>
    <w:rsid w:val="000218F8"/>
    <w:rsid w:val="00021B7F"/>
    <w:rsid w:val="00021C2B"/>
    <w:rsid w:val="00021C43"/>
    <w:rsid w:val="00021CA5"/>
    <w:rsid w:val="00021CAB"/>
    <w:rsid w:val="00021EEC"/>
    <w:rsid w:val="000221B0"/>
    <w:rsid w:val="0002223F"/>
    <w:rsid w:val="00022262"/>
    <w:rsid w:val="000226AF"/>
    <w:rsid w:val="00022A8C"/>
    <w:rsid w:val="00022B2F"/>
    <w:rsid w:val="00022B30"/>
    <w:rsid w:val="00022BDF"/>
    <w:rsid w:val="00022F48"/>
    <w:rsid w:val="00023048"/>
    <w:rsid w:val="00023178"/>
    <w:rsid w:val="0002353C"/>
    <w:rsid w:val="00023606"/>
    <w:rsid w:val="000236C1"/>
    <w:rsid w:val="00023BE9"/>
    <w:rsid w:val="00023E14"/>
    <w:rsid w:val="0002410A"/>
    <w:rsid w:val="0002432E"/>
    <w:rsid w:val="0002468E"/>
    <w:rsid w:val="00024963"/>
    <w:rsid w:val="00024C34"/>
    <w:rsid w:val="00025141"/>
    <w:rsid w:val="00025264"/>
    <w:rsid w:val="0002527A"/>
    <w:rsid w:val="00025355"/>
    <w:rsid w:val="000253A6"/>
    <w:rsid w:val="000253B2"/>
    <w:rsid w:val="00025438"/>
    <w:rsid w:val="000254B0"/>
    <w:rsid w:val="00025677"/>
    <w:rsid w:val="00025756"/>
    <w:rsid w:val="000257A2"/>
    <w:rsid w:val="00025805"/>
    <w:rsid w:val="00025B8F"/>
    <w:rsid w:val="000260DF"/>
    <w:rsid w:val="000261C0"/>
    <w:rsid w:val="00026556"/>
    <w:rsid w:val="00026697"/>
    <w:rsid w:val="00026935"/>
    <w:rsid w:val="00026CEB"/>
    <w:rsid w:val="00026E2F"/>
    <w:rsid w:val="00026E36"/>
    <w:rsid w:val="000270AA"/>
    <w:rsid w:val="00027219"/>
    <w:rsid w:val="00027223"/>
    <w:rsid w:val="00027586"/>
    <w:rsid w:val="000275E1"/>
    <w:rsid w:val="00027670"/>
    <w:rsid w:val="000276DE"/>
    <w:rsid w:val="00027807"/>
    <w:rsid w:val="0002781A"/>
    <w:rsid w:val="0002794A"/>
    <w:rsid w:val="000279EE"/>
    <w:rsid w:val="00027B8E"/>
    <w:rsid w:val="00027D2A"/>
    <w:rsid w:val="00027D4A"/>
    <w:rsid w:val="00027EBA"/>
    <w:rsid w:val="00027F41"/>
    <w:rsid w:val="0003007E"/>
    <w:rsid w:val="000300BE"/>
    <w:rsid w:val="00030309"/>
    <w:rsid w:val="000305CD"/>
    <w:rsid w:val="0003069D"/>
    <w:rsid w:val="0003074B"/>
    <w:rsid w:val="00030949"/>
    <w:rsid w:val="00030A4C"/>
    <w:rsid w:val="000310AE"/>
    <w:rsid w:val="00031185"/>
    <w:rsid w:val="00031331"/>
    <w:rsid w:val="00031482"/>
    <w:rsid w:val="000315FD"/>
    <w:rsid w:val="000317BE"/>
    <w:rsid w:val="000317E7"/>
    <w:rsid w:val="00031989"/>
    <w:rsid w:val="000319FA"/>
    <w:rsid w:val="00031A90"/>
    <w:rsid w:val="00031B04"/>
    <w:rsid w:val="00031BCF"/>
    <w:rsid w:val="00031C67"/>
    <w:rsid w:val="00031CB0"/>
    <w:rsid w:val="00031FF8"/>
    <w:rsid w:val="0003222F"/>
    <w:rsid w:val="000323FF"/>
    <w:rsid w:val="00032448"/>
    <w:rsid w:val="0003245E"/>
    <w:rsid w:val="00032879"/>
    <w:rsid w:val="0003287C"/>
    <w:rsid w:val="00032D53"/>
    <w:rsid w:val="00032DE0"/>
    <w:rsid w:val="00032E22"/>
    <w:rsid w:val="00032FBC"/>
    <w:rsid w:val="000331AA"/>
    <w:rsid w:val="00033412"/>
    <w:rsid w:val="000335A9"/>
    <w:rsid w:val="00033718"/>
    <w:rsid w:val="00033957"/>
    <w:rsid w:val="00033AF9"/>
    <w:rsid w:val="00033C4E"/>
    <w:rsid w:val="00033C96"/>
    <w:rsid w:val="00033E00"/>
    <w:rsid w:val="00034283"/>
    <w:rsid w:val="000342AA"/>
    <w:rsid w:val="000342B4"/>
    <w:rsid w:val="000344DF"/>
    <w:rsid w:val="000345A9"/>
    <w:rsid w:val="00034881"/>
    <w:rsid w:val="00034925"/>
    <w:rsid w:val="00034963"/>
    <w:rsid w:val="00034C45"/>
    <w:rsid w:val="00034CF2"/>
    <w:rsid w:val="00034D0A"/>
    <w:rsid w:val="00034E13"/>
    <w:rsid w:val="00034E88"/>
    <w:rsid w:val="00034F1E"/>
    <w:rsid w:val="00034F28"/>
    <w:rsid w:val="00034FA8"/>
    <w:rsid w:val="0003509B"/>
    <w:rsid w:val="00035176"/>
    <w:rsid w:val="000354F9"/>
    <w:rsid w:val="0003560F"/>
    <w:rsid w:val="0003561D"/>
    <w:rsid w:val="00035836"/>
    <w:rsid w:val="00035D5B"/>
    <w:rsid w:val="000363AC"/>
    <w:rsid w:val="00036433"/>
    <w:rsid w:val="00036AC5"/>
    <w:rsid w:val="00036D75"/>
    <w:rsid w:val="00036E3B"/>
    <w:rsid w:val="00036F3F"/>
    <w:rsid w:val="00037192"/>
    <w:rsid w:val="000371CA"/>
    <w:rsid w:val="00037596"/>
    <w:rsid w:val="000375E6"/>
    <w:rsid w:val="000376E3"/>
    <w:rsid w:val="00037722"/>
    <w:rsid w:val="000377C4"/>
    <w:rsid w:val="000378DB"/>
    <w:rsid w:val="000378F7"/>
    <w:rsid w:val="0003793D"/>
    <w:rsid w:val="00037D97"/>
    <w:rsid w:val="00037E73"/>
    <w:rsid w:val="00040088"/>
    <w:rsid w:val="00040387"/>
    <w:rsid w:val="000405C1"/>
    <w:rsid w:val="000408E5"/>
    <w:rsid w:val="00040A1A"/>
    <w:rsid w:val="00040B8E"/>
    <w:rsid w:val="00040C58"/>
    <w:rsid w:val="00040EBC"/>
    <w:rsid w:val="00040F4F"/>
    <w:rsid w:val="000411F1"/>
    <w:rsid w:val="0004134C"/>
    <w:rsid w:val="000414B1"/>
    <w:rsid w:val="00041A48"/>
    <w:rsid w:val="00041CD5"/>
    <w:rsid w:val="00041CE2"/>
    <w:rsid w:val="00041F9A"/>
    <w:rsid w:val="00041FB6"/>
    <w:rsid w:val="000421F0"/>
    <w:rsid w:val="00042366"/>
    <w:rsid w:val="000423ED"/>
    <w:rsid w:val="000424E9"/>
    <w:rsid w:val="0004262F"/>
    <w:rsid w:val="00042720"/>
    <w:rsid w:val="0004285A"/>
    <w:rsid w:val="00042B47"/>
    <w:rsid w:val="00042BBE"/>
    <w:rsid w:val="00042F21"/>
    <w:rsid w:val="000436BB"/>
    <w:rsid w:val="000438AA"/>
    <w:rsid w:val="00043C6E"/>
    <w:rsid w:val="00043CDB"/>
    <w:rsid w:val="00043DED"/>
    <w:rsid w:val="00043DF5"/>
    <w:rsid w:val="00043DFF"/>
    <w:rsid w:val="000443A7"/>
    <w:rsid w:val="000444B8"/>
    <w:rsid w:val="00044538"/>
    <w:rsid w:val="000448C2"/>
    <w:rsid w:val="00044982"/>
    <w:rsid w:val="00044AF8"/>
    <w:rsid w:val="00044C1A"/>
    <w:rsid w:val="00044C51"/>
    <w:rsid w:val="00044CA5"/>
    <w:rsid w:val="00044CF1"/>
    <w:rsid w:val="00044E55"/>
    <w:rsid w:val="00044F55"/>
    <w:rsid w:val="00045319"/>
    <w:rsid w:val="000453FC"/>
    <w:rsid w:val="000456AC"/>
    <w:rsid w:val="00045A57"/>
    <w:rsid w:val="00045B1D"/>
    <w:rsid w:val="00045B4A"/>
    <w:rsid w:val="00045B7C"/>
    <w:rsid w:val="00045F8C"/>
    <w:rsid w:val="00046249"/>
    <w:rsid w:val="0004627D"/>
    <w:rsid w:val="00046506"/>
    <w:rsid w:val="00046720"/>
    <w:rsid w:val="00046A90"/>
    <w:rsid w:val="00046BBA"/>
    <w:rsid w:val="00046FBD"/>
    <w:rsid w:val="00046FE4"/>
    <w:rsid w:val="000471C4"/>
    <w:rsid w:val="00047555"/>
    <w:rsid w:val="0004769F"/>
    <w:rsid w:val="00047B17"/>
    <w:rsid w:val="00047C51"/>
    <w:rsid w:val="00047E91"/>
    <w:rsid w:val="00047F99"/>
    <w:rsid w:val="0005033D"/>
    <w:rsid w:val="000503F9"/>
    <w:rsid w:val="000504F7"/>
    <w:rsid w:val="0005062C"/>
    <w:rsid w:val="000506BD"/>
    <w:rsid w:val="0005073C"/>
    <w:rsid w:val="00050917"/>
    <w:rsid w:val="00050DE6"/>
    <w:rsid w:val="00050E03"/>
    <w:rsid w:val="00050ED6"/>
    <w:rsid w:val="00050F6D"/>
    <w:rsid w:val="000510E4"/>
    <w:rsid w:val="00051238"/>
    <w:rsid w:val="00051451"/>
    <w:rsid w:val="00051495"/>
    <w:rsid w:val="00051622"/>
    <w:rsid w:val="000518DA"/>
    <w:rsid w:val="00051A3A"/>
    <w:rsid w:val="000523A8"/>
    <w:rsid w:val="000528BB"/>
    <w:rsid w:val="000528C0"/>
    <w:rsid w:val="00052AA3"/>
    <w:rsid w:val="00052C79"/>
    <w:rsid w:val="00052E69"/>
    <w:rsid w:val="000532C5"/>
    <w:rsid w:val="00053316"/>
    <w:rsid w:val="000533C6"/>
    <w:rsid w:val="000535FC"/>
    <w:rsid w:val="00053720"/>
    <w:rsid w:val="000537A8"/>
    <w:rsid w:val="00053BAB"/>
    <w:rsid w:val="00053BB1"/>
    <w:rsid w:val="00053D32"/>
    <w:rsid w:val="00053F22"/>
    <w:rsid w:val="00053F3F"/>
    <w:rsid w:val="00054433"/>
    <w:rsid w:val="00054492"/>
    <w:rsid w:val="00054655"/>
    <w:rsid w:val="00054840"/>
    <w:rsid w:val="00054B63"/>
    <w:rsid w:val="00054DC0"/>
    <w:rsid w:val="00054EFD"/>
    <w:rsid w:val="00054F3A"/>
    <w:rsid w:val="00054F5B"/>
    <w:rsid w:val="00055273"/>
    <w:rsid w:val="0005528B"/>
    <w:rsid w:val="0005534A"/>
    <w:rsid w:val="000553A5"/>
    <w:rsid w:val="00055495"/>
    <w:rsid w:val="00055575"/>
    <w:rsid w:val="00055660"/>
    <w:rsid w:val="00055673"/>
    <w:rsid w:val="000560E9"/>
    <w:rsid w:val="00056162"/>
    <w:rsid w:val="0005621B"/>
    <w:rsid w:val="0005631B"/>
    <w:rsid w:val="000563ED"/>
    <w:rsid w:val="00056510"/>
    <w:rsid w:val="00056646"/>
    <w:rsid w:val="00056684"/>
    <w:rsid w:val="0005669E"/>
    <w:rsid w:val="000566F3"/>
    <w:rsid w:val="000566FF"/>
    <w:rsid w:val="00056A10"/>
    <w:rsid w:val="00056C36"/>
    <w:rsid w:val="00057110"/>
    <w:rsid w:val="000571F4"/>
    <w:rsid w:val="000577BC"/>
    <w:rsid w:val="00057A22"/>
    <w:rsid w:val="00057CE3"/>
    <w:rsid w:val="00057E64"/>
    <w:rsid w:val="00057F9F"/>
    <w:rsid w:val="0006004B"/>
    <w:rsid w:val="00060174"/>
    <w:rsid w:val="00060287"/>
    <w:rsid w:val="00060F50"/>
    <w:rsid w:val="00060FD9"/>
    <w:rsid w:val="000615BA"/>
    <w:rsid w:val="00061698"/>
    <w:rsid w:val="0006174D"/>
    <w:rsid w:val="00061792"/>
    <w:rsid w:val="00061854"/>
    <w:rsid w:val="00061900"/>
    <w:rsid w:val="00061B52"/>
    <w:rsid w:val="00061B8B"/>
    <w:rsid w:val="00061BF4"/>
    <w:rsid w:val="00061C68"/>
    <w:rsid w:val="00061D0C"/>
    <w:rsid w:val="00061E67"/>
    <w:rsid w:val="00061EA6"/>
    <w:rsid w:val="00062044"/>
    <w:rsid w:val="000622F5"/>
    <w:rsid w:val="00062E54"/>
    <w:rsid w:val="00063026"/>
    <w:rsid w:val="00063034"/>
    <w:rsid w:val="0006305A"/>
    <w:rsid w:val="00063320"/>
    <w:rsid w:val="000635C4"/>
    <w:rsid w:val="000635D4"/>
    <w:rsid w:val="0006366F"/>
    <w:rsid w:val="0006372A"/>
    <w:rsid w:val="00063804"/>
    <w:rsid w:val="000639F6"/>
    <w:rsid w:val="00063D8E"/>
    <w:rsid w:val="00064316"/>
    <w:rsid w:val="00064343"/>
    <w:rsid w:val="00064734"/>
    <w:rsid w:val="000648B3"/>
    <w:rsid w:val="00064B25"/>
    <w:rsid w:val="00064CE2"/>
    <w:rsid w:val="00064F39"/>
    <w:rsid w:val="000653C0"/>
    <w:rsid w:val="00065432"/>
    <w:rsid w:val="0006547F"/>
    <w:rsid w:val="0006558E"/>
    <w:rsid w:val="00065703"/>
    <w:rsid w:val="00065762"/>
    <w:rsid w:val="00065B64"/>
    <w:rsid w:val="00065C92"/>
    <w:rsid w:val="00065DEF"/>
    <w:rsid w:val="00065FB7"/>
    <w:rsid w:val="0006604F"/>
    <w:rsid w:val="0006607C"/>
    <w:rsid w:val="00066148"/>
    <w:rsid w:val="00066501"/>
    <w:rsid w:val="000668E4"/>
    <w:rsid w:val="00066944"/>
    <w:rsid w:val="00066AAB"/>
    <w:rsid w:val="00067132"/>
    <w:rsid w:val="0006752F"/>
    <w:rsid w:val="0006773B"/>
    <w:rsid w:val="000677B7"/>
    <w:rsid w:val="000677CC"/>
    <w:rsid w:val="00067A69"/>
    <w:rsid w:val="00067A95"/>
    <w:rsid w:val="00067AC4"/>
    <w:rsid w:val="00067B1D"/>
    <w:rsid w:val="00067EB9"/>
    <w:rsid w:val="00067FA6"/>
    <w:rsid w:val="00070918"/>
    <w:rsid w:val="00070AA8"/>
    <w:rsid w:val="00070EB6"/>
    <w:rsid w:val="000712F6"/>
    <w:rsid w:val="0007134D"/>
    <w:rsid w:val="000715BA"/>
    <w:rsid w:val="000717BB"/>
    <w:rsid w:val="000718EB"/>
    <w:rsid w:val="00071934"/>
    <w:rsid w:val="00071AC7"/>
    <w:rsid w:val="00071C82"/>
    <w:rsid w:val="00071E6B"/>
    <w:rsid w:val="00071F5C"/>
    <w:rsid w:val="00072093"/>
    <w:rsid w:val="0007225E"/>
    <w:rsid w:val="00072500"/>
    <w:rsid w:val="00072598"/>
    <w:rsid w:val="000727CE"/>
    <w:rsid w:val="000727EE"/>
    <w:rsid w:val="00072881"/>
    <w:rsid w:val="00072A53"/>
    <w:rsid w:val="00072BCA"/>
    <w:rsid w:val="00072C18"/>
    <w:rsid w:val="00072D09"/>
    <w:rsid w:val="00072E52"/>
    <w:rsid w:val="000732B3"/>
    <w:rsid w:val="000732BD"/>
    <w:rsid w:val="0007335B"/>
    <w:rsid w:val="0007347C"/>
    <w:rsid w:val="000735B7"/>
    <w:rsid w:val="00073684"/>
    <w:rsid w:val="00073EB5"/>
    <w:rsid w:val="000740A9"/>
    <w:rsid w:val="000740E0"/>
    <w:rsid w:val="000741D7"/>
    <w:rsid w:val="000741FD"/>
    <w:rsid w:val="0007426A"/>
    <w:rsid w:val="00074425"/>
    <w:rsid w:val="00074654"/>
    <w:rsid w:val="00074DBA"/>
    <w:rsid w:val="00074F20"/>
    <w:rsid w:val="00075099"/>
    <w:rsid w:val="0007515A"/>
    <w:rsid w:val="000751FB"/>
    <w:rsid w:val="00075237"/>
    <w:rsid w:val="00075529"/>
    <w:rsid w:val="000755D0"/>
    <w:rsid w:val="000758CE"/>
    <w:rsid w:val="00075C30"/>
    <w:rsid w:val="00075CA6"/>
    <w:rsid w:val="00075E6C"/>
    <w:rsid w:val="00075F0A"/>
    <w:rsid w:val="00075FBB"/>
    <w:rsid w:val="00076498"/>
    <w:rsid w:val="00076503"/>
    <w:rsid w:val="0007664D"/>
    <w:rsid w:val="000769BA"/>
    <w:rsid w:val="00076CB4"/>
    <w:rsid w:val="000771EA"/>
    <w:rsid w:val="00077349"/>
    <w:rsid w:val="00077450"/>
    <w:rsid w:val="00077664"/>
    <w:rsid w:val="000776CE"/>
    <w:rsid w:val="000776D3"/>
    <w:rsid w:val="00077725"/>
    <w:rsid w:val="0007775C"/>
    <w:rsid w:val="000777F8"/>
    <w:rsid w:val="00077884"/>
    <w:rsid w:val="0007796B"/>
    <w:rsid w:val="00077C43"/>
    <w:rsid w:val="00077D8B"/>
    <w:rsid w:val="00077F12"/>
    <w:rsid w:val="000803C5"/>
    <w:rsid w:val="0008062C"/>
    <w:rsid w:val="000806DF"/>
    <w:rsid w:val="000806F1"/>
    <w:rsid w:val="00080761"/>
    <w:rsid w:val="000808FA"/>
    <w:rsid w:val="0008091C"/>
    <w:rsid w:val="00080937"/>
    <w:rsid w:val="00080CBF"/>
    <w:rsid w:val="00080F19"/>
    <w:rsid w:val="00080F3E"/>
    <w:rsid w:val="000810B5"/>
    <w:rsid w:val="0008129A"/>
    <w:rsid w:val="00081525"/>
    <w:rsid w:val="0008164E"/>
    <w:rsid w:val="00081852"/>
    <w:rsid w:val="00081864"/>
    <w:rsid w:val="000818A8"/>
    <w:rsid w:val="0008199B"/>
    <w:rsid w:val="00081BD5"/>
    <w:rsid w:val="00081CA6"/>
    <w:rsid w:val="00081FEB"/>
    <w:rsid w:val="000822D7"/>
    <w:rsid w:val="00082376"/>
    <w:rsid w:val="00082678"/>
    <w:rsid w:val="000826D1"/>
    <w:rsid w:val="00082751"/>
    <w:rsid w:val="00082757"/>
    <w:rsid w:val="00082795"/>
    <w:rsid w:val="0008279D"/>
    <w:rsid w:val="00082AA5"/>
    <w:rsid w:val="00082AC3"/>
    <w:rsid w:val="00082C5C"/>
    <w:rsid w:val="00082DDE"/>
    <w:rsid w:val="00082E87"/>
    <w:rsid w:val="00082F6A"/>
    <w:rsid w:val="00083087"/>
    <w:rsid w:val="0008313D"/>
    <w:rsid w:val="00083179"/>
    <w:rsid w:val="000831E1"/>
    <w:rsid w:val="00083273"/>
    <w:rsid w:val="000832E9"/>
    <w:rsid w:val="000833B9"/>
    <w:rsid w:val="0008347A"/>
    <w:rsid w:val="00083751"/>
    <w:rsid w:val="000837B2"/>
    <w:rsid w:val="000839B4"/>
    <w:rsid w:val="00083B52"/>
    <w:rsid w:val="00083CD5"/>
    <w:rsid w:val="00083E7C"/>
    <w:rsid w:val="00083FA4"/>
    <w:rsid w:val="0008435E"/>
    <w:rsid w:val="0008439B"/>
    <w:rsid w:val="000844EE"/>
    <w:rsid w:val="000848CA"/>
    <w:rsid w:val="000848F8"/>
    <w:rsid w:val="00084ABD"/>
    <w:rsid w:val="00084E22"/>
    <w:rsid w:val="00084EE5"/>
    <w:rsid w:val="00084F67"/>
    <w:rsid w:val="000850FE"/>
    <w:rsid w:val="00085427"/>
    <w:rsid w:val="00085844"/>
    <w:rsid w:val="0008586E"/>
    <w:rsid w:val="00085964"/>
    <w:rsid w:val="00085C12"/>
    <w:rsid w:val="00086016"/>
    <w:rsid w:val="0008608F"/>
    <w:rsid w:val="00086137"/>
    <w:rsid w:val="0008634E"/>
    <w:rsid w:val="00086440"/>
    <w:rsid w:val="00086442"/>
    <w:rsid w:val="00086553"/>
    <w:rsid w:val="00086CCD"/>
    <w:rsid w:val="00086D27"/>
    <w:rsid w:val="00086E2F"/>
    <w:rsid w:val="0008710C"/>
    <w:rsid w:val="000872B7"/>
    <w:rsid w:val="0008736E"/>
    <w:rsid w:val="000874A1"/>
    <w:rsid w:val="00087579"/>
    <w:rsid w:val="000876E7"/>
    <w:rsid w:val="00087C23"/>
    <w:rsid w:val="00087CF7"/>
    <w:rsid w:val="00087D58"/>
    <w:rsid w:val="00087E79"/>
    <w:rsid w:val="00087FA6"/>
    <w:rsid w:val="00090132"/>
    <w:rsid w:val="00090186"/>
    <w:rsid w:val="000903EA"/>
    <w:rsid w:val="000904BD"/>
    <w:rsid w:val="00090659"/>
    <w:rsid w:val="00090874"/>
    <w:rsid w:val="00090922"/>
    <w:rsid w:val="00090AED"/>
    <w:rsid w:val="00090B37"/>
    <w:rsid w:val="00090BF6"/>
    <w:rsid w:val="00090DE4"/>
    <w:rsid w:val="00090F73"/>
    <w:rsid w:val="000912F9"/>
    <w:rsid w:val="00091431"/>
    <w:rsid w:val="00091440"/>
    <w:rsid w:val="00091594"/>
    <w:rsid w:val="000919AA"/>
    <w:rsid w:val="00091B8D"/>
    <w:rsid w:val="00091BFA"/>
    <w:rsid w:val="00091E18"/>
    <w:rsid w:val="00091F36"/>
    <w:rsid w:val="00091F73"/>
    <w:rsid w:val="0009242C"/>
    <w:rsid w:val="00092479"/>
    <w:rsid w:val="0009295D"/>
    <w:rsid w:val="00092A49"/>
    <w:rsid w:val="00092AEC"/>
    <w:rsid w:val="00092B40"/>
    <w:rsid w:val="00092BA8"/>
    <w:rsid w:val="00092C44"/>
    <w:rsid w:val="00092EBC"/>
    <w:rsid w:val="0009323E"/>
    <w:rsid w:val="000933A4"/>
    <w:rsid w:val="000933AA"/>
    <w:rsid w:val="000935F4"/>
    <w:rsid w:val="00093854"/>
    <w:rsid w:val="00093C3E"/>
    <w:rsid w:val="00093C7A"/>
    <w:rsid w:val="00093DBB"/>
    <w:rsid w:val="00093DE9"/>
    <w:rsid w:val="00093EBF"/>
    <w:rsid w:val="00093FC6"/>
    <w:rsid w:val="00093FE5"/>
    <w:rsid w:val="00094040"/>
    <w:rsid w:val="000940D1"/>
    <w:rsid w:val="00094498"/>
    <w:rsid w:val="000948F8"/>
    <w:rsid w:val="00094F3F"/>
    <w:rsid w:val="00094FD4"/>
    <w:rsid w:val="00095333"/>
    <w:rsid w:val="00095694"/>
    <w:rsid w:val="000957AC"/>
    <w:rsid w:val="000958A7"/>
    <w:rsid w:val="00095A41"/>
    <w:rsid w:val="00095AC2"/>
    <w:rsid w:val="00095E94"/>
    <w:rsid w:val="00096275"/>
    <w:rsid w:val="00096379"/>
    <w:rsid w:val="000964D8"/>
    <w:rsid w:val="00096CC4"/>
    <w:rsid w:val="00096F51"/>
    <w:rsid w:val="00097054"/>
    <w:rsid w:val="00097271"/>
    <w:rsid w:val="000972CC"/>
    <w:rsid w:val="000973F7"/>
    <w:rsid w:val="0009746A"/>
    <w:rsid w:val="000977D8"/>
    <w:rsid w:val="000979EB"/>
    <w:rsid w:val="00097BD7"/>
    <w:rsid w:val="00097C39"/>
    <w:rsid w:val="00097C62"/>
    <w:rsid w:val="00097EB4"/>
    <w:rsid w:val="00097F70"/>
    <w:rsid w:val="00097FE3"/>
    <w:rsid w:val="000A01FF"/>
    <w:rsid w:val="000A074C"/>
    <w:rsid w:val="000A09DE"/>
    <w:rsid w:val="000A0C1D"/>
    <w:rsid w:val="000A0F39"/>
    <w:rsid w:val="000A0F77"/>
    <w:rsid w:val="000A1003"/>
    <w:rsid w:val="000A11C5"/>
    <w:rsid w:val="000A148B"/>
    <w:rsid w:val="000A1555"/>
    <w:rsid w:val="000A1590"/>
    <w:rsid w:val="000A163D"/>
    <w:rsid w:val="000A18C6"/>
    <w:rsid w:val="000A1B63"/>
    <w:rsid w:val="000A1BC4"/>
    <w:rsid w:val="000A1C0B"/>
    <w:rsid w:val="000A1CA1"/>
    <w:rsid w:val="000A1DCA"/>
    <w:rsid w:val="000A1F9C"/>
    <w:rsid w:val="000A2272"/>
    <w:rsid w:val="000A238B"/>
    <w:rsid w:val="000A26E2"/>
    <w:rsid w:val="000A26F9"/>
    <w:rsid w:val="000A287F"/>
    <w:rsid w:val="000A2C13"/>
    <w:rsid w:val="000A2D40"/>
    <w:rsid w:val="000A2E03"/>
    <w:rsid w:val="000A321F"/>
    <w:rsid w:val="000A329D"/>
    <w:rsid w:val="000A32E2"/>
    <w:rsid w:val="000A33EE"/>
    <w:rsid w:val="000A3550"/>
    <w:rsid w:val="000A3950"/>
    <w:rsid w:val="000A3C0C"/>
    <w:rsid w:val="000A3D9A"/>
    <w:rsid w:val="000A3EF7"/>
    <w:rsid w:val="000A3F13"/>
    <w:rsid w:val="000A41E9"/>
    <w:rsid w:val="000A432C"/>
    <w:rsid w:val="000A4503"/>
    <w:rsid w:val="000A4858"/>
    <w:rsid w:val="000A48E3"/>
    <w:rsid w:val="000A4DEA"/>
    <w:rsid w:val="000A4E07"/>
    <w:rsid w:val="000A5480"/>
    <w:rsid w:val="000A55DD"/>
    <w:rsid w:val="000A5701"/>
    <w:rsid w:val="000A5735"/>
    <w:rsid w:val="000A57B5"/>
    <w:rsid w:val="000A5806"/>
    <w:rsid w:val="000A585B"/>
    <w:rsid w:val="000A58A4"/>
    <w:rsid w:val="000A5DA8"/>
    <w:rsid w:val="000A5DD4"/>
    <w:rsid w:val="000A5F1F"/>
    <w:rsid w:val="000A608A"/>
    <w:rsid w:val="000A6231"/>
    <w:rsid w:val="000A643A"/>
    <w:rsid w:val="000A65D5"/>
    <w:rsid w:val="000A691E"/>
    <w:rsid w:val="000A69EC"/>
    <w:rsid w:val="000A6A69"/>
    <w:rsid w:val="000A6BA3"/>
    <w:rsid w:val="000A6DC8"/>
    <w:rsid w:val="000A771D"/>
    <w:rsid w:val="000A774E"/>
    <w:rsid w:val="000A7780"/>
    <w:rsid w:val="000A7B18"/>
    <w:rsid w:val="000A7CFE"/>
    <w:rsid w:val="000A7E30"/>
    <w:rsid w:val="000A7E4F"/>
    <w:rsid w:val="000B0006"/>
    <w:rsid w:val="000B0037"/>
    <w:rsid w:val="000B0319"/>
    <w:rsid w:val="000B06E6"/>
    <w:rsid w:val="000B08A1"/>
    <w:rsid w:val="000B0903"/>
    <w:rsid w:val="000B099A"/>
    <w:rsid w:val="000B09E6"/>
    <w:rsid w:val="000B0A90"/>
    <w:rsid w:val="000B0C40"/>
    <w:rsid w:val="000B0D29"/>
    <w:rsid w:val="000B0E72"/>
    <w:rsid w:val="000B1186"/>
    <w:rsid w:val="000B11BF"/>
    <w:rsid w:val="000B12C5"/>
    <w:rsid w:val="000B13A5"/>
    <w:rsid w:val="000B15F6"/>
    <w:rsid w:val="000B1876"/>
    <w:rsid w:val="000B1888"/>
    <w:rsid w:val="000B18B3"/>
    <w:rsid w:val="000B192C"/>
    <w:rsid w:val="000B19C8"/>
    <w:rsid w:val="000B1D2F"/>
    <w:rsid w:val="000B1ED8"/>
    <w:rsid w:val="000B1EE7"/>
    <w:rsid w:val="000B22C7"/>
    <w:rsid w:val="000B230F"/>
    <w:rsid w:val="000B2352"/>
    <w:rsid w:val="000B244A"/>
    <w:rsid w:val="000B2712"/>
    <w:rsid w:val="000B29BB"/>
    <w:rsid w:val="000B2D3E"/>
    <w:rsid w:val="000B2DC6"/>
    <w:rsid w:val="000B2E03"/>
    <w:rsid w:val="000B2E48"/>
    <w:rsid w:val="000B307D"/>
    <w:rsid w:val="000B31C5"/>
    <w:rsid w:val="000B329B"/>
    <w:rsid w:val="000B32F0"/>
    <w:rsid w:val="000B35F1"/>
    <w:rsid w:val="000B3827"/>
    <w:rsid w:val="000B392E"/>
    <w:rsid w:val="000B3BFB"/>
    <w:rsid w:val="000B3CE2"/>
    <w:rsid w:val="000B3DED"/>
    <w:rsid w:val="000B40CF"/>
    <w:rsid w:val="000B4313"/>
    <w:rsid w:val="000B4538"/>
    <w:rsid w:val="000B4A16"/>
    <w:rsid w:val="000B4B8D"/>
    <w:rsid w:val="000B4BE3"/>
    <w:rsid w:val="000B4ED9"/>
    <w:rsid w:val="000B4F21"/>
    <w:rsid w:val="000B51F7"/>
    <w:rsid w:val="000B538D"/>
    <w:rsid w:val="000B5444"/>
    <w:rsid w:val="000B550E"/>
    <w:rsid w:val="000B5825"/>
    <w:rsid w:val="000B5958"/>
    <w:rsid w:val="000B59E1"/>
    <w:rsid w:val="000B5A38"/>
    <w:rsid w:val="000B5CA8"/>
    <w:rsid w:val="000B606F"/>
    <w:rsid w:val="000B61A4"/>
    <w:rsid w:val="000B627A"/>
    <w:rsid w:val="000B6323"/>
    <w:rsid w:val="000B64D6"/>
    <w:rsid w:val="000B667D"/>
    <w:rsid w:val="000B67DC"/>
    <w:rsid w:val="000B6A07"/>
    <w:rsid w:val="000B6CBF"/>
    <w:rsid w:val="000B6D41"/>
    <w:rsid w:val="000B6D4B"/>
    <w:rsid w:val="000B7039"/>
    <w:rsid w:val="000B70C8"/>
    <w:rsid w:val="000B766E"/>
    <w:rsid w:val="000B7782"/>
    <w:rsid w:val="000B7828"/>
    <w:rsid w:val="000B79B8"/>
    <w:rsid w:val="000B7F4E"/>
    <w:rsid w:val="000C0003"/>
    <w:rsid w:val="000C0191"/>
    <w:rsid w:val="000C05D3"/>
    <w:rsid w:val="000C0723"/>
    <w:rsid w:val="000C085B"/>
    <w:rsid w:val="000C08E7"/>
    <w:rsid w:val="000C0B40"/>
    <w:rsid w:val="000C0CDC"/>
    <w:rsid w:val="000C0D9B"/>
    <w:rsid w:val="000C0E2B"/>
    <w:rsid w:val="000C0F07"/>
    <w:rsid w:val="000C0F43"/>
    <w:rsid w:val="000C1070"/>
    <w:rsid w:val="000C11AA"/>
    <w:rsid w:val="000C13D3"/>
    <w:rsid w:val="000C13E5"/>
    <w:rsid w:val="000C142B"/>
    <w:rsid w:val="000C194B"/>
    <w:rsid w:val="000C19C4"/>
    <w:rsid w:val="000C1D0C"/>
    <w:rsid w:val="000C1E49"/>
    <w:rsid w:val="000C219A"/>
    <w:rsid w:val="000C22F9"/>
    <w:rsid w:val="000C241E"/>
    <w:rsid w:val="000C289C"/>
    <w:rsid w:val="000C2AA0"/>
    <w:rsid w:val="000C2D1F"/>
    <w:rsid w:val="000C2DE2"/>
    <w:rsid w:val="000C2EA9"/>
    <w:rsid w:val="000C302F"/>
    <w:rsid w:val="000C33CD"/>
    <w:rsid w:val="000C33CE"/>
    <w:rsid w:val="000C3874"/>
    <w:rsid w:val="000C394F"/>
    <w:rsid w:val="000C39A5"/>
    <w:rsid w:val="000C39DA"/>
    <w:rsid w:val="000C3A03"/>
    <w:rsid w:val="000C3B20"/>
    <w:rsid w:val="000C4449"/>
    <w:rsid w:val="000C445D"/>
    <w:rsid w:val="000C4548"/>
    <w:rsid w:val="000C4857"/>
    <w:rsid w:val="000C489D"/>
    <w:rsid w:val="000C49D1"/>
    <w:rsid w:val="000C4C98"/>
    <w:rsid w:val="000C5140"/>
    <w:rsid w:val="000C5350"/>
    <w:rsid w:val="000C5409"/>
    <w:rsid w:val="000C54AC"/>
    <w:rsid w:val="000C5559"/>
    <w:rsid w:val="000C575D"/>
    <w:rsid w:val="000C5810"/>
    <w:rsid w:val="000C5A89"/>
    <w:rsid w:val="000C5A98"/>
    <w:rsid w:val="000C5E36"/>
    <w:rsid w:val="000C5E6C"/>
    <w:rsid w:val="000C5E7F"/>
    <w:rsid w:val="000C61F5"/>
    <w:rsid w:val="000C6318"/>
    <w:rsid w:val="000C649E"/>
    <w:rsid w:val="000C64EC"/>
    <w:rsid w:val="000C6759"/>
    <w:rsid w:val="000C6787"/>
    <w:rsid w:val="000C67E2"/>
    <w:rsid w:val="000C6845"/>
    <w:rsid w:val="000C6FD6"/>
    <w:rsid w:val="000C7062"/>
    <w:rsid w:val="000C70C3"/>
    <w:rsid w:val="000C7345"/>
    <w:rsid w:val="000C7350"/>
    <w:rsid w:val="000C759C"/>
    <w:rsid w:val="000C78A0"/>
    <w:rsid w:val="000C78CD"/>
    <w:rsid w:val="000C7DDF"/>
    <w:rsid w:val="000D00E3"/>
    <w:rsid w:val="000D025B"/>
    <w:rsid w:val="000D0319"/>
    <w:rsid w:val="000D0382"/>
    <w:rsid w:val="000D048A"/>
    <w:rsid w:val="000D05BB"/>
    <w:rsid w:val="000D05E8"/>
    <w:rsid w:val="000D07D5"/>
    <w:rsid w:val="000D0979"/>
    <w:rsid w:val="000D0BB8"/>
    <w:rsid w:val="000D0CE2"/>
    <w:rsid w:val="000D0DE5"/>
    <w:rsid w:val="000D0DF4"/>
    <w:rsid w:val="000D0EF7"/>
    <w:rsid w:val="000D1255"/>
    <w:rsid w:val="000D1343"/>
    <w:rsid w:val="000D17CF"/>
    <w:rsid w:val="000D1802"/>
    <w:rsid w:val="000D18FA"/>
    <w:rsid w:val="000D1954"/>
    <w:rsid w:val="000D1A5B"/>
    <w:rsid w:val="000D1BE4"/>
    <w:rsid w:val="000D1BEB"/>
    <w:rsid w:val="000D1DDE"/>
    <w:rsid w:val="000D2224"/>
    <w:rsid w:val="000D22C5"/>
    <w:rsid w:val="000D233C"/>
    <w:rsid w:val="000D2428"/>
    <w:rsid w:val="000D2665"/>
    <w:rsid w:val="000D268E"/>
    <w:rsid w:val="000D279B"/>
    <w:rsid w:val="000D28D9"/>
    <w:rsid w:val="000D2A4B"/>
    <w:rsid w:val="000D3003"/>
    <w:rsid w:val="000D309A"/>
    <w:rsid w:val="000D3277"/>
    <w:rsid w:val="000D33A5"/>
    <w:rsid w:val="000D346D"/>
    <w:rsid w:val="000D35F0"/>
    <w:rsid w:val="000D36C3"/>
    <w:rsid w:val="000D374D"/>
    <w:rsid w:val="000D37DC"/>
    <w:rsid w:val="000D388A"/>
    <w:rsid w:val="000D38A5"/>
    <w:rsid w:val="000D38F4"/>
    <w:rsid w:val="000D3D88"/>
    <w:rsid w:val="000D3E8B"/>
    <w:rsid w:val="000D469A"/>
    <w:rsid w:val="000D488B"/>
    <w:rsid w:val="000D48EA"/>
    <w:rsid w:val="000D4917"/>
    <w:rsid w:val="000D4A3F"/>
    <w:rsid w:val="000D4B8C"/>
    <w:rsid w:val="000D5450"/>
    <w:rsid w:val="000D557C"/>
    <w:rsid w:val="000D5738"/>
    <w:rsid w:val="000D5795"/>
    <w:rsid w:val="000D58C8"/>
    <w:rsid w:val="000D5B0C"/>
    <w:rsid w:val="000D5CBD"/>
    <w:rsid w:val="000D5EC8"/>
    <w:rsid w:val="000D610C"/>
    <w:rsid w:val="000D6444"/>
    <w:rsid w:val="000D6502"/>
    <w:rsid w:val="000D674A"/>
    <w:rsid w:val="000D6CA1"/>
    <w:rsid w:val="000D6FA2"/>
    <w:rsid w:val="000D7628"/>
    <w:rsid w:val="000D7724"/>
    <w:rsid w:val="000D7AA6"/>
    <w:rsid w:val="000D7BFD"/>
    <w:rsid w:val="000D7C79"/>
    <w:rsid w:val="000D7F8E"/>
    <w:rsid w:val="000E065E"/>
    <w:rsid w:val="000E0AB2"/>
    <w:rsid w:val="000E0AFB"/>
    <w:rsid w:val="000E0CCD"/>
    <w:rsid w:val="000E0CE2"/>
    <w:rsid w:val="000E0DAE"/>
    <w:rsid w:val="000E10B3"/>
    <w:rsid w:val="000E1308"/>
    <w:rsid w:val="000E13BE"/>
    <w:rsid w:val="000E1481"/>
    <w:rsid w:val="000E14E8"/>
    <w:rsid w:val="000E1A9F"/>
    <w:rsid w:val="000E1C00"/>
    <w:rsid w:val="000E1D15"/>
    <w:rsid w:val="000E1E62"/>
    <w:rsid w:val="000E1EEE"/>
    <w:rsid w:val="000E1F98"/>
    <w:rsid w:val="000E1FD1"/>
    <w:rsid w:val="000E22F8"/>
    <w:rsid w:val="000E2337"/>
    <w:rsid w:val="000E2416"/>
    <w:rsid w:val="000E252F"/>
    <w:rsid w:val="000E25EC"/>
    <w:rsid w:val="000E2662"/>
    <w:rsid w:val="000E2830"/>
    <w:rsid w:val="000E2B05"/>
    <w:rsid w:val="000E2D41"/>
    <w:rsid w:val="000E2D83"/>
    <w:rsid w:val="000E3023"/>
    <w:rsid w:val="000E30E7"/>
    <w:rsid w:val="000E3267"/>
    <w:rsid w:val="000E35E0"/>
    <w:rsid w:val="000E3722"/>
    <w:rsid w:val="000E38A5"/>
    <w:rsid w:val="000E3929"/>
    <w:rsid w:val="000E39D1"/>
    <w:rsid w:val="000E3A3E"/>
    <w:rsid w:val="000E3AC6"/>
    <w:rsid w:val="000E3C18"/>
    <w:rsid w:val="000E3C69"/>
    <w:rsid w:val="000E3D86"/>
    <w:rsid w:val="000E3EDF"/>
    <w:rsid w:val="000E4080"/>
    <w:rsid w:val="000E40EF"/>
    <w:rsid w:val="000E4635"/>
    <w:rsid w:val="000E4688"/>
    <w:rsid w:val="000E46BA"/>
    <w:rsid w:val="000E4775"/>
    <w:rsid w:val="000E482B"/>
    <w:rsid w:val="000E48C4"/>
    <w:rsid w:val="000E4A4A"/>
    <w:rsid w:val="000E4DF0"/>
    <w:rsid w:val="000E4EFD"/>
    <w:rsid w:val="000E5061"/>
    <w:rsid w:val="000E517E"/>
    <w:rsid w:val="000E5256"/>
    <w:rsid w:val="000E5673"/>
    <w:rsid w:val="000E5B80"/>
    <w:rsid w:val="000E5C5A"/>
    <w:rsid w:val="000E5C63"/>
    <w:rsid w:val="000E5CE1"/>
    <w:rsid w:val="000E5CEF"/>
    <w:rsid w:val="000E5FEA"/>
    <w:rsid w:val="000E6073"/>
    <w:rsid w:val="000E611E"/>
    <w:rsid w:val="000E6130"/>
    <w:rsid w:val="000E62E3"/>
    <w:rsid w:val="000E65E8"/>
    <w:rsid w:val="000E67D0"/>
    <w:rsid w:val="000E6A53"/>
    <w:rsid w:val="000E6ACB"/>
    <w:rsid w:val="000E6B8F"/>
    <w:rsid w:val="000E6EB9"/>
    <w:rsid w:val="000E71C7"/>
    <w:rsid w:val="000E71D9"/>
    <w:rsid w:val="000E740D"/>
    <w:rsid w:val="000E7463"/>
    <w:rsid w:val="000E76A8"/>
    <w:rsid w:val="000E771D"/>
    <w:rsid w:val="000E7B2E"/>
    <w:rsid w:val="000E7D02"/>
    <w:rsid w:val="000E7FE5"/>
    <w:rsid w:val="000F030B"/>
    <w:rsid w:val="000F0346"/>
    <w:rsid w:val="000F0440"/>
    <w:rsid w:val="000F0508"/>
    <w:rsid w:val="000F065C"/>
    <w:rsid w:val="000F06FC"/>
    <w:rsid w:val="000F0BF1"/>
    <w:rsid w:val="000F0CDC"/>
    <w:rsid w:val="000F0DC6"/>
    <w:rsid w:val="000F102E"/>
    <w:rsid w:val="000F13A7"/>
    <w:rsid w:val="000F1487"/>
    <w:rsid w:val="000F176F"/>
    <w:rsid w:val="000F181B"/>
    <w:rsid w:val="000F1A6B"/>
    <w:rsid w:val="000F1D52"/>
    <w:rsid w:val="000F1E4F"/>
    <w:rsid w:val="000F1EB4"/>
    <w:rsid w:val="000F2663"/>
    <w:rsid w:val="000F2672"/>
    <w:rsid w:val="000F2ACC"/>
    <w:rsid w:val="000F2E29"/>
    <w:rsid w:val="000F316D"/>
    <w:rsid w:val="000F337A"/>
    <w:rsid w:val="000F35A5"/>
    <w:rsid w:val="000F3BFF"/>
    <w:rsid w:val="000F3EA0"/>
    <w:rsid w:val="000F4012"/>
    <w:rsid w:val="000F41E5"/>
    <w:rsid w:val="000F426C"/>
    <w:rsid w:val="000F4312"/>
    <w:rsid w:val="000F464B"/>
    <w:rsid w:val="000F4866"/>
    <w:rsid w:val="000F4B41"/>
    <w:rsid w:val="000F4B80"/>
    <w:rsid w:val="000F4E35"/>
    <w:rsid w:val="000F4E82"/>
    <w:rsid w:val="000F4EC9"/>
    <w:rsid w:val="000F5050"/>
    <w:rsid w:val="000F5096"/>
    <w:rsid w:val="000F514D"/>
    <w:rsid w:val="000F51B1"/>
    <w:rsid w:val="000F5284"/>
    <w:rsid w:val="000F5484"/>
    <w:rsid w:val="000F5584"/>
    <w:rsid w:val="000F5A03"/>
    <w:rsid w:val="000F5A3E"/>
    <w:rsid w:val="000F5AFB"/>
    <w:rsid w:val="000F5B91"/>
    <w:rsid w:val="000F5C94"/>
    <w:rsid w:val="000F5EA8"/>
    <w:rsid w:val="000F5F1F"/>
    <w:rsid w:val="000F5FDA"/>
    <w:rsid w:val="000F615C"/>
    <w:rsid w:val="000F6226"/>
    <w:rsid w:val="000F63D2"/>
    <w:rsid w:val="000F6529"/>
    <w:rsid w:val="000F65DD"/>
    <w:rsid w:val="000F6619"/>
    <w:rsid w:val="000F675C"/>
    <w:rsid w:val="000F678B"/>
    <w:rsid w:val="000F6CC1"/>
    <w:rsid w:val="000F6D0B"/>
    <w:rsid w:val="000F6D71"/>
    <w:rsid w:val="000F718C"/>
    <w:rsid w:val="000F7217"/>
    <w:rsid w:val="000F739D"/>
    <w:rsid w:val="000F787D"/>
    <w:rsid w:val="000F7A00"/>
    <w:rsid w:val="0010007D"/>
    <w:rsid w:val="0010015F"/>
    <w:rsid w:val="001001D2"/>
    <w:rsid w:val="001004F4"/>
    <w:rsid w:val="00100576"/>
    <w:rsid w:val="00100632"/>
    <w:rsid w:val="001006A1"/>
    <w:rsid w:val="001007FF"/>
    <w:rsid w:val="00100BA6"/>
    <w:rsid w:val="00100DAD"/>
    <w:rsid w:val="00100DB0"/>
    <w:rsid w:val="00100F18"/>
    <w:rsid w:val="00100FDB"/>
    <w:rsid w:val="00101053"/>
    <w:rsid w:val="001010F2"/>
    <w:rsid w:val="001012D5"/>
    <w:rsid w:val="0010143D"/>
    <w:rsid w:val="0010145E"/>
    <w:rsid w:val="00101550"/>
    <w:rsid w:val="0010159D"/>
    <w:rsid w:val="001015A4"/>
    <w:rsid w:val="001019AE"/>
    <w:rsid w:val="00101B88"/>
    <w:rsid w:val="00101CAE"/>
    <w:rsid w:val="00101EB5"/>
    <w:rsid w:val="00101F61"/>
    <w:rsid w:val="00101F8C"/>
    <w:rsid w:val="00102989"/>
    <w:rsid w:val="00102B14"/>
    <w:rsid w:val="00102DFB"/>
    <w:rsid w:val="00102E8D"/>
    <w:rsid w:val="00102EF8"/>
    <w:rsid w:val="00103052"/>
    <w:rsid w:val="00103146"/>
    <w:rsid w:val="00103378"/>
    <w:rsid w:val="0010358D"/>
    <w:rsid w:val="00103C8B"/>
    <w:rsid w:val="00103D9E"/>
    <w:rsid w:val="00103E40"/>
    <w:rsid w:val="00103F47"/>
    <w:rsid w:val="00103FDD"/>
    <w:rsid w:val="001041FC"/>
    <w:rsid w:val="001044E8"/>
    <w:rsid w:val="00104518"/>
    <w:rsid w:val="00104762"/>
    <w:rsid w:val="00104CA3"/>
    <w:rsid w:val="00104F56"/>
    <w:rsid w:val="0010509A"/>
    <w:rsid w:val="00105164"/>
    <w:rsid w:val="0010544A"/>
    <w:rsid w:val="00105452"/>
    <w:rsid w:val="001056E9"/>
    <w:rsid w:val="0010572B"/>
    <w:rsid w:val="001058F4"/>
    <w:rsid w:val="0010593D"/>
    <w:rsid w:val="001059FA"/>
    <w:rsid w:val="00105A53"/>
    <w:rsid w:val="00105AB8"/>
    <w:rsid w:val="00105BA2"/>
    <w:rsid w:val="00105F78"/>
    <w:rsid w:val="00105FA5"/>
    <w:rsid w:val="00106073"/>
    <w:rsid w:val="001064F7"/>
    <w:rsid w:val="00106654"/>
    <w:rsid w:val="00106682"/>
    <w:rsid w:val="00106931"/>
    <w:rsid w:val="00106943"/>
    <w:rsid w:val="00106993"/>
    <w:rsid w:val="00106DDF"/>
    <w:rsid w:val="00106EEF"/>
    <w:rsid w:val="00106F10"/>
    <w:rsid w:val="00107081"/>
    <w:rsid w:val="0010732D"/>
    <w:rsid w:val="0010739D"/>
    <w:rsid w:val="0010744C"/>
    <w:rsid w:val="001074EB"/>
    <w:rsid w:val="00107529"/>
    <w:rsid w:val="001075FA"/>
    <w:rsid w:val="00107681"/>
    <w:rsid w:val="001077D7"/>
    <w:rsid w:val="00107B22"/>
    <w:rsid w:val="00107EF5"/>
    <w:rsid w:val="001102CB"/>
    <w:rsid w:val="001103D7"/>
    <w:rsid w:val="001104C1"/>
    <w:rsid w:val="001104F8"/>
    <w:rsid w:val="0011084D"/>
    <w:rsid w:val="001108CD"/>
    <w:rsid w:val="00110906"/>
    <w:rsid w:val="00110970"/>
    <w:rsid w:val="00110B0E"/>
    <w:rsid w:val="00110C72"/>
    <w:rsid w:val="00110F78"/>
    <w:rsid w:val="00111300"/>
    <w:rsid w:val="00111346"/>
    <w:rsid w:val="001113B8"/>
    <w:rsid w:val="0011142F"/>
    <w:rsid w:val="001114C2"/>
    <w:rsid w:val="001116DD"/>
    <w:rsid w:val="00111C7E"/>
    <w:rsid w:val="00111DC5"/>
    <w:rsid w:val="00111FB0"/>
    <w:rsid w:val="00111FE6"/>
    <w:rsid w:val="0011216D"/>
    <w:rsid w:val="001121D2"/>
    <w:rsid w:val="00112264"/>
    <w:rsid w:val="001123D0"/>
    <w:rsid w:val="0011240A"/>
    <w:rsid w:val="00112528"/>
    <w:rsid w:val="00112720"/>
    <w:rsid w:val="00112E9E"/>
    <w:rsid w:val="00113246"/>
    <w:rsid w:val="00113257"/>
    <w:rsid w:val="001132EC"/>
    <w:rsid w:val="00113406"/>
    <w:rsid w:val="001136D3"/>
    <w:rsid w:val="001137D7"/>
    <w:rsid w:val="00113A12"/>
    <w:rsid w:val="00113F31"/>
    <w:rsid w:val="00113F99"/>
    <w:rsid w:val="00113FE6"/>
    <w:rsid w:val="00113FF1"/>
    <w:rsid w:val="0011409A"/>
    <w:rsid w:val="0011421E"/>
    <w:rsid w:val="00114BAA"/>
    <w:rsid w:val="00114F4E"/>
    <w:rsid w:val="0011530E"/>
    <w:rsid w:val="00115441"/>
    <w:rsid w:val="00115489"/>
    <w:rsid w:val="0011594F"/>
    <w:rsid w:val="00115A7F"/>
    <w:rsid w:val="00115D1C"/>
    <w:rsid w:val="0011606A"/>
    <w:rsid w:val="0011607E"/>
    <w:rsid w:val="0011615D"/>
    <w:rsid w:val="001161DC"/>
    <w:rsid w:val="00116810"/>
    <w:rsid w:val="001169ED"/>
    <w:rsid w:val="00116C0B"/>
    <w:rsid w:val="00116D10"/>
    <w:rsid w:val="0011706B"/>
    <w:rsid w:val="00117258"/>
    <w:rsid w:val="00117319"/>
    <w:rsid w:val="00117501"/>
    <w:rsid w:val="001178E9"/>
    <w:rsid w:val="00117A37"/>
    <w:rsid w:val="00117A3E"/>
    <w:rsid w:val="00117ABE"/>
    <w:rsid w:val="00117B52"/>
    <w:rsid w:val="00117C7E"/>
    <w:rsid w:val="00117E22"/>
    <w:rsid w:val="00117E51"/>
    <w:rsid w:val="00120066"/>
    <w:rsid w:val="00120087"/>
    <w:rsid w:val="00120181"/>
    <w:rsid w:val="0012023C"/>
    <w:rsid w:val="001202A7"/>
    <w:rsid w:val="00120361"/>
    <w:rsid w:val="001203CA"/>
    <w:rsid w:val="001203FF"/>
    <w:rsid w:val="0012041C"/>
    <w:rsid w:val="001205E5"/>
    <w:rsid w:val="001206D4"/>
    <w:rsid w:val="00120964"/>
    <w:rsid w:val="00120A34"/>
    <w:rsid w:val="00120AB0"/>
    <w:rsid w:val="00120B6F"/>
    <w:rsid w:val="00120BB6"/>
    <w:rsid w:val="00120F2E"/>
    <w:rsid w:val="00121158"/>
    <w:rsid w:val="001211DE"/>
    <w:rsid w:val="001213D8"/>
    <w:rsid w:val="00121594"/>
    <w:rsid w:val="001215C1"/>
    <w:rsid w:val="00121727"/>
    <w:rsid w:val="001217F6"/>
    <w:rsid w:val="00121815"/>
    <w:rsid w:val="00121B38"/>
    <w:rsid w:val="00121CA8"/>
    <w:rsid w:val="00121E67"/>
    <w:rsid w:val="00121F78"/>
    <w:rsid w:val="0012222E"/>
    <w:rsid w:val="00122336"/>
    <w:rsid w:val="001223BB"/>
    <w:rsid w:val="00122A0A"/>
    <w:rsid w:val="00122A2D"/>
    <w:rsid w:val="00122A97"/>
    <w:rsid w:val="00122D22"/>
    <w:rsid w:val="00122DF5"/>
    <w:rsid w:val="00122E27"/>
    <w:rsid w:val="00122FF5"/>
    <w:rsid w:val="00123542"/>
    <w:rsid w:val="001235BC"/>
    <w:rsid w:val="00123616"/>
    <w:rsid w:val="00123671"/>
    <w:rsid w:val="00123832"/>
    <w:rsid w:val="00123931"/>
    <w:rsid w:val="00123AEA"/>
    <w:rsid w:val="00123DC6"/>
    <w:rsid w:val="00124024"/>
    <w:rsid w:val="001241C7"/>
    <w:rsid w:val="0012435A"/>
    <w:rsid w:val="001245FB"/>
    <w:rsid w:val="0012464A"/>
    <w:rsid w:val="00124965"/>
    <w:rsid w:val="00124B33"/>
    <w:rsid w:val="00124BAB"/>
    <w:rsid w:val="00124D02"/>
    <w:rsid w:val="00124DB0"/>
    <w:rsid w:val="00124FA8"/>
    <w:rsid w:val="0012506E"/>
    <w:rsid w:val="0012521D"/>
    <w:rsid w:val="00125340"/>
    <w:rsid w:val="001253B3"/>
    <w:rsid w:val="0012547E"/>
    <w:rsid w:val="001254E6"/>
    <w:rsid w:val="001257F2"/>
    <w:rsid w:val="001262E2"/>
    <w:rsid w:val="0012646F"/>
    <w:rsid w:val="00126621"/>
    <w:rsid w:val="00126859"/>
    <w:rsid w:val="00126863"/>
    <w:rsid w:val="00126934"/>
    <w:rsid w:val="0012698A"/>
    <w:rsid w:val="00126D28"/>
    <w:rsid w:val="00126ECB"/>
    <w:rsid w:val="00126F2C"/>
    <w:rsid w:val="00126FE9"/>
    <w:rsid w:val="001272A3"/>
    <w:rsid w:val="00127708"/>
    <w:rsid w:val="00127786"/>
    <w:rsid w:val="00127AA4"/>
    <w:rsid w:val="001300D4"/>
    <w:rsid w:val="001301A7"/>
    <w:rsid w:val="00130206"/>
    <w:rsid w:val="0013039E"/>
    <w:rsid w:val="00130413"/>
    <w:rsid w:val="001305AE"/>
    <w:rsid w:val="00130695"/>
    <w:rsid w:val="001306EE"/>
    <w:rsid w:val="00130849"/>
    <w:rsid w:val="00130F2B"/>
    <w:rsid w:val="00130F5B"/>
    <w:rsid w:val="0013107B"/>
    <w:rsid w:val="00131177"/>
    <w:rsid w:val="001312A8"/>
    <w:rsid w:val="001312DC"/>
    <w:rsid w:val="0013177F"/>
    <w:rsid w:val="0013183E"/>
    <w:rsid w:val="00131869"/>
    <w:rsid w:val="001318CF"/>
    <w:rsid w:val="00131A55"/>
    <w:rsid w:val="00131B0D"/>
    <w:rsid w:val="00131D85"/>
    <w:rsid w:val="00131F1A"/>
    <w:rsid w:val="00132A62"/>
    <w:rsid w:val="00132A76"/>
    <w:rsid w:val="00132A79"/>
    <w:rsid w:val="00132BC9"/>
    <w:rsid w:val="00132D72"/>
    <w:rsid w:val="00132E08"/>
    <w:rsid w:val="00132FBB"/>
    <w:rsid w:val="0013311F"/>
    <w:rsid w:val="0013323E"/>
    <w:rsid w:val="0013326B"/>
    <w:rsid w:val="001332CB"/>
    <w:rsid w:val="00133313"/>
    <w:rsid w:val="00133433"/>
    <w:rsid w:val="00133446"/>
    <w:rsid w:val="00133656"/>
    <w:rsid w:val="001336A5"/>
    <w:rsid w:val="001336C7"/>
    <w:rsid w:val="0013387B"/>
    <w:rsid w:val="00133C7F"/>
    <w:rsid w:val="00133DBF"/>
    <w:rsid w:val="00133F4C"/>
    <w:rsid w:val="00134386"/>
    <w:rsid w:val="001343D3"/>
    <w:rsid w:val="00134748"/>
    <w:rsid w:val="001347B9"/>
    <w:rsid w:val="0013490D"/>
    <w:rsid w:val="00134950"/>
    <w:rsid w:val="00134B1E"/>
    <w:rsid w:val="00134B63"/>
    <w:rsid w:val="00134BAB"/>
    <w:rsid w:val="00134E47"/>
    <w:rsid w:val="00135176"/>
    <w:rsid w:val="0013530E"/>
    <w:rsid w:val="0013533D"/>
    <w:rsid w:val="00135344"/>
    <w:rsid w:val="00135434"/>
    <w:rsid w:val="00135B02"/>
    <w:rsid w:val="00135BBA"/>
    <w:rsid w:val="00135E04"/>
    <w:rsid w:val="00136091"/>
    <w:rsid w:val="001360AC"/>
    <w:rsid w:val="0013612E"/>
    <w:rsid w:val="00136153"/>
    <w:rsid w:val="001365E7"/>
    <w:rsid w:val="001366A5"/>
    <w:rsid w:val="001367FB"/>
    <w:rsid w:val="0013687A"/>
    <w:rsid w:val="00136FD5"/>
    <w:rsid w:val="0013702E"/>
    <w:rsid w:val="0013713A"/>
    <w:rsid w:val="00137234"/>
    <w:rsid w:val="00137526"/>
    <w:rsid w:val="001378AF"/>
    <w:rsid w:val="001378E9"/>
    <w:rsid w:val="00137B46"/>
    <w:rsid w:val="00137BF2"/>
    <w:rsid w:val="00137CE8"/>
    <w:rsid w:val="00137EAC"/>
    <w:rsid w:val="00137EFA"/>
    <w:rsid w:val="00137F2D"/>
    <w:rsid w:val="00137FCD"/>
    <w:rsid w:val="00140496"/>
    <w:rsid w:val="00140632"/>
    <w:rsid w:val="00140C35"/>
    <w:rsid w:val="0014109A"/>
    <w:rsid w:val="00141238"/>
    <w:rsid w:val="001414DE"/>
    <w:rsid w:val="00141775"/>
    <w:rsid w:val="001419CE"/>
    <w:rsid w:val="00141BD4"/>
    <w:rsid w:val="0014252A"/>
    <w:rsid w:val="0014257E"/>
    <w:rsid w:val="001425F8"/>
    <w:rsid w:val="001427FF"/>
    <w:rsid w:val="0014293A"/>
    <w:rsid w:val="001429CF"/>
    <w:rsid w:val="00142C31"/>
    <w:rsid w:val="00142CBA"/>
    <w:rsid w:val="00143135"/>
    <w:rsid w:val="001432C6"/>
    <w:rsid w:val="001433C6"/>
    <w:rsid w:val="001435BC"/>
    <w:rsid w:val="001437FA"/>
    <w:rsid w:val="00143CBA"/>
    <w:rsid w:val="00143DE1"/>
    <w:rsid w:val="00143DE7"/>
    <w:rsid w:val="00143E89"/>
    <w:rsid w:val="00144117"/>
    <w:rsid w:val="0014415B"/>
    <w:rsid w:val="001441C8"/>
    <w:rsid w:val="00144231"/>
    <w:rsid w:val="0014431F"/>
    <w:rsid w:val="0014439E"/>
    <w:rsid w:val="0014446D"/>
    <w:rsid w:val="001444BC"/>
    <w:rsid w:val="00144655"/>
    <w:rsid w:val="00144967"/>
    <w:rsid w:val="00144A15"/>
    <w:rsid w:val="00144B38"/>
    <w:rsid w:val="00144B54"/>
    <w:rsid w:val="00144BCE"/>
    <w:rsid w:val="00144C19"/>
    <w:rsid w:val="00144CF0"/>
    <w:rsid w:val="00144F60"/>
    <w:rsid w:val="00145120"/>
    <w:rsid w:val="00145125"/>
    <w:rsid w:val="0014517C"/>
    <w:rsid w:val="001451B6"/>
    <w:rsid w:val="0014528E"/>
    <w:rsid w:val="00145447"/>
    <w:rsid w:val="001454DC"/>
    <w:rsid w:val="0014550E"/>
    <w:rsid w:val="001456C6"/>
    <w:rsid w:val="0014585B"/>
    <w:rsid w:val="00145991"/>
    <w:rsid w:val="00145DB8"/>
    <w:rsid w:val="001463B8"/>
    <w:rsid w:val="001465E4"/>
    <w:rsid w:val="0014664D"/>
    <w:rsid w:val="0014668D"/>
    <w:rsid w:val="001467EA"/>
    <w:rsid w:val="001468B6"/>
    <w:rsid w:val="00146D56"/>
    <w:rsid w:val="00146DAA"/>
    <w:rsid w:val="00146F41"/>
    <w:rsid w:val="001470B6"/>
    <w:rsid w:val="00147110"/>
    <w:rsid w:val="0014712B"/>
    <w:rsid w:val="00147135"/>
    <w:rsid w:val="001472AC"/>
    <w:rsid w:val="0014749D"/>
    <w:rsid w:val="00147589"/>
    <w:rsid w:val="001477B4"/>
    <w:rsid w:val="001477DE"/>
    <w:rsid w:val="0014786E"/>
    <w:rsid w:val="00147892"/>
    <w:rsid w:val="001478E7"/>
    <w:rsid w:val="00147A39"/>
    <w:rsid w:val="00147A66"/>
    <w:rsid w:val="00147BC2"/>
    <w:rsid w:val="00147DAE"/>
    <w:rsid w:val="00147DD0"/>
    <w:rsid w:val="00147E41"/>
    <w:rsid w:val="0015006D"/>
    <w:rsid w:val="00150342"/>
    <w:rsid w:val="001505F2"/>
    <w:rsid w:val="00150839"/>
    <w:rsid w:val="001508E5"/>
    <w:rsid w:val="00150930"/>
    <w:rsid w:val="00150A76"/>
    <w:rsid w:val="00150B0C"/>
    <w:rsid w:val="001510DC"/>
    <w:rsid w:val="00151384"/>
    <w:rsid w:val="0015159F"/>
    <w:rsid w:val="00151658"/>
    <w:rsid w:val="001516F4"/>
    <w:rsid w:val="00151703"/>
    <w:rsid w:val="00151A73"/>
    <w:rsid w:val="00151BBD"/>
    <w:rsid w:val="00151CEC"/>
    <w:rsid w:val="00151F1A"/>
    <w:rsid w:val="00152008"/>
    <w:rsid w:val="00152156"/>
    <w:rsid w:val="001523D6"/>
    <w:rsid w:val="001526AE"/>
    <w:rsid w:val="00152714"/>
    <w:rsid w:val="001527C0"/>
    <w:rsid w:val="001527FE"/>
    <w:rsid w:val="00152857"/>
    <w:rsid w:val="001528CE"/>
    <w:rsid w:val="0015295D"/>
    <w:rsid w:val="00152A1F"/>
    <w:rsid w:val="00152C75"/>
    <w:rsid w:val="00152D16"/>
    <w:rsid w:val="00152E01"/>
    <w:rsid w:val="00152EDE"/>
    <w:rsid w:val="00152F0F"/>
    <w:rsid w:val="0015300E"/>
    <w:rsid w:val="0015309B"/>
    <w:rsid w:val="00153112"/>
    <w:rsid w:val="001532B3"/>
    <w:rsid w:val="001533D3"/>
    <w:rsid w:val="00153598"/>
    <w:rsid w:val="00153781"/>
    <w:rsid w:val="0015386D"/>
    <w:rsid w:val="001539CE"/>
    <w:rsid w:val="00153A0E"/>
    <w:rsid w:val="00153A62"/>
    <w:rsid w:val="00153B3D"/>
    <w:rsid w:val="00153C71"/>
    <w:rsid w:val="00153CC6"/>
    <w:rsid w:val="00153CE8"/>
    <w:rsid w:val="00153CF3"/>
    <w:rsid w:val="00153DA8"/>
    <w:rsid w:val="00154049"/>
    <w:rsid w:val="0015409E"/>
    <w:rsid w:val="001540C0"/>
    <w:rsid w:val="001540C3"/>
    <w:rsid w:val="0015426A"/>
    <w:rsid w:val="001542F4"/>
    <w:rsid w:val="00154412"/>
    <w:rsid w:val="0015451F"/>
    <w:rsid w:val="0015463D"/>
    <w:rsid w:val="001550CC"/>
    <w:rsid w:val="0015515B"/>
    <w:rsid w:val="0015543C"/>
    <w:rsid w:val="00155468"/>
    <w:rsid w:val="00155773"/>
    <w:rsid w:val="001558C1"/>
    <w:rsid w:val="00155AE2"/>
    <w:rsid w:val="00155BF5"/>
    <w:rsid w:val="00155D49"/>
    <w:rsid w:val="00155E11"/>
    <w:rsid w:val="00155FF5"/>
    <w:rsid w:val="0015640D"/>
    <w:rsid w:val="00156417"/>
    <w:rsid w:val="001565CD"/>
    <w:rsid w:val="001566F5"/>
    <w:rsid w:val="00156AE3"/>
    <w:rsid w:val="00156BB7"/>
    <w:rsid w:val="00157101"/>
    <w:rsid w:val="00157433"/>
    <w:rsid w:val="001574C1"/>
    <w:rsid w:val="001574FF"/>
    <w:rsid w:val="00157633"/>
    <w:rsid w:val="00157869"/>
    <w:rsid w:val="001578D6"/>
    <w:rsid w:val="00157B36"/>
    <w:rsid w:val="00157FF1"/>
    <w:rsid w:val="0016003A"/>
    <w:rsid w:val="00160060"/>
    <w:rsid w:val="00160272"/>
    <w:rsid w:val="001603AA"/>
    <w:rsid w:val="00160427"/>
    <w:rsid w:val="001606B8"/>
    <w:rsid w:val="00160D2C"/>
    <w:rsid w:val="00160F83"/>
    <w:rsid w:val="001611F3"/>
    <w:rsid w:val="001613BC"/>
    <w:rsid w:val="001613C5"/>
    <w:rsid w:val="00161419"/>
    <w:rsid w:val="001615EA"/>
    <w:rsid w:val="001615FD"/>
    <w:rsid w:val="001616C5"/>
    <w:rsid w:val="00161866"/>
    <w:rsid w:val="001619F3"/>
    <w:rsid w:val="00161CC0"/>
    <w:rsid w:val="00161D3E"/>
    <w:rsid w:val="0016258C"/>
    <w:rsid w:val="001627FB"/>
    <w:rsid w:val="0016287A"/>
    <w:rsid w:val="00162964"/>
    <w:rsid w:val="00162CEC"/>
    <w:rsid w:val="00162D40"/>
    <w:rsid w:val="00162DC2"/>
    <w:rsid w:val="00163029"/>
    <w:rsid w:val="00163045"/>
    <w:rsid w:val="00163231"/>
    <w:rsid w:val="00163279"/>
    <w:rsid w:val="00163282"/>
    <w:rsid w:val="0016338E"/>
    <w:rsid w:val="00163435"/>
    <w:rsid w:val="00163737"/>
    <w:rsid w:val="00163770"/>
    <w:rsid w:val="00163957"/>
    <w:rsid w:val="001639D6"/>
    <w:rsid w:val="00163B92"/>
    <w:rsid w:val="00163FFC"/>
    <w:rsid w:val="00164341"/>
    <w:rsid w:val="001646C3"/>
    <w:rsid w:val="00164A09"/>
    <w:rsid w:val="00164C6D"/>
    <w:rsid w:val="0016553C"/>
    <w:rsid w:val="001657DF"/>
    <w:rsid w:val="001657ED"/>
    <w:rsid w:val="0016588D"/>
    <w:rsid w:val="00165B49"/>
    <w:rsid w:val="00165B94"/>
    <w:rsid w:val="00165D66"/>
    <w:rsid w:val="00166062"/>
    <w:rsid w:val="00166370"/>
    <w:rsid w:val="001666EE"/>
    <w:rsid w:val="00166708"/>
    <w:rsid w:val="001667C1"/>
    <w:rsid w:val="001667CA"/>
    <w:rsid w:val="001668F9"/>
    <w:rsid w:val="00166907"/>
    <w:rsid w:val="00166D26"/>
    <w:rsid w:val="00166D6E"/>
    <w:rsid w:val="00166ECD"/>
    <w:rsid w:val="00166F08"/>
    <w:rsid w:val="00167061"/>
    <w:rsid w:val="00167134"/>
    <w:rsid w:val="00167261"/>
    <w:rsid w:val="0016731B"/>
    <w:rsid w:val="001675A5"/>
    <w:rsid w:val="00167B5B"/>
    <w:rsid w:val="00167E18"/>
    <w:rsid w:val="00167FA7"/>
    <w:rsid w:val="0017014B"/>
    <w:rsid w:val="00170270"/>
    <w:rsid w:val="001703E1"/>
    <w:rsid w:val="001705AB"/>
    <w:rsid w:val="0017066A"/>
    <w:rsid w:val="00170716"/>
    <w:rsid w:val="001708BE"/>
    <w:rsid w:val="00170B79"/>
    <w:rsid w:val="00170BB2"/>
    <w:rsid w:val="00170C90"/>
    <w:rsid w:val="001711C4"/>
    <w:rsid w:val="00171220"/>
    <w:rsid w:val="00171837"/>
    <w:rsid w:val="00171839"/>
    <w:rsid w:val="00171928"/>
    <w:rsid w:val="00171ABD"/>
    <w:rsid w:val="00171C79"/>
    <w:rsid w:val="00171CAD"/>
    <w:rsid w:val="00171EB3"/>
    <w:rsid w:val="00171EE8"/>
    <w:rsid w:val="00172192"/>
    <w:rsid w:val="001723FD"/>
    <w:rsid w:val="00172524"/>
    <w:rsid w:val="0017267F"/>
    <w:rsid w:val="0017271B"/>
    <w:rsid w:val="0017274D"/>
    <w:rsid w:val="00172AA1"/>
    <w:rsid w:val="00172C39"/>
    <w:rsid w:val="00172E4E"/>
    <w:rsid w:val="00173201"/>
    <w:rsid w:val="00173543"/>
    <w:rsid w:val="00173568"/>
    <w:rsid w:val="001735AD"/>
    <w:rsid w:val="001737AC"/>
    <w:rsid w:val="001737C8"/>
    <w:rsid w:val="00173832"/>
    <w:rsid w:val="00173A18"/>
    <w:rsid w:val="00173B95"/>
    <w:rsid w:val="00173FCF"/>
    <w:rsid w:val="0017429D"/>
    <w:rsid w:val="001743F1"/>
    <w:rsid w:val="00174567"/>
    <w:rsid w:val="001747DC"/>
    <w:rsid w:val="001748C9"/>
    <w:rsid w:val="00174B3D"/>
    <w:rsid w:val="00174D52"/>
    <w:rsid w:val="001751E1"/>
    <w:rsid w:val="0017523A"/>
    <w:rsid w:val="00175262"/>
    <w:rsid w:val="00175434"/>
    <w:rsid w:val="0017545F"/>
    <w:rsid w:val="00175702"/>
    <w:rsid w:val="00175911"/>
    <w:rsid w:val="00175A2D"/>
    <w:rsid w:val="00175B6A"/>
    <w:rsid w:val="00175E78"/>
    <w:rsid w:val="00175F5F"/>
    <w:rsid w:val="00176277"/>
    <w:rsid w:val="00176494"/>
    <w:rsid w:val="001764F4"/>
    <w:rsid w:val="00176573"/>
    <w:rsid w:val="001767FE"/>
    <w:rsid w:val="00176901"/>
    <w:rsid w:val="00176BE0"/>
    <w:rsid w:val="00176C61"/>
    <w:rsid w:val="00176CA5"/>
    <w:rsid w:val="00176D79"/>
    <w:rsid w:val="00176F29"/>
    <w:rsid w:val="00177049"/>
    <w:rsid w:val="001771FC"/>
    <w:rsid w:val="00177290"/>
    <w:rsid w:val="0017730D"/>
    <w:rsid w:val="001774D8"/>
    <w:rsid w:val="001774E4"/>
    <w:rsid w:val="0017765C"/>
    <w:rsid w:val="00177692"/>
    <w:rsid w:val="0017792C"/>
    <w:rsid w:val="001779B6"/>
    <w:rsid w:val="00177ABB"/>
    <w:rsid w:val="00177C55"/>
    <w:rsid w:val="00177F51"/>
    <w:rsid w:val="001800C1"/>
    <w:rsid w:val="00180131"/>
    <w:rsid w:val="001801C4"/>
    <w:rsid w:val="00180366"/>
    <w:rsid w:val="00180411"/>
    <w:rsid w:val="00180585"/>
    <w:rsid w:val="001806B2"/>
    <w:rsid w:val="001807F2"/>
    <w:rsid w:val="001808B4"/>
    <w:rsid w:val="001809F3"/>
    <w:rsid w:val="00180C8B"/>
    <w:rsid w:val="00180CFA"/>
    <w:rsid w:val="00180D2F"/>
    <w:rsid w:val="00180FCB"/>
    <w:rsid w:val="00181524"/>
    <w:rsid w:val="001817AE"/>
    <w:rsid w:val="00181921"/>
    <w:rsid w:val="001819C4"/>
    <w:rsid w:val="00181FF6"/>
    <w:rsid w:val="0018205C"/>
    <w:rsid w:val="0018225F"/>
    <w:rsid w:val="00182380"/>
    <w:rsid w:val="0018252D"/>
    <w:rsid w:val="00182547"/>
    <w:rsid w:val="00182593"/>
    <w:rsid w:val="0018265C"/>
    <w:rsid w:val="00182728"/>
    <w:rsid w:val="00182D4D"/>
    <w:rsid w:val="00182FDB"/>
    <w:rsid w:val="0018323A"/>
    <w:rsid w:val="0018326C"/>
    <w:rsid w:val="00183578"/>
    <w:rsid w:val="001835F5"/>
    <w:rsid w:val="00183B6F"/>
    <w:rsid w:val="00183BEE"/>
    <w:rsid w:val="00183C2A"/>
    <w:rsid w:val="00183C84"/>
    <w:rsid w:val="00183FF8"/>
    <w:rsid w:val="001840B7"/>
    <w:rsid w:val="0018422F"/>
    <w:rsid w:val="00184365"/>
    <w:rsid w:val="0018447C"/>
    <w:rsid w:val="0018477C"/>
    <w:rsid w:val="00184B32"/>
    <w:rsid w:val="00184E46"/>
    <w:rsid w:val="00184EF8"/>
    <w:rsid w:val="001852E5"/>
    <w:rsid w:val="001853A4"/>
    <w:rsid w:val="001853B0"/>
    <w:rsid w:val="00185575"/>
    <w:rsid w:val="001856E6"/>
    <w:rsid w:val="00185777"/>
    <w:rsid w:val="0018598D"/>
    <w:rsid w:val="00185A7C"/>
    <w:rsid w:val="00185CC8"/>
    <w:rsid w:val="00185D31"/>
    <w:rsid w:val="00185DA0"/>
    <w:rsid w:val="0018640E"/>
    <w:rsid w:val="001865B5"/>
    <w:rsid w:val="001865F8"/>
    <w:rsid w:val="00186600"/>
    <w:rsid w:val="0018660D"/>
    <w:rsid w:val="00186692"/>
    <w:rsid w:val="0018678E"/>
    <w:rsid w:val="0018696B"/>
    <w:rsid w:val="00187397"/>
    <w:rsid w:val="00187607"/>
    <w:rsid w:val="001876DE"/>
    <w:rsid w:val="001878BC"/>
    <w:rsid w:val="001878EA"/>
    <w:rsid w:val="00187964"/>
    <w:rsid w:val="00187A9E"/>
    <w:rsid w:val="00187DFD"/>
    <w:rsid w:val="001900EA"/>
    <w:rsid w:val="001903EC"/>
    <w:rsid w:val="001904AC"/>
    <w:rsid w:val="001904F0"/>
    <w:rsid w:val="001904F9"/>
    <w:rsid w:val="00190675"/>
    <w:rsid w:val="00190A32"/>
    <w:rsid w:val="00190AA0"/>
    <w:rsid w:val="00190B2F"/>
    <w:rsid w:val="00190D9E"/>
    <w:rsid w:val="00190ED6"/>
    <w:rsid w:val="0019178A"/>
    <w:rsid w:val="00191879"/>
    <w:rsid w:val="00191AFB"/>
    <w:rsid w:val="00191BD7"/>
    <w:rsid w:val="00191CF5"/>
    <w:rsid w:val="00192136"/>
    <w:rsid w:val="00192248"/>
    <w:rsid w:val="001922C8"/>
    <w:rsid w:val="00192385"/>
    <w:rsid w:val="00192431"/>
    <w:rsid w:val="00192741"/>
    <w:rsid w:val="00192778"/>
    <w:rsid w:val="0019286F"/>
    <w:rsid w:val="00192A44"/>
    <w:rsid w:val="00192E6B"/>
    <w:rsid w:val="00192ED0"/>
    <w:rsid w:val="00192F66"/>
    <w:rsid w:val="00193005"/>
    <w:rsid w:val="0019309A"/>
    <w:rsid w:val="001930B1"/>
    <w:rsid w:val="00193668"/>
    <w:rsid w:val="00193748"/>
    <w:rsid w:val="00193937"/>
    <w:rsid w:val="00193B3E"/>
    <w:rsid w:val="00193BC4"/>
    <w:rsid w:val="00193D9D"/>
    <w:rsid w:val="00193E17"/>
    <w:rsid w:val="001940E5"/>
    <w:rsid w:val="0019451A"/>
    <w:rsid w:val="00194671"/>
    <w:rsid w:val="00194D7C"/>
    <w:rsid w:val="00194FF3"/>
    <w:rsid w:val="001950BF"/>
    <w:rsid w:val="00195126"/>
    <w:rsid w:val="001953BD"/>
    <w:rsid w:val="00195401"/>
    <w:rsid w:val="001954AD"/>
    <w:rsid w:val="00195B71"/>
    <w:rsid w:val="00195D89"/>
    <w:rsid w:val="00195F84"/>
    <w:rsid w:val="00195F8D"/>
    <w:rsid w:val="001961BD"/>
    <w:rsid w:val="001962BF"/>
    <w:rsid w:val="00196D08"/>
    <w:rsid w:val="00196F8D"/>
    <w:rsid w:val="00197111"/>
    <w:rsid w:val="0019732A"/>
    <w:rsid w:val="00197349"/>
    <w:rsid w:val="00197449"/>
    <w:rsid w:val="00197563"/>
    <w:rsid w:val="001976D1"/>
    <w:rsid w:val="00197921"/>
    <w:rsid w:val="00197B7D"/>
    <w:rsid w:val="00197DDF"/>
    <w:rsid w:val="00197E8B"/>
    <w:rsid w:val="00197F87"/>
    <w:rsid w:val="001A003E"/>
    <w:rsid w:val="001A02BA"/>
    <w:rsid w:val="001A04D3"/>
    <w:rsid w:val="001A05FA"/>
    <w:rsid w:val="001A0813"/>
    <w:rsid w:val="001A0AF1"/>
    <w:rsid w:val="001A0D90"/>
    <w:rsid w:val="001A0DC8"/>
    <w:rsid w:val="001A0EEB"/>
    <w:rsid w:val="001A100D"/>
    <w:rsid w:val="001A1159"/>
    <w:rsid w:val="001A1456"/>
    <w:rsid w:val="001A160F"/>
    <w:rsid w:val="001A16EE"/>
    <w:rsid w:val="001A178B"/>
    <w:rsid w:val="001A19A2"/>
    <w:rsid w:val="001A19A3"/>
    <w:rsid w:val="001A19EA"/>
    <w:rsid w:val="001A1AD8"/>
    <w:rsid w:val="001A1AFB"/>
    <w:rsid w:val="001A1F73"/>
    <w:rsid w:val="001A1FAB"/>
    <w:rsid w:val="001A200D"/>
    <w:rsid w:val="001A2148"/>
    <w:rsid w:val="001A2304"/>
    <w:rsid w:val="001A2330"/>
    <w:rsid w:val="001A23A8"/>
    <w:rsid w:val="001A265E"/>
    <w:rsid w:val="001A27BF"/>
    <w:rsid w:val="001A2903"/>
    <w:rsid w:val="001A2AD5"/>
    <w:rsid w:val="001A2B4A"/>
    <w:rsid w:val="001A2B6A"/>
    <w:rsid w:val="001A2DE3"/>
    <w:rsid w:val="001A2E8B"/>
    <w:rsid w:val="001A2FC5"/>
    <w:rsid w:val="001A31BC"/>
    <w:rsid w:val="001A3447"/>
    <w:rsid w:val="001A37BA"/>
    <w:rsid w:val="001A37FF"/>
    <w:rsid w:val="001A396F"/>
    <w:rsid w:val="001A3E68"/>
    <w:rsid w:val="001A40ED"/>
    <w:rsid w:val="001A4355"/>
    <w:rsid w:val="001A4498"/>
    <w:rsid w:val="001A4C67"/>
    <w:rsid w:val="001A4D66"/>
    <w:rsid w:val="001A4DB0"/>
    <w:rsid w:val="001A501A"/>
    <w:rsid w:val="001A515D"/>
    <w:rsid w:val="001A52D1"/>
    <w:rsid w:val="001A6094"/>
    <w:rsid w:val="001A63FF"/>
    <w:rsid w:val="001A651D"/>
    <w:rsid w:val="001A653B"/>
    <w:rsid w:val="001A67E6"/>
    <w:rsid w:val="001A683C"/>
    <w:rsid w:val="001A6A56"/>
    <w:rsid w:val="001A70E7"/>
    <w:rsid w:val="001A73E3"/>
    <w:rsid w:val="001A73EB"/>
    <w:rsid w:val="001A7A2F"/>
    <w:rsid w:val="001A7ACF"/>
    <w:rsid w:val="001A7B56"/>
    <w:rsid w:val="001A7E0E"/>
    <w:rsid w:val="001A7F3D"/>
    <w:rsid w:val="001B011F"/>
    <w:rsid w:val="001B0205"/>
    <w:rsid w:val="001B0487"/>
    <w:rsid w:val="001B0592"/>
    <w:rsid w:val="001B0740"/>
    <w:rsid w:val="001B091E"/>
    <w:rsid w:val="001B0B58"/>
    <w:rsid w:val="001B0B69"/>
    <w:rsid w:val="001B0D65"/>
    <w:rsid w:val="001B0E27"/>
    <w:rsid w:val="001B1043"/>
    <w:rsid w:val="001B1171"/>
    <w:rsid w:val="001B1508"/>
    <w:rsid w:val="001B1559"/>
    <w:rsid w:val="001B166B"/>
    <w:rsid w:val="001B1C24"/>
    <w:rsid w:val="001B2097"/>
    <w:rsid w:val="001B214A"/>
    <w:rsid w:val="001B2288"/>
    <w:rsid w:val="001B2697"/>
    <w:rsid w:val="001B2864"/>
    <w:rsid w:val="001B28D6"/>
    <w:rsid w:val="001B294A"/>
    <w:rsid w:val="001B29E7"/>
    <w:rsid w:val="001B2A3E"/>
    <w:rsid w:val="001B2ECE"/>
    <w:rsid w:val="001B2EE3"/>
    <w:rsid w:val="001B31A2"/>
    <w:rsid w:val="001B32B3"/>
    <w:rsid w:val="001B32F0"/>
    <w:rsid w:val="001B34FA"/>
    <w:rsid w:val="001B3511"/>
    <w:rsid w:val="001B39B0"/>
    <w:rsid w:val="001B3A6B"/>
    <w:rsid w:val="001B3A6F"/>
    <w:rsid w:val="001B3B3B"/>
    <w:rsid w:val="001B3B6D"/>
    <w:rsid w:val="001B3BF4"/>
    <w:rsid w:val="001B3C3D"/>
    <w:rsid w:val="001B47EC"/>
    <w:rsid w:val="001B4C80"/>
    <w:rsid w:val="001B52DE"/>
    <w:rsid w:val="001B5323"/>
    <w:rsid w:val="001B555D"/>
    <w:rsid w:val="001B555F"/>
    <w:rsid w:val="001B55AE"/>
    <w:rsid w:val="001B5848"/>
    <w:rsid w:val="001B584C"/>
    <w:rsid w:val="001B5A0D"/>
    <w:rsid w:val="001B5B42"/>
    <w:rsid w:val="001B5BDC"/>
    <w:rsid w:val="001B5C8B"/>
    <w:rsid w:val="001B5DAB"/>
    <w:rsid w:val="001B5DDE"/>
    <w:rsid w:val="001B5F02"/>
    <w:rsid w:val="001B5F37"/>
    <w:rsid w:val="001B61DD"/>
    <w:rsid w:val="001B6405"/>
    <w:rsid w:val="001B68DF"/>
    <w:rsid w:val="001B6ACE"/>
    <w:rsid w:val="001B6C16"/>
    <w:rsid w:val="001B6DD0"/>
    <w:rsid w:val="001B70ED"/>
    <w:rsid w:val="001B7374"/>
    <w:rsid w:val="001B74BF"/>
    <w:rsid w:val="001B7DA5"/>
    <w:rsid w:val="001B7F1B"/>
    <w:rsid w:val="001B7F3D"/>
    <w:rsid w:val="001C023A"/>
    <w:rsid w:val="001C0319"/>
    <w:rsid w:val="001C0342"/>
    <w:rsid w:val="001C03B6"/>
    <w:rsid w:val="001C03F1"/>
    <w:rsid w:val="001C05D2"/>
    <w:rsid w:val="001C07F5"/>
    <w:rsid w:val="001C0884"/>
    <w:rsid w:val="001C08E3"/>
    <w:rsid w:val="001C0A09"/>
    <w:rsid w:val="001C0A45"/>
    <w:rsid w:val="001C0ABE"/>
    <w:rsid w:val="001C0AFE"/>
    <w:rsid w:val="001C0D14"/>
    <w:rsid w:val="001C0ED0"/>
    <w:rsid w:val="001C0F69"/>
    <w:rsid w:val="001C106F"/>
    <w:rsid w:val="001C12EC"/>
    <w:rsid w:val="001C1731"/>
    <w:rsid w:val="001C1797"/>
    <w:rsid w:val="001C185F"/>
    <w:rsid w:val="001C1C14"/>
    <w:rsid w:val="001C274C"/>
    <w:rsid w:val="001C2774"/>
    <w:rsid w:val="001C27CC"/>
    <w:rsid w:val="001C2B4A"/>
    <w:rsid w:val="001C2B50"/>
    <w:rsid w:val="001C2D11"/>
    <w:rsid w:val="001C2F6A"/>
    <w:rsid w:val="001C30BB"/>
    <w:rsid w:val="001C31B5"/>
    <w:rsid w:val="001C3233"/>
    <w:rsid w:val="001C3572"/>
    <w:rsid w:val="001C37CD"/>
    <w:rsid w:val="001C38FF"/>
    <w:rsid w:val="001C3D7D"/>
    <w:rsid w:val="001C3FEB"/>
    <w:rsid w:val="001C4410"/>
    <w:rsid w:val="001C4A9D"/>
    <w:rsid w:val="001C4B0A"/>
    <w:rsid w:val="001C4B89"/>
    <w:rsid w:val="001C4FE2"/>
    <w:rsid w:val="001C52AD"/>
    <w:rsid w:val="001C5469"/>
    <w:rsid w:val="001C54D4"/>
    <w:rsid w:val="001C5635"/>
    <w:rsid w:val="001C5758"/>
    <w:rsid w:val="001C578A"/>
    <w:rsid w:val="001C57FA"/>
    <w:rsid w:val="001C5BB4"/>
    <w:rsid w:val="001C5DA5"/>
    <w:rsid w:val="001C5EBE"/>
    <w:rsid w:val="001C60CE"/>
    <w:rsid w:val="001C617D"/>
    <w:rsid w:val="001C62B9"/>
    <w:rsid w:val="001C6366"/>
    <w:rsid w:val="001C63E9"/>
    <w:rsid w:val="001C6556"/>
    <w:rsid w:val="001C676F"/>
    <w:rsid w:val="001C67CD"/>
    <w:rsid w:val="001C68FA"/>
    <w:rsid w:val="001C6AA9"/>
    <w:rsid w:val="001C6B54"/>
    <w:rsid w:val="001C6D2F"/>
    <w:rsid w:val="001C7056"/>
    <w:rsid w:val="001C71A3"/>
    <w:rsid w:val="001C7406"/>
    <w:rsid w:val="001C7988"/>
    <w:rsid w:val="001C7B10"/>
    <w:rsid w:val="001C7DFC"/>
    <w:rsid w:val="001C7ED7"/>
    <w:rsid w:val="001C7EF3"/>
    <w:rsid w:val="001C7FF2"/>
    <w:rsid w:val="001D0102"/>
    <w:rsid w:val="001D0197"/>
    <w:rsid w:val="001D0519"/>
    <w:rsid w:val="001D054B"/>
    <w:rsid w:val="001D07BC"/>
    <w:rsid w:val="001D07FC"/>
    <w:rsid w:val="001D0884"/>
    <w:rsid w:val="001D0AA2"/>
    <w:rsid w:val="001D0AB5"/>
    <w:rsid w:val="001D0D3E"/>
    <w:rsid w:val="001D0DD5"/>
    <w:rsid w:val="001D0EE8"/>
    <w:rsid w:val="001D101F"/>
    <w:rsid w:val="001D10A9"/>
    <w:rsid w:val="001D15EF"/>
    <w:rsid w:val="001D16DA"/>
    <w:rsid w:val="001D1722"/>
    <w:rsid w:val="001D19EF"/>
    <w:rsid w:val="001D1AB9"/>
    <w:rsid w:val="001D1C95"/>
    <w:rsid w:val="001D1CE8"/>
    <w:rsid w:val="001D1E46"/>
    <w:rsid w:val="001D20D9"/>
    <w:rsid w:val="001D22C5"/>
    <w:rsid w:val="001D255E"/>
    <w:rsid w:val="001D258D"/>
    <w:rsid w:val="001D2BAE"/>
    <w:rsid w:val="001D2D22"/>
    <w:rsid w:val="001D2D38"/>
    <w:rsid w:val="001D2E0D"/>
    <w:rsid w:val="001D3021"/>
    <w:rsid w:val="001D315E"/>
    <w:rsid w:val="001D31DF"/>
    <w:rsid w:val="001D3307"/>
    <w:rsid w:val="001D35C2"/>
    <w:rsid w:val="001D3AFE"/>
    <w:rsid w:val="001D3C52"/>
    <w:rsid w:val="001D3C8B"/>
    <w:rsid w:val="001D3DA0"/>
    <w:rsid w:val="001D3DC9"/>
    <w:rsid w:val="001D3DD7"/>
    <w:rsid w:val="001D3E79"/>
    <w:rsid w:val="001D3F56"/>
    <w:rsid w:val="001D446F"/>
    <w:rsid w:val="001D4532"/>
    <w:rsid w:val="001D46A1"/>
    <w:rsid w:val="001D471C"/>
    <w:rsid w:val="001D486B"/>
    <w:rsid w:val="001D498D"/>
    <w:rsid w:val="001D4AE5"/>
    <w:rsid w:val="001D4B29"/>
    <w:rsid w:val="001D4C38"/>
    <w:rsid w:val="001D4C9D"/>
    <w:rsid w:val="001D4E31"/>
    <w:rsid w:val="001D5083"/>
    <w:rsid w:val="001D51A3"/>
    <w:rsid w:val="001D5225"/>
    <w:rsid w:val="001D540C"/>
    <w:rsid w:val="001D5650"/>
    <w:rsid w:val="001D5934"/>
    <w:rsid w:val="001D5BB4"/>
    <w:rsid w:val="001D5BE6"/>
    <w:rsid w:val="001D5CD0"/>
    <w:rsid w:val="001D5DEA"/>
    <w:rsid w:val="001D5EC2"/>
    <w:rsid w:val="001D5EC6"/>
    <w:rsid w:val="001D5FEB"/>
    <w:rsid w:val="001D6177"/>
    <w:rsid w:val="001D6202"/>
    <w:rsid w:val="001D622E"/>
    <w:rsid w:val="001D62AD"/>
    <w:rsid w:val="001D6330"/>
    <w:rsid w:val="001D6556"/>
    <w:rsid w:val="001D66BD"/>
    <w:rsid w:val="001D6B00"/>
    <w:rsid w:val="001D6E01"/>
    <w:rsid w:val="001D6F5D"/>
    <w:rsid w:val="001D7022"/>
    <w:rsid w:val="001D7133"/>
    <w:rsid w:val="001D72C5"/>
    <w:rsid w:val="001D734B"/>
    <w:rsid w:val="001D74D2"/>
    <w:rsid w:val="001D7545"/>
    <w:rsid w:val="001D7A78"/>
    <w:rsid w:val="001D7AA9"/>
    <w:rsid w:val="001D7E62"/>
    <w:rsid w:val="001E022C"/>
    <w:rsid w:val="001E0262"/>
    <w:rsid w:val="001E03A2"/>
    <w:rsid w:val="001E03B4"/>
    <w:rsid w:val="001E03B5"/>
    <w:rsid w:val="001E06EA"/>
    <w:rsid w:val="001E094E"/>
    <w:rsid w:val="001E0CAA"/>
    <w:rsid w:val="001E0FE5"/>
    <w:rsid w:val="001E127F"/>
    <w:rsid w:val="001E12D1"/>
    <w:rsid w:val="001E143B"/>
    <w:rsid w:val="001E14AE"/>
    <w:rsid w:val="001E14DC"/>
    <w:rsid w:val="001E156B"/>
    <w:rsid w:val="001E166A"/>
    <w:rsid w:val="001E1880"/>
    <w:rsid w:val="001E188E"/>
    <w:rsid w:val="001E1D5E"/>
    <w:rsid w:val="001E20D2"/>
    <w:rsid w:val="001E22C3"/>
    <w:rsid w:val="001E23C4"/>
    <w:rsid w:val="001E23CF"/>
    <w:rsid w:val="001E248E"/>
    <w:rsid w:val="001E29A9"/>
    <w:rsid w:val="001E29DE"/>
    <w:rsid w:val="001E2A32"/>
    <w:rsid w:val="001E2C98"/>
    <w:rsid w:val="001E2CDF"/>
    <w:rsid w:val="001E2D72"/>
    <w:rsid w:val="001E3116"/>
    <w:rsid w:val="001E3184"/>
    <w:rsid w:val="001E31BA"/>
    <w:rsid w:val="001E337C"/>
    <w:rsid w:val="001E3454"/>
    <w:rsid w:val="001E35C1"/>
    <w:rsid w:val="001E36D8"/>
    <w:rsid w:val="001E38BB"/>
    <w:rsid w:val="001E3B09"/>
    <w:rsid w:val="001E3C46"/>
    <w:rsid w:val="001E3CC3"/>
    <w:rsid w:val="001E3D76"/>
    <w:rsid w:val="001E3F61"/>
    <w:rsid w:val="001E4030"/>
    <w:rsid w:val="001E4069"/>
    <w:rsid w:val="001E445F"/>
    <w:rsid w:val="001E44A3"/>
    <w:rsid w:val="001E465C"/>
    <w:rsid w:val="001E48E0"/>
    <w:rsid w:val="001E4A4D"/>
    <w:rsid w:val="001E4B6B"/>
    <w:rsid w:val="001E4DED"/>
    <w:rsid w:val="001E4E8D"/>
    <w:rsid w:val="001E501A"/>
    <w:rsid w:val="001E5088"/>
    <w:rsid w:val="001E5E37"/>
    <w:rsid w:val="001E5ECE"/>
    <w:rsid w:val="001E5EE2"/>
    <w:rsid w:val="001E64D9"/>
    <w:rsid w:val="001E65E0"/>
    <w:rsid w:val="001E67EE"/>
    <w:rsid w:val="001E67F6"/>
    <w:rsid w:val="001E69C4"/>
    <w:rsid w:val="001E69D3"/>
    <w:rsid w:val="001E6B43"/>
    <w:rsid w:val="001E6CCC"/>
    <w:rsid w:val="001E6EE5"/>
    <w:rsid w:val="001E7148"/>
    <w:rsid w:val="001E7199"/>
    <w:rsid w:val="001E71EF"/>
    <w:rsid w:val="001E733E"/>
    <w:rsid w:val="001E7354"/>
    <w:rsid w:val="001E735A"/>
    <w:rsid w:val="001E74C4"/>
    <w:rsid w:val="001E754B"/>
    <w:rsid w:val="001E7652"/>
    <w:rsid w:val="001E7769"/>
    <w:rsid w:val="001E77A0"/>
    <w:rsid w:val="001E7957"/>
    <w:rsid w:val="001E796A"/>
    <w:rsid w:val="001E7AC5"/>
    <w:rsid w:val="001E7B9C"/>
    <w:rsid w:val="001E7DF6"/>
    <w:rsid w:val="001E7EA9"/>
    <w:rsid w:val="001E7F66"/>
    <w:rsid w:val="001F0159"/>
    <w:rsid w:val="001F0284"/>
    <w:rsid w:val="001F0964"/>
    <w:rsid w:val="001F0E1A"/>
    <w:rsid w:val="001F0EDE"/>
    <w:rsid w:val="001F1040"/>
    <w:rsid w:val="001F104C"/>
    <w:rsid w:val="001F1051"/>
    <w:rsid w:val="001F10A2"/>
    <w:rsid w:val="001F164D"/>
    <w:rsid w:val="001F1668"/>
    <w:rsid w:val="001F168F"/>
    <w:rsid w:val="001F16CB"/>
    <w:rsid w:val="001F17E5"/>
    <w:rsid w:val="001F1996"/>
    <w:rsid w:val="001F1A13"/>
    <w:rsid w:val="001F1EA9"/>
    <w:rsid w:val="001F1F65"/>
    <w:rsid w:val="001F1F6A"/>
    <w:rsid w:val="001F21F8"/>
    <w:rsid w:val="001F2294"/>
    <w:rsid w:val="001F2BFF"/>
    <w:rsid w:val="001F2DC0"/>
    <w:rsid w:val="001F302B"/>
    <w:rsid w:val="001F303F"/>
    <w:rsid w:val="001F3271"/>
    <w:rsid w:val="001F32CB"/>
    <w:rsid w:val="001F370D"/>
    <w:rsid w:val="001F38D3"/>
    <w:rsid w:val="001F3916"/>
    <w:rsid w:val="001F3A6F"/>
    <w:rsid w:val="001F3BA5"/>
    <w:rsid w:val="001F3BAE"/>
    <w:rsid w:val="001F3CFB"/>
    <w:rsid w:val="001F3D38"/>
    <w:rsid w:val="001F3E21"/>
    <w:rsid w:val="001F3FFB"/>
    <w:rsid w:val="001F40B7"/>
    <w:rsid w:val="001F41A1"/>
    <w:rsid w:val="001F4214"/>
    <w:rsid w:val="001F4441"/>
    <w:rsid w:val="001F4468"/>
    <w:rsid w:val="001F44BA"/>
    <w:rsid w:val="001F44BB"/>
    <w:rsid w:val="001F46DC"/>
    <w:rsid w:val="001F4756"/>
    <w:rsid w:val="001F4825"/>
    <w:rsid w:val="001F4841"/>
    <w:rsid w:val="001F49FA"/>
    <w:rsid w:val="001F4BF8"/>
    <w:rsid w:val="001F4C07"/>
    <w:rsid w:val="001F4EA3"/>
    <w:rsid w:val="001F4EE2"/>
    <w:rsid w:val="001F5004"/>
    <w:rsid w:val="001F5809"/>
    <w:rsid w:val="001F597A"/>
    <w:rsid w:val="001F5989"/>
    <w:rsid w:val="001F5BF9"/>
    <w:rsid w:val="001F5DB3"/>
    <w:rsid w:val="001F5E5B"/>
    <w:rsid w:val="001F60FB"/>
    <w:rsid w:val="001F6569"/>
    <w:rsid w:val="001F664F"/>
    <w:rsid w:val="001F6978"/>
    <w:rsid w:val="001F6F82"/>
    <w:rsid w:val="001F7147"/>
    <w:rsid w:val="001F7163"/>
    <w:rsid w:val="001F7172"/>
    <w:rsid w:val="001F75BC"/>
    <w:rsid w:val="001F75E7"/>
    <w:rsid w:val="001F7952"/>
    <w:rsid w:val="001F7A68"/>
    <w:rsid w:val="001F7BC9"/>
    <w:rsid w:val="001F7CE7"/>
    <w:rsid w:val="001F7D15"/>
    <w:rsid w:val="001F7D89"/>
    <w:rsid w:val="001F7E10"/>
    <w:rsid w:val="001F7E9C"/>
    <w:rsid w:val="001F7EFF"/>
    <w:rsid w:val="001F7F36"/>
    <w:rsid w:val="00200376"/>
    <w:rsid w:val="0020048F"/>
    <w:rsid w:val="002005DF"/>
    <w:rsid w:val="00200933"/>
    <w:rsid w:val="0020099F"/>
    <w:rsid w:val="00200CC7"/>
    <w:rsid w:val="00200CDE"/>
    <w:rsid w:val="00200D5C"/>
    <w:rsid w:val="00200E4D"/>
    <w:rsid w:val="00200F25"/>
    <w:rsid w:val="00200F91"/>
    <w:rsid w:val="00201811"/>
    <w:rsid w:val="002018FA"/>
    <w:rsid w:val="00201AFF"/>
    <w:rsid w:val="00201B9C"/>
    <w:rsid w:val="00201E43"/>
    <w:rsid w:val="00201EB0"/>
    <w:rsid w:val="00202038"/>
    <w:rsid w:val="002020DB"/>
    <w:rsid w:val="002023BD"/>
    <w:rsid w:val="00202530"/>
    <w:rsid w:val="0020262A"/>
    <w:rsid w:val="00202827"/>
    <w:rsid w:val="00202917"/>
    <w:rsid w:val="00202A69"/>
    <w:rsid w:val="00202C8B"/>
    <w:rsid w:val="00202CC3"/>
    <w:rsid w:val="00202D13"/>
    <w:rsid w:val="00202E45"/>
    <w:rsid w:val="002032C9"/>
    <w:rsid w:val="00203492"/>
    <w:rsid w:val="00203496"/>
    <w:rsid w:val="00203BB7"/>
    <w:rsid w:val="00203D8F"/>
    <w:rsid w:val="00203E8B"/>
    <w:rsid w:val="0020409F"/>
    <w:rsid w:val="002045C1"/>
    <w:rsid w:val="00204884"/>
    <w:rsid w:val="002049BB"/>
    <w:rsid w:val="002049FC"/>
    <w:rsid w:val="00204B31"/>
    <w:rsid w:val="00204B7C"/>
    <w:rsid w:val="00204C31"/>
    <w:rsid w:val="00204E7D"/>
    <w:rsid w:val="00204F27"/>
    <w:rsid w:val="002050BB"/>
    <w:rsid w:val="0020517C"/>
    <w:rsid w:val="00205312"/>
    <w:rsid w:val="0020560D"/>
    <w:rsid w:val="0020583C"/>
    <w:rsid w:val="00205865"/>
    <w:rsid w:val="002058D3"/>
    <w:rsid w:val="0020597C"/>
    <w:rsid w:val="00205C0C"/>
    <w:rsid w:val="00205CC9"/>
    <w:rsid w:val="00205DAD"/>
    <w:rsid w:val="00205E81"/>
    <w:rsid w:val="00205F06"/>
    <w:rsid w:val="00205FDA"/>
    <w:rsid w:val="0020618E"/>
    <w:rsid w:val="002061CD"/>
    <w:rsid w:val="0020628C"/>
    <w:rsid w:val="00206369"/>
    <w:rsid w:val="002064EA"/>
    <w:rsid w:val="002065CA"/>
    <w:rsid w:val="002066CA"/>
    <w:rsid w:val="0020688F"/>
    <w:rsid w:val="00206938"/>
    <w:rsid w:val="002069F8"/>
    <w:rsid w:val="00206C46"/>
    <w:rsid w:val="00206D55"/>
    <w:rsid w:val="00206ED4"/>
    <w:rsid w:val="00206F36"/>
    <w:rsid w:val="00207654"/>
    <w:rsid w:val="0020765C"/>
    <w:rsid w:val="002076BA"/>
    <w:rsid w:val="00207713"/>
    <w:rsid w:val="0020790F"/>
    <w:rsid w:val="00207C3D"/>
    <w:rsid w:val="00207CCE"/>
    <w:rsid w:val="00207E92"/>
    <w:rsid w:val="00207F7D"/>
    <w:rsid w:val="00207FB8"/>
    <w:rsid w:val="0021022B"/>
    <w:rsid w:val="00210381"/>
    <w:rsid w:val="0021040A"/>
    <w:rsid w:val="00210583"/>
    <w:rsid w:val="00210648"/>
    <w:rsid w:val="00210840"/>
    <w:rsid w:val="00210981"/>
    <w:rsid w:val="00210B8F"/>
    <w:rsid w:val="00210C1A"/>
    <w:rsid w:val="00210C7F"/>
    <w:rsid w:val="00210CFF"/>
    <w:rsid w:val="00210EB4"/>
    <w:rsid w:val="00210ECA"/>
    <w:rsid w:val="00210EFC"/>
    <w:rsid w:val="00211005"/>
    <w:rsid w:val="00211029"/>
    <w:rsid w:val="00211245"/>
    <w:rsid w:val="00211353"/>
    <w:rsid w:val="002114A1"/>
    <w:rsid w:val="002114BA"/>
    <w:rsid w:val="0021161E"/>
    <w:rsid w:val="0021187E"/>
    <w:rsid w:val="00211C87"/>
    <w:rsid w:val="00211D27"/>
    <w:rsid w:val="00211EDC"/>
    <w:rsid w:val="002122CC"/>
    <w:rsid w:val="002124AC"/>
    <w:rsid w:val="0021270A"/>
    <w:rsid w:val="00212755"/>
    <w:rsid w:val="00212792"/>
    <w:rsid w:val="00212831"/>
    <w:rsid w:val="00212A17"/>
    <w:rsid w:val="00212AEA"/>
    <w:rsid w:val="00212F3A"/>
    <w:rsid w:val="00213033"/>
    <w:rsid w:val="002131ED"/>
    <w:rsid w:val="0021321E"/>
    <w:rsid w:val="002132F3"/>
    <w:rsid w:val="00213423"/>
    <w:rsid w:val="00213426"/>
    <w:rsid w:val="002134C3"/>
    <w:rsid w:val="002134CF"/>
    <w:rsid w:val="00213770"/>
    <w:rsid w:val="00213E85"/>
    <w:rsid w:val="00214010"/>
    <w:rsid w:val="002140A7"/>
    <w:rsid w:val="002140BE"/>
    <w:rsid w:val="00214250"/>
    <w:rsid w:val="00214640"/>
    <w:rsid w:val="00214686"/>
    <w:rsid w:val="002147EA"/>
    <w:rsid w:val="00214860"/>
    <w:rsid w:val="002148F0"/>
    <w:rsid w:val="00214A3E"/>
    <w:rsid w:val="00214BD1"/>
    <w:rsid w:val="00214DD8"/>
    <w:rsid w:val="00215063"/>
    <w:rsid w:val="00215117"/>
    <w:rsid w:val="00215419"/>
    <w:rsid w:val="00215472"/>
    <w:rsid w:val="002154B3"/>
    <w:rsid w:val="00215769"/>
    <w:rsid w:val="00215943"/>
    <w:rsid w:val="00216465"/>
    <w:rsid w:val="002165CE"/>
    <w:rsid w:val="00216643"/>
    <w:rsid w:val="00216970"/>
    <w:rsid w:val="00216A6D"/>
    <w:rsid w:val="00216D69"/>
    <w:rsid w:val="00217409"/>
    <w:rsid w:val="00217902"/>
    <w:rsid w:val="00217970"/>
    <w:rsid w:val="002179B2"/>
    <w:rsid w:val="00217AC2"/>
    <w:rsid w:val="00217C98"/>
    <w:rsid w:val="00217D91"/>
    <w:rsid w:val="00217E54"/>
    <w:rsid w:val="002206AA"/>
    <w:rsid w:val="002206EE"/>
    <w:rsid w:val="002207BF"/>
    <w:rsid w:val="002207D5"/>
    <w:rsid w:val="00220820"/>
    <w:rsid w:val="00220E1F"/>
    <w:rsid w:val="00221010"/>
    <w:rsid w:val="0022114A"/>
    <w:rsid w:val="0022139D"/>
    <w:rsid w:val="002213B0"/>
    <w:rsid w:val="0022147C"/>
    <w:rsid w:val="002215B3"/>
    <w:rsid w:val="00221997"/>
    <w:rsid w:val="00221A8D"/>
    <w:rsid w:val="00221AF2"/>
    <w:rsid w:val="00221AFC"/>
    <w:rsid w:val="00221C9E"/>
    <w:rsid w:val="00222068"/>
    <w:rsid w:val="00222511"/>
    <w:rsid w:val="002225B9"/>
    <w:rsid w:val="00222B7A"/>
    <w:rsid w:val="00222C11"/>
    <w:rsid w:val="00222D30"/>
    <w:rsid w:val="00222E08"/>
    <w:rsid w:val="00222F11"/>
    <w:rsid w:val="0022318E"/>
    <w:rsid w:val="00223414"/>
    <w:rsid w:val="002234BC"/>
    <w:rsid w:val="00223530"/>
    <w:rsid w:val="00223654"/>
    <w:rsid w:val="00223790"/>
    <w:rsid w:val="00223A8A"/>
    <w:rsid w:val="00223B63"/>
    <w:rsid w:val="0022474E"/>
    <w:rsid w:val="002247BC"/>
    <w:rsid w:val="002247C0"/>
    <w:rsid w:val="002247D9"/>
    <w:rsid w:val="00224841"/>
    <w:rsid w:val="00224940"/>
    <w:rsid w:val="00224AC5"/>
    <w:rsid w:val="00224AD3"/>
    <w:rsid w:val="00224D81"/>
    <w:rsid w:val="00225364"/>
    <w:rsid w:val="002253A1"/>
    <w:rsid w:val="002256B1"/>
    <w:rsid w:val="00225AB5"/>
    <w:rsid w:val="00225AEB"/>
    <w:rsid w:val="00225FC4"/>
    <w:rsid w:val="0022604F"/>
    <w:rsid w:val="0022649C"/>
    <w:rsid w:val="0022655A"/>
    <w:rsid w:val="0022668A"/>
    <w:rsid w:val="00226818"/>
    <w:rsid w:val="002269B9"/>
    <w:rsid w:val="002269D4"/>
    <w:rsid w:val="00226BF6"/>
    <w:rsid w:val="00226CCA"/>
    <w:rsid w:val="002273B3"/>
    <w:rsid w:val="00227813"/>
    <w:rsid w:val="0022796B"/>
    <w:rsid w:val="00227A06"/>
    <w:rsid w:val="00227B47"/>
    <w:rsid w:val="00227B95"/>
    <w:rsid w:val="00227FBA"/>
    <w:rsid w:val="002300E9"/>
    <w:rsid w:val="002301EA"/>
    <w:rsid w:val="0023051A"/>
    <w:rsid w:val="002305A1"/>
    <w:rsid w:val="002309C8"/>
    <w:rsid w:val="00230D51"/>
    <w:rsid w:val="00230F01"/>
    <w:rsid w:val="002313FD"/>
    <w:rsid w:val="0023164F"/>
    <w:rsid w:val="002317C1"/>
    <w:rsid w:val="0023183C"/>
    <w:rsid w:val="0023195C"/>
    <w:rsid w:val="002319D0"/>
    <w:rsid w:val="00231AA9"/>
    <w:rsid w:val="00231B91"/>
    <w:rsid w:val="00231D2C"/>
    <w:rsid w:val="00232087"/>
    <w:rsid w:val="002322E9"/>
    <w:rsid w:val="0023235E"/>
    <w:rsid w:val="002323A8"/>
    <w:rsid w:val="002323E3"/>
    <w:rsid w:val="0023251D"/>
    <w:rsid w:val="002326C6"/>
    <w:rsid w:val="002326D3"/>
    <w:rsid w:val="00232D7C"/>
    <w:rsid w:val="00233313"/>
    <w:rsid w:val="002333B3"/>
    <w:rsid w:val="0023341B"/>
    <w:rsid w:val="002336D5"/>
    <w:rsid w:val="00233765"/>
    <w:rsid w:val="00233813"/>
    <w:rsid w:val="002339C2"/>
    <w:rsid w:val="00233B58"/>
    <w:rsid w:val="00233C23"/>
    <w:rsid w:val="00233CEB"/>
    <w:rsid w:val="00233E13"/>
    <w:rsid w:val="00233E4E"/>
    <w:rsid w:val="00233F6C"/>
    <w:rsid w:val="002345F5"/>
    <w:rsid w:val="00234659"/>
    <w:rsid w:val="00234747"/>
    <w:rsid w:val="002349F5"/>
    <w:rsid w:val="00234BBB"/>
    <w:rsid w:val="00234C98"/>
    <w:rsid w:val="00234CCD"/>
    <w:rsid w:val="00234E50"/>
    <w:rsid w:val="0023525C"/>
    <w:rsid w:val="002352F3"/>
    <w:rsid w:val="002354D7"/>
    <w:rsid w:val="0023556E"/>
    <w:rsid w:val="0023584F"/>
    <w:rsid w:val="002358E2"/>
    <w:rsid w:val="00235A36"/>
    <w:rsid w:val="00235F25"/>
    <w:rsid w:val="0023636D"/>
    <w:rsid w:val="00236500"/>
    <w:rsid w:val="00236988"/>
    <w:rsid w:val="00236B08"/>
    <w:rsid w:val="00236B4F"/>
    <w:rsid w:val="00236CA8"/>
    <w:rsid w:val="00236CD8"/>
    <w:rsid w:val="00236F5C"/>
    <w:rsid w:val="002370D0"/>
    <w:rsid w:val="00237510"/>
    <w:rsid w:val="002379E3"/>
    <w:rsid w:val="00237A59"/>
    <w:rsid w:val="00237BEC"/>
    <w:rsid w:val="00237E32"/>
    <w:rsid w:val="002402F6"/>
    <w:rsid w:val="002404E3"/>
    <w:rsid w:val="0024052B"/>
    <w:rsid w:val="0024069C"/>
    <w:rsid w:val="002408D9"/>
    <w:rsid w:val="0024091A"/>
    <w:rsid w:val="00240AB7"/>
    <w:rsid w:val="00240BAF"/>
    <w:rsid w:val="00240BB9"/>
    <w:rsid w:val="00240FB5"/>
    <w:rsid w:val="00241160"/>
    <w:rsid w:val="002413C1"/>
    <w:rsid w:val="00241528"/>
    <w:rsid w:val="002416E8"/>
    <w:rsid w:val="00241CC5"/>
    <w:rsid w:val="00242305"/>
    <w:rsid w:val="00242331"/>
    <w:rsid w:val="00242646"/>
    <w:rsid w:val="0024280C"/>
    <w:rsid w:val="0024289F"/>
    <w:rsid w:val="00242A16"/>
    <w:rsid w:val="002430EF"/>
    <w:rsid w:val="002431A3"/>
    <w:rsid w:val="0024350E"/>
    <w:rsid w:val="00243591"/>
    <w:rsid w:val="002436EC"/>
    <w:rsid w:val="002437CB"/>
    <w:rsid w:val="00243827"/>
    <w:rsid w:val="00243AE0"/>
    <w:rsid w:val="00243FC4"/>
    <w:rsid w:val="0024430E"/>
    <w:rsid w:val="00244749"/>
    <w:rsid w:val="00244A8E"/>
    <w:rsid w:val="00244DB7"/>
    <w:rsid w:val="00244E5A"/>
    <w:rsid w:val="00244E6E"/>
    <w:rsid w:val="002452FD"/>
    <w:rsid w:val="002455A6"/>
    <w:rsid w:val="002455C5"/>
    <w:rsid w:val="00245689"/>
    <w:rsid w:val="00245716"/>
    <w:rsid w:val="00245936"/>
    <w:rsid w:val="002459FB"/>
    <w:rsid w:val="00245B0A"/>
    <w:rsid w:val="002460E4"/>
    <w:rsid w:val="00246138"/>
    <w:rsid w:val="0024640B"/>
    <w:rsid w:val="00246BD3"/>
    <w:rsid w:val="00246DDC"/>
    <w:rsid w:val="0024709E"/>
    <w:rsid w:val="002478FF"/>
    <w:rsid w:val="002479A3"/>
    <w:rsid w:val="00247ADA"/>
    <w:rsid w:val="00247BB7"/>
    <w:rsid w:val="00247E93"/>
    <w:rsid w:val="00250060"/>
    <w:rsid w:val="00250062"/>
    <w:rsid w:val="0025039E"/>
    <w:rsid w:val="0025043F"/>
    <w:rsid w:val="002504CE"/>
    <w:rsid w:val="00250635"/>
    <w:rsid w:val="00250A94"/>
    <w:rsid w:val="00250ADC"/>
    <w:rsid w:val="00250C31"/>
    <w:rsid w:val="00250FE3"/>
    <w:rsid w:val="00251169"/>
    <w:rsid w:val="0025136E"/>
    <w:rsid w:val="0025142B"/>
    <w:rsid w:val="002516C1"/>
    <w:rsid w:val="00251984"/>
    <w:rsid w:val="00251EF0"/>
    <w:rsid w:val="00251F37"/>
    <w:rsid w:val="00252311"/>
    <w:rsid w:val="00252339"/>
    <w:rsid w:val="00252387"/>
    <w:rsid w:val="002523B3"/>
    <w:rsid w:val="002524B4"/>
    <w:rsid w:val="00252C8D"/>
    <w:rsid w:val="00253128"/>
    <w:rsid w:val="002534BC"/>
    <w:rsid w:val="002534FE"/>
    <w:rsid w:val="0025362D"/>
    <w:rsid w:val="0025393B"/>
    <w:rsid w:val="00253AA5"/>
    <w:rsid w:val="00253E05"/>
    <w:rsid w:val="00254183"/>
    <w:rsid w:val="00254278"/>
    <w:rsid w:val="0025453F"/>
    <w:rsid w:val="00254602"/>
    <w:rsid w:val="002548F6"/>
    <w:rsid w:val="00254A03"/>
    <w:rsid w:val="00254A21"/>
    <w:rsid w:val="00254A79"/>
    <w:rsid w:val="00254C44"/>
    <w:rsid w:val="00254C59"/>
    <w:rsid w:val="00254DD8"/>
    <w:rsid w:val="00254DE3"/>
    <w:rsid w:val="002552BB"/>
    <w:rsid w:val="00255450"/>
    <w:rsid w:val="00255657"/>
    <w:rsid w:val="0025593E"/>
    <w:rsid w:val="00255963"/>
    <w:rsid w:val="00255AA6"/>
    <w:rsid w:val="00255E4D"/>
    <w:rsid w:val="00255FF0"/>
    <w:rsid w:val="00256037"/>
    <w:rsid w:val="00256080"/>
    <w:rsid w:val="00256384"/>
    <w:rsid w:val="0025650D"/>
    <w:rsid w:val="002565B7"/>
    <w:rsid w:val="00256902"/>
    <w:rsid w:val="00256A90"/>
    <w:rsid w:val="00256ABB"/>
    <w:rsid w:val="00256ABE"/>
    <w:rsid w:val="00256F32"/>
    <w:rsid w:val="0025704A"/>
    <w:rsid w:val="00257771"/>
    <w:rsid w:val="0025788C"/>
    <w:rsid w:val="002579DD"/>
    <w:rsid w:val="002579F2"/>
    <w:rsid w:val="00257E58"/>
    <w:rsid w:val="002601D0"/>
    <w:rsid w:val="0026021C"/>
    <w:rsid w:val="002604E7"/>
    <w:rsid w:val="00260738"/>
    <w:rsid w:val="00260CED"/>
    <w:rsid w:val="00260D52"/>
    <w:rsid w:val="00260EE9"/>
    <w:rsid w:val="00260F4A"/>
    <w:rsid w:val="002610A4"/>
    <w:rsid w:val="0026123A"/>
    <w:rsid w:val="002613DC"/>
    <w:rsid w:val="002614BB"/>
    <w:rsid w:val="0026159C"/>
    <w:rsid w:val="00261814"/>
    <w:rsid w:val="00261BCA"/>
    <w:rsid w:val="00261C27"/>
    <w:rsid w:val="00261C9A"/>
    <w:rsid w:val="00261CEE"/>
    <w:rsid w:val="00261E6A"/>
    <w:rsid w:val="00261EFA"/>
    <w:rsid w:val="0026265D"/>
    <w:rsid w:val="002626B5"/>
    <w:rsid w:val="002628D5"/>
    <w:rsid w:val="00262AF8"/>
    <w:rsid w:val="00262CDE"/>
    <w:rsid w:val="00262F53"/>
    <w:rsid w:val="00263046"/>
    <w:rsid w:val="00263081"/>
    <w:rsid w:val="00263185"/>
    <w:rsid w:val="00263280"/>
    <w:rsid w:val="0026335C"/>
    <w:rsid w:val="00263417"/>
    <w:rsid w:val="00263674"/>
    <w:rsid w:val="00263729"/>
    <w:rsid w:val="00263825"/>
    <w:rsid w:val="002639D1"/>
    <w:rsid w:val="00263A30"/>
    <w:rsid w:val="00263B2B"/>
    <w:rsid w:val="00263B52"/>
    <w:rsid w:val="00263BF1"/>
    <w:rsid w:val="00263C75"/>
    <w:rsid w:val="00263DFF"/>
    <w:rsid w:val="00263E2D"/>
    <w:rsid w:val="00263FEF"/>
    <w:rsid w:val="002640DA"/>
    <w:rsid w:val="00264182"/>
    <w:rsid w:val="002643FA"/>
    <w:rsid w:val="0026442B"/>
    <w:rsid w:val="00264432"/>
    <w:rsid w:val="0026484A"/>
    <w:rsid w:val="00264A06"/>
    <w:rsid w:val="00264BCC"/>
    <w:rsid w:val="00264C6E"/>
    <w:rsid w:val="00264CE6"/>
    <w:rsid w:val="00264EF1"/>
    <w:rsid w:val="00264F33"/>
    <w:rsid w:val="002650FC"/>
    <w:rsid w:val="002656D1"/>
    <w:rsid w:val="0026577C"/>
    <w:rsid w:val="002658B0"/>
    <w:rsid w:val="0026612C"/>
    <w:rsid w:val="00266148"/>
    <w:rsid w:val="00266270"/>
    <w:rsid w:val="002663C1"/>
    <w:rsid w:val="0026644E"/>
    <w:rsid w:val="0026656B"/>
    <w:rsid w:val="002667D7"/>
    <w:rsid w:val="0026688C"/>
    <w:rsid w:val="00266C43"/>
    <w:rsid w:val="00266CE7"/>
    <w:rsid w:val="00266ED6"/>
    <w:rsid w:val="00266F07"/>
    <w:rsid w:val="00267098"/>
    <w:rsid w:val="00267496"/>
    <w:rsid w:val="0026758B"/>
    <w:rsid w:val="002679C5"/>
    <w:rsid w:val="002679FA"/>
    <w:rsid w:val="00267A6D"/>
    <w:rsid w:val="00267B98"/>
    <w:rsid w:val="002702F7"/>
    <w:rsid w:val="0027031F"/>
    <w:rsid w:val="00270365"/>
    <w:rsid w:val="002703CC"/>
    <w:rsid w:val="002703D0"/>
    <w:rsid w:val="0027048A"/>
    <w:rsid w:val="0027083F"/>
    <w:rsid w:val="00270AEE"/>
    <w:rsid w:val="00270BDD"/>
    <w:rsid w:val="00270D01"/>
    <w:rsid w:val="00270F3C"/>
    <w:rsid w:val="0027119F"/>
    <w:rsid w:val="0027120D"/>
    <w:rsid w:val="00271231"/>
    <w:rsid w:val="002712B3"/>
    <w:rsid w:val="0027157C"/>
    <w:rsid w:val="00271888"/>
    <w:rsid w:val="002718A4"/>
    <w:rsid w:val="00271B1F"/>
    <w:rsid w:val="00271BB7"/>
    <w:rsid w:val="00271BBA"/>
    <w:rsid w:val="00271DD5"/>
    <w:rsid w:val="00271E11"/>
    <w:rsid w:val="00271F8F"/>
    <w:rsid w:val="002720D3"/>
    <w:rsid w:val="002721A2"/>
    <w:rsid w:val="00272348"/>
    <w:rsid w:val="00272352"/>
    <w:rsid w:val="002723F7"/>
    <w:rsid w:val="002724BE"/>
    <w:rsid w:val="0027254B"/>
    <w:rsid w:val="00272653"/>
    <w:rsid w:val="00272863"/>
    <w:rsid w:val="00272A5B"/>
    <w:rsid w:val="00272C57"/>
    <w:rsid w:val="00272D8E"/>
    <w:rsid w:val="00272F6B"/>
    <w:rsid w:val="002731A2"/>
    <w:rsid w:val="002732E3"/>
    <w:rsid w:val="00273532"/>
    <w:rsid w:val="002736C8"/>
    <w:rsid w:val="0027383B"/>
    <w:rsid w:val="0027385F"/>
    <w:rsid w:val="00273927"/>
    <w:rsid w:val="00273A24"/>
    <w:rsid w:val="00273A95"/>
    <w:rsid w:val="00273CBE"/>
    <w:rsid w:val="00273D77"/>
    <w:rsid w:val="00273EB4"/>
    <w:rsid w:val="00273F14"/>
    <w:rsid w:val="00273F41"/>
    <w:rsid w:val="002740DF"/>
    <w:rsid w:val="0027423B"/>
    <w:rsid w:val="00274606"/>
    <w:rsid w:val="00274703"/>
    <w:rsid w:val="002747B1"/>
    <w:rsid w:val="00274826"/>
    <w:rsid w:val="00274A3A"/>
    <w:rsid w:val="00275006"/>
    <w:rsid w:val="0027521E"/>
    <w:rsid w:val="002752F7"/>
    <w:rsid w:val="0027538B"/>
    <w:rsid w:val="002753F6"/>
    <w:rsid w:val="00275418"/>
    <w:rsid w:val="002754DC"/>
    <w:rsid w:val="00275574"/>
    <w:rsid w:val="00275877"/>
    <w:rsid w:val="00275A3F"/>
    <w:rsid w:val="00275B4F"/>
    <w:rsid w:val="00275BA9"/>
    <w:rsid w:val="00275C59"/>
    <w:rsid w:val="00275E4A"/>
    <w:rsid w:val="00275FE0"/>
    <w:rsid w:val="00276075"/>
    <w:rsid w:val="002762E3"/>
    <w:rsid w:val="0027673C"/>
    <w:rsid w:val="00276785"/>
    <w:rsid w:val="002768C1"/>
    <w:rsid w:val="00276E43"/>
    <w:rsid w:val="00276EB1"/>
    <w:rsid w:val="002770E4"/>
    <w:rsid w:val="002772D3"/>
    <w:rsid w:val="00277331"/>
    <w:rsid w:val="00277337"/>
    <w:rsid w:val="0027740A"/>
    <w:rsid w:val="00277720"/>
    <w:rsid w:val="00277890"/>
    <w:rsid w:val="00277F5D"/>
    <w:rsid w:val="002804E2"/>
    <w:rsid w:val="0028082A"/>
    <w:rsid w:val="00280C52"/>
    <w:rsid w:val="00280E50"/>
    <w:rsid w:val="00280FB4"/>
    <w:rsid w:val="0028116E"/>
    <w:rsid w:val="00281296"/>
    <w:rsid w:val="00281392"/>
    <w:rsid w:val="002814AF"/>
    <w:rsid w:val="0028150C"/>
    <w:rsid w:val="00281825"/>
    <w:rsid w:val="00281865"/>
    <w:rsid w:val="002818AB"/>
    <w:rsid w:val="0028198B"/>
    <w:rsid w:val="00281B10"/>
    <w:rsid w:val="00281B21"/>
    <w:rsid w:val="00281E42"/>
    <w:rsid w:val="00281E61"/>
    <w:rsid w:val="00281F4E"/>
    <w:rsid w:val="00281FEB"/>
    <w:rsid w:val="00282305"/>
    <w:rsid w:val="0028249E"/>
    <w:rsid w:val="002824F9"/>
    <w:rsid w:val="00282662"/>
    <w:rsid w:val="00282740"/>
    <w:rsid w:val="00282792"/>
    <w:rsid w:val="002829FB"/>
    <w:rsid w:val="00282C40"/>
    <w:rsid w:val="00282D52"/>
    <w:rsid w:val="00282FF2"/>
    <w:rsid w:val="002830FF"/>
    <w:rsid w:val="00283292"/>
    <w:rsid w:val="00283347"/>
    <w:rsid w:val="002839C0"/>
    <w:rsid w:val="00283AE5"/>
    <w:rsid w:val="00283B90"/>
    <w:rsid w:val="00283C97"/>
    <w:rsid w:val="00283EA8"/>
    <w:rsid w:val="002840CD"/>
    <w:rsid w:val="0028418C"/>
    <w:rsid w:val="0028448A"/>
    <w:rsid w:val="0028499B"/>
    <w:rsid w:val="00284B71"/>
    <w:rsid w:val="00284C0F"/>
    <w:rsid w:val="00284DAF"/>
    <w:rsid w:val="00284E29"/>
    <w:rsid w:val="00284F11"/>
    <w:rsid w:val="00284FC8"/>
    <w:rsid w:val="00285046"/>
    <w:rsid w:val="0028511E"/>
    <w:rsid w:val="002851BB"/>
    <w:rsid w:val="0028574D"/>
    <w:rsid w:val="002857C3"/>
    <w:rsid w:val="002857F8"/>
    <w:rsid w:val="00285B8E"/>
    <w:rsid w:val="00285BFD"/>
    <w:rsid w:val="00285D7D"/>
    <w:rsid w:val="002860AD"/>
    <w:rsid w:val="002860EC"/>
    <w:rsid w:val="00286148"/>
    <w:rsid w:val="002861F5"/>
    <w:rsid w:val="00286454"/>
    <w:rsid w:val="002864D9"/>
    <w:rsid w:val="002865C7"/>
    <w:rsid w:val="00286717"/>
    <w:rsid w:val="00286819"/>
    <w:rsid w:val="00286AC8"/>
    <w:rsid w:val="00286C00"/>
    <w:rsid w:val="0028719B"/>
    <w:rsid w:val="00287250"/>
    <w:rsid w:val="002872C4"/>
    <w:rsid w:val="002873E6"/>
    <w:rsid w:val="00287445"/>
    <w:rsid w:val="0028745A"/>
    <w:rsid w:val="00287723"/>
    <w:rsid w:val="00287860"/>
    <w:rsid w:val="0028787A"/>
    <w:rsid w:val="00287AAB"/>
    <w:rsid w:val="00287B65"/>
    <w:rsid w:val="00287E00"/>
    <w:rsid w:val="00287F9E"/>
    <w:rsid w:val="00287FE4"/>
    <w:rsid w:val="002900D7"/>
    <w:rsid w:val="00290196"/>
    <w:rsid w:val="002905C3"/>
    <w:rsid w:val="00290996"/>
    <w:rsid w:val="002909A0"/>
    <w:rsid w:val="00290A5D"/>
    <w:rsid w:val="00290AB4"/>
    <w:rsid w:val="00290D5C"/>
    <w:rsid w:val="00290E10"/>
    <w:rsid w:val="00290EB4"/>
    <w:rsid w:val="002912AF"/>
    <w:rsid w:val="00291467"/>
    <w:rsid w:val="00291773"/>
    <w:rsid w:val="002918AF"/>
    <w:rsid w:val="002919F2"/>
    <w:rsid w:val="00291DB4"/>
    <w:rsid w:val="00291F07"/>
    <w:rsid w:val="00291FFD"/>
    <w:rsid w:val="00292241"/>
    <w:rsid w:val="00292312"/>
    <w:rsid w:val="00292421"/>
    <w:rsid w:val="0029252A"/>
    <w:rsid w:val="002929DF"/>
    <w:rsid w:val="00292A9B"/>
    <w:rsid w:val="00292B97"/>
    <w:rsid w:val="00292E1E"/>
    <w:rsid w:val="0029310D"/>
    <w:rsid w:val="00293144"/>
    <w:rsid w:val="002931FE"/>
    <w:rsid w:val="00293392"/>
    <w:rsid w:val="00293588"/>
    <w:rsid w:val="00293632"/>
    <w:rsid w:val="0029386A"/>
    <w:rsid w:val="00293A6C"/>
    <w:rsid w:val="00293A7C"/>
    <w:rsid w:val="00293D61"/>
    <w:rsid w:val="00293EE6"/>
    <w:rsid w:val="00294019"/>
    <w:rsid w:val="00294082"/>
    <w:rsid w:val="002940E1"/>
    <w:rsid w:val="00294289"/>
    <w:rsid w:val="0029443A"/>
    <w:rsid w:val="00294449"/>
    <w:rsid w:val="00294697"/>
    <w:rsid w:val="00294766"/>
    <w:rsid w:val="00294CE4"/>
    <w:rsid w:val="00294E87"/>
    <w:rsid w:val="002950EB"/>
    <w:rsid w:val="00295323"/>
    <w:rsid w:val="00295702"/>
    <w:rsid w:val="00295960"/>
    <w:rsid w:val="00295A30"/>
    <w:rsid w:val="00295B01"/>
    <w:rsid w:val="00295CDE"/>
    <w:rsid w:val="0029621F"/>
    <w:rsid w:val="00296454"/>
    <w:rsid w:val="002965CB"/>
    <w:rsid w:val="00296830"/>
    <w:rsid w:val="00296BFB"/>
    <w:rsid w:val="00297273"/>
    <w:rsid w:val="00297293"/>
    <w:rsid w:val="002972A5"/>
    <w:rsid w:val="00297364"/>
    <w:rsid w:val="00297435"/>
    <w:rsid w:val="002974D9"/>
    <w:rsid w:val="002974DE"/>
    <w:rsid w:val="00297646"/>
    <w:rsid w:val="002979DC"/>
    <w:rsid w:val="00297DA5"/>
    <w:rsid w:val="002A0208"/>
    <w:rsid w:val="002A04AF"/>
    <w:rsid w:val="002A0564"/>
    <w:rsid w:val="002A07ED"/>
    <w:rsid w:val="002A0831"/>
    <w:rsid w:val="002A0ABB"/>
    <w:rsid w:val="002A0B50"/>
    <w:rsid w:val="002A0EC3"/>
    <w:rsid w:val="002A11FC"/>
    <w:rsid w:val="002A1946"/>
    <w:rsid w:val="002A1D0C"/>
    <w:rsid w:val="002A1DAC"/>
    <w:rsid w:val="002A1DF6"/>
    <w:rsid w:val="002A1E0D"/>
    <w:rsid w:val="002A2194"/>
    <w:rsid w:val="002A221F"/>
    <w:rsid w:val="002A2256"/>
    <w:rsid w:val="002A247A"/>
    <w:rsid w:val="002A2727"/>
    <w:rsid w:val="002A2871"/>
    <w:rsid w:val="002A2A9D"/>
    <w:rsid w:val="002A2C56"/>
    <w:rsid w:val="002A2D87"/>
    <w:rsid w:val="002A2E58"/>
    <w:rsid w:val="002A2F20"/>
    <w:rsid w:val="002A2F65"/>
    <w:rsid w:val="002A2F92"/>
    <w:rsid w:val="002A2FE6"/>
    <w:rsid w:val="002A304A"/>
    <w:rsid w:val="002A309B"/>
    <w:rsid w:val="002A326F"/>
    <w:rsid w:val="002A3484"/>
    <w:rsid w:val="002A382D"/>
    <w:rsid w:val="002A3978"/>
    <w:rsid w:val="002A3994"/>
    <w:rsid w:val="002A39A3"/>
    <w:rsid w:val="002A3F54"/>
    <w:rsid w:val="002A3FFA"/>
    <w:rsid w:val="002A417C"/>
    <w:rsid w:val="002A4206"/>
    <w:rsid w:val="002A4607"/>
    <w:rsid w:val="002A4699"/>
    <w:rsid w:val="002A4901"/>
    <w:rsid w:val="002A49DA"/>
    <w:rsid w:val="002A4A5F"/>
    <w:rsid w:val="002A4D70"/>
    <w:rsid w:val="002A4E7C"/>
    <w:rsid w:val="002A51CB"/>
    <w:rsid w:val="002A520D"/>
    <w:rsid w:val="002A567C"/>
    <w:rsid w:val="002A596F"/>
    <w:rsid w:val="002A5B0E"/>
    <w:rsid w:val="002A5E1A"/>
    <w:rsid w:val="002A5E9F"/>
    <w:rsid w:val="002A6106"/>
    <w:rsid w:val="002A646A"/>
    <w:rsid w:val="002A680F"/>
    <w:rsid w:val="002A6B1C"/>
    <w:rsid w:val="002A707E"/>
    <w:rsid w:val="002A7325"/>
    <w:rsid w:val="002A746E"/>
    <w:rsid w:val="002A74D7"/>
    <w:rsid w:val="002A76C9"/>
    <w:rsid w:val="002A7705"/>
    <w:rsid w:val="002A77D2"/>
    <w:rsid w:val="002A7838"/>
    <w:rsid w:val="002A7A77"/>
    <w:rsid w:val="002A7BE6"/>
    <w:rsid w:val="002A7E2F"/>
    <w:rsid w:val="002A7E90"/>
    <w:rsid w:val="002A7EC3"/>
    <w:rsid w:val="002B00E9"/>
    <w:rsid w:val="002B0114"/>
    <w:rsid w:val="002B0308"/>
    <w:rsid w:val="002B045B"/>
    <w:rsid w:val="002B0881"/>
    <w:rsid w:val="002B094E"/>
    <w:rsid w:val="002B0C5E"/>
    <w:rsid w:val="002B0D26"/>
    <w:rsid w:val="002B0D34"/>
    <w:rsid w:val="002B121C"/>
    <w:rsid w:val="002B1659"/>
    <w:rsid w:val="002B175F"/>
    <w:rsid w:val="002B18B5"/>
    <w:rsid w:val="002B1C84"/>
    <w:rsid w:val="002B1ECB"/>
    <w:rsid w:val="002B20CA"/>
    <w:rsid w:val="002B21CA"/>
    <w:rsid w:val="002B21F3"/>
    <w:rsid w:val="002B231E"/>
    <w:rsid w:val="002B2580"/>
    <w:rsid w:val="002B2728"/>
    <w:rsid w:val="002B27A3"/>
    <w:rsid w:val="002B2A2F"/>
    <w:rsid w:val="002B2A7C"/>
    <w:rsid w:val="002B2BC6"/>
    <w:rsid w:val="002B2EE3"/>
    <w:rsid w:val="002B3199"/>
    <w:rsid w:val="002B33B3"/>
    <w:rsid w:val="002B3425"/>
    <w:rsid w:val="002B346C"/>
    <w:rsid w:val="002B358D"/>
    <w:rsid w:val="002B3712"/>
    <w:rsid w:val="002B3715"/>
    <w:rsid w:val="002B37F0"/>
    <w:rsid w:val="002B387D"/>
    <w:rsid w:val="002B39DD"/>
    <w:rsid w:val="002B3D06"/>
    <w:rsid w:val="002B3EC0"/>
    <w:rsid w:val="002B3EF6"/>
    <w:rsid w:val="002B3F5A"/>
    <w:rsid w:val="002B3F87"/>
    <w:rsid w:val="002B3FB9"/>
    <w:rsid w:val="002B411D"/>
    <w:rsid w:val="002B4187"/>
    <w:rsid w:val="002B467B"/>
    <w:rsid w:val="002B49C3"/>
    <w:rsid w:val="002B4ADC"/>
    <w:rsid w:val="002B4B44"/>
    <w:rsid w:val="002B4E9E"/>
    <w:rsid w:val="002B4F67"/>
    <w:rsid w:val="002B4FFA"/>
    <w:rsid w:val="002B5053"/>
    <w:rsid w:val="002B5226"/>
    <w:rsid w:val="002B522D"/>
    <w:rsid w:val="002B53B6"/>
    <w:rsid w:val="002B5501"/>
    <w:rsid w:val="002B58A7"/>
    <w:rsid w:val="002B5925"/>
    <w:rsid w:val="002B5A4E"/>
    <w:rsid w:val="002B5A69"/>
    <w:rsid w:val="002B5B2A"/>
    <w:rsid w:val="002B5E03"/>
    <w:rsid w:val="002B5E26"/>
    <w:rsid w:val="002B5E28"/>
    <w:rsid w:val="002B5E66"/>
    <w:rsid w:val="002B5FBA"/>
    <w:rsid w:val="002B619C"/>
    <w:rsid w:val="002B62C4"/>
    <w:rsid w:val="002B654F"/>
    <w:rsid w:val="002B673E"/>
    <w:rsid w:val="002B67A1"/>
    <w:rsid w:val="002B6845"/>
    <w:rsid w:val="002B6B25"/>
    <w:rsid w:val="002B6DD0"/>
    <w:rsid w:val="002B6E99"/>
    <w:rsid w:val="002B72DD"/>
    <w:rsid w:val="002B76BA"/>
    <w:rsid w:val="002B775A"/>
    <w:rsid w:val="002B779C"/>
    <w:rsid w:val="002C0029"/>
    <w:rsid w:val="002C0445"/>
    <w:rsid w:val="002C061B"/>
    <w:rsid w:val="002C06A5"/>
    <w:rsid w:val="002C0723"/>
    <w:rsid w:val="002C091E"/>
    <w:rsid w:val="002C097A"/>
    <w:rsid w:val="002C0D8F"/>
    <w:rsid w:val="002C0F04"/>
    <w:rsid w:val="002C0F68"/>
    <w:rsid w:val="002C0FDF"/>
    <w:rsid w:val="002C0FF8"/>
    <w:rsid w:val="002C1056"/>
    <w:rsid w:val="002C1335"/>
    <w:rsid w:val="002C1704"/>
    <w:rsid w:val="002C172C"/>
    <w:rsid w:val="002C17E4"/>
    <w:rsid w:val="002C1A3D"/>
    <w:rsid w:val="002C1A61"/>
    <w:rsid w:val="002C1F28"/>
    <w:rsid w:val="002C219E"/>
    <w:rsid w:val="002C241F"/>
    <w:rsid w:val="002C297A"/>
    <w:rsid w:val="002C2A18"/>
    <w:rsid w:val="002C2AF8"/>
    <w:rsid w:val="002C2BD0"/>
    <w:rsid w:val="002C2DE4"/>
    <w:rsid w:val="002C30DB"/>
    <w:rsid w:val="002C3111"/>
    <w:rsid w:val="002C3191"/>
    <w:rsid w:val="002C32B3"/>
    <w:rsid w:val="002C37A4"/>
    <w:rsid w:val="002C3B1B"/>
    <w:rsid w:val="002C3CB3"/>
    <w:rsid w:val="002C4096"/>
    <w:rsid w:val="002C42DD"/>
    <w:rsid w:val="002C43D5"/>
    <w:rsid w:val="002C43DD"/>
    <w:rsid w:val="002C44AA"/>
    <w:rsid w:val="002C4644"/>
    <w:rsid w:val="002C4682"/>
    <w:rsid w:val="002C46AD"/>
    <w:rsid w:val="002C47A1"/>
    <w:rsid w:val="002C484E"/>
    <w:rsid w:val="002C4996"/>
    <w:rsid w:val="002C4A3F"/>
    <w:rsid w:val="002C4C5C"/>
    <w:rsid w:val="002C4F72"/>
    <w:rsid w:val="002C5304"/>
    <w:rsid w:val="002C5355"/>
    <w:rsid w:val="002C54B7"/>
    <w:rsid w:val="002C5B10"/>
    <w:rsid w:val="002C5B37"/>
    <w:rsid w:val="002C5BAB"/>
    <w:rsid w:val="002C5F75"/>
    <w:rsid w:val="002C601C"/>
    <w:rsid w:val="002C603D"/>
    <w:rsid w:val="002C650A"/>
    <w:rsid w:val="002C65B4"/>
    <w:rsid w:val="002C690D"/>
    <w:rsid w:val="002C6AA6"/>
    <w:rsid w:val="002C6AC3"/>
    <w:rsid w:val="002C6D32"/>
    <w:rsid w:val="002C6DFE"/>
    <w:rsid w:val="002C6E3A"/>
    <w:rsid w:val="002C708B"/>
    <w:rsid w:val="002C722C"/>
    <w:rsid w:val="002C72FF"/>
    <w:rsid w:val="002C745D"/>
    <w:rsid w:val="002C74B5"/>
    <w:rsid w:val="002C7EA8"/>
    <w:rsid w:val="002C7F3E"/>
    <w:rsid w:val="002C7F9A"/>
    <w:rsid w:val="002D0025"/>
    <w:rsid w:val="002D0298"/>
    <w:rsid w:val="002D05D6"/>
    <w:rsid w:val="002D07F1"/>
    <w:rsid w:val="002D0D7F"/>
    <w:rsid w:val="002D12FD"/>
    <w:rsid w:val="002D178D"/>
    <w:rsid w:val="002D1793"/>
    <w:rsid w:val="002D191C"/>
    <w:rsid w:val="002D19E4"/>
    <w:rsid w:val="002D1A9C"/>
    <w:rsid w:val="002D1B04"/>
    <w:rsid w:val="002D1B69"/>
    <w:rsid w:val="002D2440"/>
    <w:rsid w:val="002D26DC"/>
    <w:rsid w:val="002D2ADE"/>
    <w:rsid w:val="002D2CC0"/>
    <w:rsid w:val="002D2D51"/>
    <w:rsid w:val="002D2DF6"/>
    <w:rsid w:val="002D2E4D"/>
    <w:rsid w:val="002D310F"/>
    <w:rsid w:val="002D3277"/>
    <w:rsid w:val="002D34FC"/>
    <w:rsid w:val="002D365F"/>
    <w:rsid w:val="002D367E"/>
    <w:rsid w:val="002D36CA"/>
    <w:rsid w:val="002D3801"/>
    <w:rsid w:val="002D3889"/>
    <w:rsid w:val="002D3D3E"/>
    <w:rsid w:val="002D3D55"/>
    <w:rsid w:val="002D4071"/>
    <w:rsid w:val="002D454F"/>
    <w:rsid w:val="002D457B"/>
    <w:rsid w:val="002D46B5"/>
    <w:rsid w:val="002D46C8"/>
    <w:rsid w:val="002D47E9"/>
    <w:rsid w:val="002D49CF"/>
    <w:rsid w:val="002D4AEF"/>
    <w:rsid w:val="002D4BB2"/>
    <w:rsid w:val="002D4D40"/>
    <w:rsid w:val="002D4DD7"/>
    <w:rsid w:val="002D4DFD"/>
    <w:rsid w:val="002D4E9A"/>
    <w:rsid w:val="002D4EEE"/>
    <w:rsid w:val="002D4F8B"/>
    <w:rsid w:val="002D51A4"/>
    <w:rsid w:val="002D52DF"/>
    <w:rsid w:val="002D5328"/>
    <w:rsid w:val="002D540B"/>
    <w:rsid w:val="002D5540"/>
    <w:rsid w:val="002D59CC"/>
    <w:rsid w:val="002D5BC8"/>
    <w:rsid w:val="002D5C44"/>
    <w:rsid w:val="002D5D92"/>
    <w:rsid w:val="002D5E54"/>
    <w:rsid w:val="002D6074"/>
    <w:rsid w:val="002D60CF"/>
    <w:rsid w:val="002D61D3"/>
    <w:rsid w:val="002D62CF"/>
    <w:rsid w:val="002D63F0"/>
    <w:rsid w:val="002D640E"/>
    <w:rsid w:val="002D6442"/>
    <w:rsid w:val="002D6469"/>
    <w:rsid w:val="002D654C"/>
    <w:rsid w:val="002D69DF"/>
    <w:rsid w:val="002D6A69"/>
    <w:rsid w:val="002D75D7"/>
    <w:rsid w:val="002D79AD"/>
    <w:rsid w:val="002D7A87"/>
    <w:rsid w:val="002D7A94"/>
    <w:rsid w:val="002D7BF5"/>
    <w:rsid w:val="002D7DA3"/>
    <w:rsid w:val="002D7F97"/>
    <w:rsid w:val="002D7FA6"/>
    <w:rsid w:val="002E00D9"/>
    <w:rsid w:val="002E0426"/>
    <w:rsid w:val="002E057A"/>
    <w:rsid w:val="002E062B"/>
    <w:rsid w:val="002E064F"/>
    <w:rsid w:val="002E0950"/>
    <w:rsid w:val="002E0991"/>
    <w:rsid w:val="002E0A43"/>
    <w:rsid w:val="002E0A65"/>
    <w:rsid w:val="002E0EFD"/>
    <w:rsid w:val="002E117A"/>
    <w:rsid w:val="002E12BB"/>
    <w:rsid w:val="002E15C1"/>
    <w:rsid w:val="002E1664"/>
    <w:rsid w:val="002E16F9"/>
    <w:rsid w:val="002E184C"/>
    <w:rsid w:val="002E1856"/>
    <w:rsid w:val="002E1A84"/>
    <w:rsid w:val="002E26B7"/>
    <w:rsid w:val="002E2800"/>
    <w:rsid w:val="002E2ABC"/>
    <w:rsid w:val="002E2AF4"/>
    <w:rsid w:val="002E2CBB"/>
    <w:rsid w:val="002E2CF7"/>
    <w:rsid w:val="002E2D05"/>
    <w:rsid w:val="002E30AA"/>
    <w:rsid w:val="002E3287"/>
    <w:rsid w:val="002E360E"/>
    <w:rsid w:val="002E392D"/>
    <w:rsid w:val="002E3B4F"/>
    <w:rsid w:val="002E3D1E"/>
    <w:rsid w:val="002E3F47"/>
    <w:rsid w:val="002E402D"/>
    <w:rsid w:val="002E4E82"/>
    <w:rsid w:val="002E4F70"/>
    <w:rsid w:val="002E50DD"/>
    <w:rsid w:val="002E54B1"/>
    <w:rsid w:val="002E5811"/>
    <w:rsid w:val="002E5A0A"/>
    <w:rsid w:val="002E5A71"/>
    <w:rsid w:val="002E5B3B"/>
    <w:rsid w:val="002E5B72"/>
    <w:rsid w:val="002E5DF8"/>
    <w:rsid w:val="002E5E39"/>
    <w:rsid w:val="002E61CE"/>
    <w:rsid w:val="002E61E8"/>
    <w:rsid w:val="002E6330"/>
    <w:rsid w:val="002E6366"/>
    <w:rsid w:val="002E64D9"/>
    <w:rsid w:val="002E662F"/>
    <w:rsid w:val="002E672A"/>
    <w:rsid w:val="002E6927"/>
    <w:rsid w:val="002E699A"/>
    <w:rsid w:val="002E6A97"/>
    <w:rsid w:val="002E6B0A"/>
    <w:rsid w:val="002E6E00"/>
    <w:rsid w:val="002E6F4B"/>
    <w:rsid w:val="002E719E"/>
    <w:rsid w:val="002E7451"/>
    <w:rsid w:val="002E74F4"/>
    <w:rsid w:val="002E79D1"/>
    <w:rsid w:val="002E79EC"/>
    <w:rsid w:val="002E7BB2"/>
    <w:rsid w:val="002E7CE2"/>
    <w:rsid w:val="002E7E14"/>
    <w:rsid w:val="002E7F08"/>
    <w:rsid w:val="002F007E"/>
    <w:rsid w:val="002F034A"/>
    <w:rsid w:val="002F04C1"/>
    <w:rsid w:val="002F07BB"/>
    <w:rsid w:val="002F09E8"/>
    <w:rsid w:val="002F0AA0"/>
    <w:rsid w:val="002F0B17"/>
    <w:rsid w:val="002F0B32"/>
    <w:rsid w:val="002F0F03"/>
    <w:rsid w:val="002F0F4C"/>
    <w:rsid w:val="002F1001"/>
    <w:rsid w:val="002F1124"/>
    <w:rsid w:val="002F130A"/>
    <w:rsid w:val="002F14B4"/>
    <w:rsid w:val="002F15CD"/>
    <w:rsid w:val="002F1764"/>
    <w:rsid w:val="002F19C7"/>
    <w:rsid w:val="002F1AA9"/>
    <w:rsid w:val="002F1B0B"/>
    <w:rsid w:val="002F1B96"/>
    <w:rsid w:val="002F1DF1"/>
    <w:rsid w:val="002F20CD"/>
    <w:rsid w:val="002F21D6"/>
    <w:rsid w:val="002F224B"/>
    <w:rsid w:val="002F27F7"/>
    <w:rsid w:val="002F297B"/>
    <w:rsid w:val="002F29A2"/>
    <w:rsid w:val="002F2A7D"/>
    <w:rsid w:val="002F2A93"/>
    <w:rsid w:val="002F2B04"/>
    <w:rsid w:val="002F317E"/>
    <w:rsid w:val="002F3262"/>
    <w:rsid w:val="002F3283"/>
    <w:rsid w:val="002F32B6"/>
    <w:rsid w:val="002F32D0"/>
    <w:rsid w:val="002F33CF"/>
    <w:rsid w:val="002F3691"/>
    <w:rsid w:val="002F36A6"/>
    <w:rsid w:val="002F3773"/>
    <w:rsid w:val="002F39FE"/>
    <w:rsid w:val="002F3B72"/>
    <w:rsid w:val="002F3E5C"/>
    <w:rsid w:val="002F3F7F"/>
    <w:rsid w:val="002F4283"/>
    <w:rsid w:val="002F42F4"/>
    <w:rsid w:val="002F439A"/>
    <w:rsid w:val="002F4741"/>
    <w:rsid w:val="002F4809"/>
    <w:rsid w:val="002F482D"/>
    <w:rsid w:val="002F4A37"/>
    <w:rsid w:val="002F4A56"/>
    <w:rsid w:val="002F4C04"/>
    <w:rsid w:val="002F4C57"/>
    <w:rsid w:val="002F4C7F"/>
    <w:rsid w:val="002F5053"/>
    <w:rsid w:val="002F50BA"/>
    <w:rsid w:val="002F514A"/>
    <w:rsid w:val="002F52BD"/>
    <w:rsid w:val="002F537A"/>
    <w:rsid w:val="002F5400"/>
    <w:rsid w:val="002F5826"/>
    <w:rsid w:val="002F58B8"/>
    <w:rsid w:val="002F595E"/>
    <w:rsid w:val="002F5AFD"/>
    <w:rsid w:val="002F6097"/>
    <w:rsid w:val="002F6347"/>
    <w:rsid w:val="002F6555"/>
    <w:rsid w:val="002F6558"/>
    <w:rsid w:val="002F665A"/>
    <w:rsid w:val="002F6811"/>
    <w:rsid w:val="002F69F4"/>
    <w:rsid w:val="002F6A58"/>
    <w:rsid w:val="002F6D83"/>
    <w:rsid w:val="002F6DD3"/>
    <w:rsid w:val="002F6EC3"/>
    <w:rsid w:val="002F6F98"/>
    <w:rsid w:val="002F6FD7"/>
    <w:rsid w:val="002F723E"/>
    <w:rsid w:val="002F72B7"/>
    <w:rsid w:val="002F7558"/>
    <w:rsid w:val="002F7761"/>
    <w:rsid w:val="002F7B20"/>
    <w:rsid w:val="002F7E82"/>
    <w:rsid w:val="002F7F01"/>
    <w:rsid w:val="0030001B"/>
    <w:rsid w:val="003000CC"/>
    <w:rsid w:val="003000F4"/>
    <w:rsid w:val="0030039F"/>
    <w:rsid w:val="003003C5"/>
    <w:rsid w:val="00300532"/>
    <w:rsid w:val="0030056A"/>
    <w:rsid w:val="003005D3"/>
    <w:rsid w:val="00300635"/>
    <w:rsid w:val="003006FE"/>
    <w:rsid w:val="00300760"/>
    <w:rsid w:val="0030094B"/>
    <w:rsid w:val="00300ACE"/>
    <w:rsid w:val="00300AE3"/>
    <w:rsid w:val="00300C05"/>
    <w:rsid w:val="00300C3C"/>
    <w:rsid w:val="00300FE7"/>
    <w:rsid w:val="003010A6"/>
    <w:rsid w:val="00301279"/>
    <w:rsid w:val="00301400"/>
    <w:rsid w:val="00301658"/>
    <w:rsid w:val="00301967"/>
    <w:rsid w:val="00301AE4"/>
    <w:rsid w:val="00301B28"/>
    <w:rsid w:val="00301BE6"/>
    <w:rsid w:val="00301F63"/>
    <w:rsid w:val="00301F73"/>
    <w:rsid w:val="00302182"/>
    <w:rsid w:val="0030245A"/>
    <w:rsid w:val="003024A9"/>
    <w:rsid w:val="00302A1E"/>
    <w:rsid w:val="00302B3F"/>
    <w:rsid w:val="00302C93"/>
    <w:rsid w:val="00302F69"/>
    <w:rsid w:val="00302FEC"/>
    <w:rsid w:val="0030313E"/>
    <w:rsid w:val="00303958"/>
    <w:rsid w:val="00303A1E"/>
    <w:rsid w:val="00303AB2"/>
    <w:rsid w:val="00303B71"/>
    <w:rsid w:val="00303CBA"/>
    <w:rsid w:val="00303DF2"/>
    <w:rsid w:val="00304086"/>
    <w:rsid w:val="003040F9"/>
    <w:rsid w:val="003042D2"/>
    <w:rsid w:val="00304579"/>
    <w:rsid w:val="00304643"/>
    <w:rsid w:val="0030468C"/>
    <w:rsid w:val="003047F1"/>
    <w:rsid w:val="003049D4"/>
    <w:rsid w:val="00304A4B"/>
    <w:rsid w:val="00304A73"/>
    <w:rsid w:val="00304AA8"/>
    <w:rsid w:val="00304DC0"/>
    <w:rsid w:val="00304E4A"/>
    <w:rsid w:val="00305305"/>
    <w:rsid w:val="003058BC"/>
    <w:rsid w:val="003058D3"/>
    <w:rsid w:val="00305BAC"/>
    <w:rsid w:val="00305BF9"/>
    <w:rsid w:val="00305ED7"/>
    <w:rsid w:val="00306034"/>
    <w:rsid w:val="0030603D"/>
    <w:rsid w:val="0030608E"/>
    <w:rsid w:val="00306215"/>
    <w:rsid w:val="0030667B"/>
    <w:rsid w:val="00306960"/>
    <w:rsid w:val="00306BCB"/>
    <w:rsid w:val="00306CFD"/>
    <w:rsid w:val="00306E43"/>
    <w:rsid w:val="00306F41"/>
    <w:rsid w:val="0030717B"/>
    <w:rsid w:val="00307311"/>
    <w:rsid w:val="00307403"/>
    <w:rsid w:val="0030752A"/>
    <w:rsid w:val="00307795"/>
    <w:rsid w:val="003077C9"/>
    <w:rsid w:val="003077F7"/>
    <w:rsid w:val="00307A86"/>
    <w:rsid w:val="00307C98"/>
    <w:rsid w:val="00307D57"/>
    <w:rsid w:val="00307FD9"/>
    <w:rsid w:val="0031023A"/>
    <w:rsid w:val="003102AA"/>
    <w:rsid w:val="00310476"/>
    <w:rsid w:val="00310536"/>
    <w:rsid w:val="003106EC"/>
    <w:rsid w:val="003108F5"/>
    <w:rsid w:val="0031094B"/>
    <w:rsid w:val="00310A8F"/>
    <w:rsid w:val="00310BDB"/>
    <w:rsid w:val="00310C5A"/>
    <w:rsid w:val="00310E4E"/>
    <w:rsid w:val="00311221"/>
    <w:rsid w:val="0031127B"/>
    <w:rsid w:val="00311745"/>
    <w:rsid w:val="00311B60"/>
    <w:rsid w:val="0031261B"/>
    <w:rsid w:val="003128A1"/>
    <w:rsid w:val="00312C48"/>
    <w:rsid w:val="00312C98"/>
    <w:rsid w:val="00313017"/>
    <w:rsid w:val="0031310A"/>
    <w:rsid w:val="003135E1"/>
    <w:rsid w:val="00313831"/>
    <w:rsid w:val="00313D21"/>
    <w:rsid w:val="00313D2D"/>
    <w:rsid w:val="00313F13"/>
    <w:rsid w:val="00313FAB"/>
    <w:rsid w:val="003141C6"/>
    <w:rsid w:val="00314470"/>
    <w:rsid w:val="0031458C"/>
    <w:rsid w:val="003145A3"/>
    <w:rsid w:val="003146BE"/>
    <w:rsid w:val="0031472E"/>
    <w:rsid w:val="00314914"/>
    <w:rsid w:val="00314BD9"/>
    <w:rsid w:val="00314F02"/>
    <w:rsid w:val="0031511F"/>
    <w:rsid w:val="003153BE"/>
    <w:rsid w:val="00315574"/>
    <w:rsid w:val="003155C1"/>
    <w:rsid w:val="0031572C"/>
    <w:rsid w:val="003157E8"/>
    <w:rsid w:val="003160F7"/>
    <w:rsid w:val="00316266"/>
    <w:rsid w:val="00316424"/>
    <w:rsid w:val="00316474"/>
    <w:rsid w:val="003164DB"/>
    <w:rsid w:val="00316641"/>
    <w:rsid w:val="0031683C"/>
    <w:rsid w:val="00316A39"/>
    <w:rsid w:val="00316BCE"/>
    <w:rsid w:val="00316F5E"/>
    <w:rsid w:val="00316F79"/>
    <w:rsid w:val="00317235"/>
    <w:rsid w:val="0031733C"/>
    <w:rsid w:val="0031744C"/>
    <w:rsid w:val="0031779C"/>
    <w:rsid w:val="003177D8"/>
    <w:rsid w:val="00317808"/>
    <w:rsid w:val="00317937"/>
    <w:rsid w:val="00317BEB"/>
    <w:rsid w:val="00317DC2"/>
    <w:rsid w:val="00317E91"/>
    <w:rsid w:val="00317EE9"/>
    <w:rsid w:val="00317FC7"/>
    <w:rsid w:val="0032016A"/>
    <w:rsid w:val="003203CD"/>
    <w:rsid w:val="003203D8"/>
    <w:rsid w:val="0032066E"/>
    <w:rsid w:val="00320B04"/>
    <w:rsid w:val="00320B62"/>
    <w:rsid w:val="00320D74"/>
    <w:rsid w:val="00320F6C"/>
    <w:rsid w:val="003214D6"/>
    <w:rsid w:val="003214E7"/>
    <w:rsid w:val="003217BA"/>
    <w:rsid w:val="003218F4"/>
    <w:rsid w:val="00321AF9"/>
    <w:rsid w:val="00321D8F"/>
    <w:rsid w:val="00321F3D"/>
    <w:rsid w:val="003222A9"/>
    <w:rsid w:val="003225B8"/>
    <w:rsid w:val="003227F6"/>
    <w:rsid w:val="00322B5B"/>
    <w:rsid w:val="00322B8A"/>
    <w:rsid w:val="00322D6C"/>
    <w:rsid w:val="00322DEE"/>
    <w:rsid w:val="003230DD"/>
    <w:rsid w:val="00323137"/>
    <w:rsid w:val="00323229"/>
    <w:rsid w:val="00323334"/>
    <w:rsid w:val="003233D6"/>
    <w:rsid w:val="00323412"/>
    <w:rsid w:val="0032356D"/>
    <w:rsid w:val="00323BB9"/>
    <w:rsid w:val="00323D3E"/>
    <w:rsid w:val="003240A9"/>
    <w:rsid w:val="003240C3"/>
    <w:rsid w:val="003243ED"/>
    <w:rsid w:val="003248F4"/>
    <w:rsid w:val="00324A52"/>
    <w:rsid w:val="00324A8B"/>
    <w:rsid w:val="00324A8C"/>
    <w:rsid w:val="00324AC9"/>
    <w:rsid w:val="00324B0C"/>
    <w:rsid w:val="00324C53"/>
    <w:rsid w:val="00324D2B"/>
    <w:rsid w:val="00325117"/>
    <w:rsid w:val="00325125"/>
    <w:rsid w:val="003252EE"/>
    <w:rsid w:val="0032542A"/>
    <w:rsid w:val="003254D4"/>
    <w:rsid w:val="0032573D"/>
    <w:rsid w:val="00325749"/>
    <w:rsid w:val="0032574F"/>
    <w:rsid w:val="00325BD9"/>
    <w:rsid w:val="00325C78"/>
    <w:rsid w:val="00325DEA"/>
    <w:rsid w:val="00325FB5"/>
    <w:rsid w:val="003268CD"/>
    <w:rsid w:val="00326A3B"/>
    <w:rsid w:val="00326B18"/>
    <w:rsid w:val="003270FD"/>
    <w:rsid w:val="0032720D"/>
    <w:rsid w:val="0032756A"/>
    <w:rsid w:val="00327586"/>
    <w:rsid w:val="00327673"/>
    <w:rsid w:val="00327705"/>
    <w:rsid w:val="003278A9"/>
    <w:rsid w:val="00327932"/>
    <w:rsid w:val="00327A35"/>
    <w:rsid w:val="00327AE4"/>
    <w:rsid w:val="00327C69"/>
    <w:rsid w:val="00327E37"/>
    <w:rsid w:val="00327E40"/>
    <w:rsid w:val="00327FA1"/>
    <w:rsid w:val="00330035"/>
    <w:rsid w:val="003304DC"/>
    <w:rsid w:val="003305C5"/>
    <w:rsid w:val="003307CE"/>
    <w:rsid w:val="003309F2"/>
    <w:rsid w:val="0033139E"/>
    <w:rsid w:val="00331466"/>
    <w:rsid w:val="00331670"/>
    <w:rsid w:val="00331939"/>
    <w:rsid w:val="00331AA8"/>
    <w:rsid w:val="00331AF2"/>
    <w:rsid w:val="00331FEB"/>
    <w:rsid w:val="0033206C"/>
    <w:rsid w:val="00332185"/>
    <w:rsid w:val="00332340"/>
    <w:rsid w:val="00332568"/>
    <w:rsid w:val="0033260C"/>
    <w:rsid w:val="00332728"/>
    <w:rsid w:val="0033287A"/>
    <w:rsid w:val="003328DA"/>
    <w:rsid w:val="003329BB"/>
    <w:rsid w:val="00332B75"/>
    <w:rsid w:val="00332BB9"/>
    <w:rsid w:val="00332BD0"/>
    <w:rsid w:val="00332CE2"/>
    <w:rsid w:val="00332CE5"/>
    <w:rsid w:val="00332DCB"/>
    <w:rsid w:val="00332FC1"/>
    <w:rsid w:val="00333120"/>
    <w:rsid w:val="00333151"/>
    <w:rsid w:val="003333BE"/>
    <w:rsid w:val="00333567"/>
    <w:rsid w:val="003337E7"/>
    <w:rsid w:val="003339B9"/>
    <w:rsid w:val="00333ABE"/>
    <w:rsid w:val="00333C89"/>
    <w:rsid w:val="00333D3A"/>
    <w:rsid w:val="00333D60"/>
    <w:rsid w:val="00333E0A"/>
    <w:rsid w:val="00333E4B"/>
    <w:rsid w:val="00333F29"/>
    <w:rsid w:val="00333F78"/>
    <w:rsid w:val="003340E5"/>
    <w:rsid w:val="003348F8"/>
    <w:rsid w:val="00334A8B"/>
    <w:rsid w:val="00334B0F"/>
    <w:rsid w:val="00334B98"/>
    <w:rsid w:val="00334DEE"/>
    <w:rsid w:val="00334E10"/>
    <w:rsid w:val="00335143"/>
    <w:rsid w:val="003351CD"/>
    <w:rsid w:val="003351E7"/>
    <w:rsid w:val="003355DD"/>
    <w:rsid w:val="0033573B"/>
    <w:rsid w:val="0033590C"/>
    <w:rsid w:val="0033590F"/>
    <w:rsid w:val="00335916"/>
    <w:rsid w:val="00335982"/>
    <w:rsid w:val="00335A99"/>
    <w:rsid w:val="00335ADF"/>
    <w:rsid w:val="00335C9A"/>
    <w:rsid w:val="00335F24"/>
    <w:rsid w:val="00335FAC"/>
    <w:rsid w:val="0033624B"/>
    <w:rsid w:val="003362D8"/>
    <w:rsid w:val="0033633C"/>
    <w:rsid w:val="003364F0"/>
    <w:rsid w:val="003365BC"/>
    <w:rsid w:val="003365BE"/>
    <w:rsid w:val="0033680B"/>
    <w:rsid w:val="00336948"/>
    <w:rsid w:val="0033695B"/>
    <w:rsid w:val="00336A58"/>
    <w:rsid w:val="00336E7F"/>
    <w:rsid w:val="00336ED4"/>
    <w:rsid w:val="00336F2A"/>
    <w:rsid w:val="00336F4C"/>
    <w:rsid w:val="00336F8E"/>
    <w:rsid w:val="00337118"/>
    <w:rsid w:val="0033726F"/>
    <w:rsid w:val="003373E1"/>
    <w:rsid w:val="0034009E"/>
    <w:rsid w:val="003400BD"/>
    <w:rsid w:val="003400F9"/>
    <w:rsid w:val="003401BC"/>
    <w:rsid w:val="003402BA"/>
    <w:rsid w:val="0034059C"/>
    <w:rsid w:val="00340617"/>
    <w:rsid w:val="0034074B"/>
    <w:rsid w:val="003408A6"/>
    <w:rsid w:val="00340973"/>
    <w:rsid w:val="00340B56"/>
    <w:rsid w:val="00340CBC"/>
    <w:rsid w:val="00340CFB"/>
    <w:rsid w:val="00340E5D"/>
    <w:rsid w:val="00340F04"/>
    <w:rsid w:val="00340F9B"/>
    <w:rsid w:val="003411A6"/>
    <w:rsid w:val="003415CA"/>
    <w:rsid w:val="003418DD"/>
    <w:rsid w:val="003418F0"/>
    <w:rsid w:val="00341A0A"/>
    <w:rsid w:val="00341C06"/>
    <w:rsid w:val="00341D4E"/>
    <w:rsid w:val="00341D90"/>
    <w:rsid w:val="00341EAD"/>
    <w:rsid w:val="00341F0D"/>
    <w:rsid w:val="003420F5"/>
    <w:rsid w:val="003421B0"/>
    <w:rsid w:val="00342545"/>
    <w:rsid w:val="003426FF"/>
    <w:rsid w:val="00342811"/>
    <w:rsid w:val="00342867"/>
    <w:rsid w:val="00342904"/>
    <w:rsid w:val="003429EA"/>
    <w:rsid w:val="00342BFA"/>
    <w:rsid w:val="00343291"/>
    <w:rsid w:val="003432D4"/>
    <w:rsid w:val="00343367"/>
    <w:rsid w:val="003435EE"/>
    <w:rsid w:val="0034375D"/>
    <w:rsid w:val="00343797"/>
    <w:rsid w:val="003439C0"/>
    <w:rsid w:val="00343C5E"/>
    <w:rsid w:val="00343CF5"/>
    <w:rsid w:val="00343F80"/>
    <w:rsid w:val="00344022"/>
    <w:rsid w:val="003440C7"/>
    <w:rsid w:val="0034415D"/>
    <w:rsid w:val="0034416D"/>
    <w:rsid w:val="003442A4"/>
    <w:rsid w:val="00344392"/>
    <w:rsid w:val="00344578"/>
    <w:rsid w:val="003445AC"/>
    <w:rsid w:val="003445CF"/>
    <w:rsid w:val="003447CE"/>
    <w:rsid w:val="003447EB"/>
    <w:rsid w:val="003449A4"/>
    <w:rsid w:val="00344ADF"/>
    <w:rsid w:val="00344B0D"/>
    <w:rsid w:val="00344B37"/>
    <w:rsid w:val="00344B80"/>
    <w:rsid w:val="00344B8F"/>
    <w:rsid w:val="00344FE5"/>
    <w:rsid w:val="003453BF"/>
    <w:rsid w:val="00345515"/>
    <w:rsid w:val="00345560"/>
    <w:rsid w:val="00345845"/>
    <w:rsid w:val="00345A76"/>
    <w:rsid w:val="00345DCE"/>
    <w:rsid w:val="00345E0C"/>
    <w:rsid w:val="00345E7F"/>
    <w:rsid w:val="00346075"/>
    <w:rsid w:val="003463A7"/>
    <w:rsid w:val="003464BF"/>
    <w:rsid w:val="0034673D"/>
    <w:rsid w:val="00346B80"/>
    <w:rsid w:val="00346CC6"/>
    <w:rsid w:val="00346EC7"/>
    <w:rsid w:val="00346FD9"/>
    <w:rsid w:val="00347121"/>
    <w:rsid w:val="00347373"/>
    <w:rsid w:val="003474AD"/>
    <w:rsid w:val="00347A99"/>
    <w:rsid w:val="00347DB3"/>
    <w:rsid w:val="00350019"/>
    <w:rsid w:val="003501E2"/>
    <w:rsid w:val="00350258"/>
    <w:rsid w:val="003505AB"/>
    <w:rsid w:val="00350718"/>
    <w:rsid w:val="00350736"/>
    <w:rsid w:val="0035079B"/>
    <w:rsid w:val="00350A84"/>
    <w:rsid w:val="00350BF1"/>
    <w:rsid w:val="003510CA"/>
    <w:rsid w:val="003510DC"/>
    <w:rsid w:val="00351116"/>
    <w:rsid w:val="003512BB"/>
    <w:rsid w:val="00351314"/>
    <w:rsid w:val="003513C1"/>
    <w:rsid w:val="0035142A"/>
    <w:rsid w:val="0035167C"/>
    <w:rsid w:val="00351730"/>
    <w:rsid w:val="00351B84"/>
    <w:rsid w:val="00351CCA"/>
    <w:rsid w:val="00351DAC"/>
    <w:rsid w:val="00351E67"/>
    <w:rsid w:val="00351FA7"/>
    <w:rsid w:val="00352153"/>
    <w:rsid w:val="003522BF"/>
    <w:rsid w:val="003525A6"/>
    <w:rsid w:val="003526B9"/>
    <w:rsid w:val="0035278E"/>
    <w:rsid w:val="0035298D"/>
    <w:rsid w:val="003529CD"/>
    <w:rsid w:val="00352D77"/>
    <w:rsid w:val="003530C2"/>
    <w:rsid w:val="003530C9"/>
    <w:rsid w:val="003532C1"/>
    <w:rsid w:val="00353934"/>
    <w:rsid w:val="00353A65"/>
    <w:rsid w:val="00353D93"/>
    <w:rsid w:val="003543D7"/>
    <w:rsid w:val="00354A86"/>
    <w:rsid w:val="00354B73"/>
    <w:rsid w:val="00354E52"/>
    <w:rsid w:val="00354E5B"/>
    <w:rsid w:val="00355099"/>
    <w:rsid w:val="00355111"/>
    <w:rsid w:val="00355258"/>
    <w:rsid w:val="003552D3"/>
    <w:rsid w:val="00355304"/>
    <w:rsid w:val="0035538F"/>
    <w:rsid w:val="00355632"/>
    <w:rsid w:val="003557C9"/>
    <w:rsid w:val="003557E9"/>
    <w:rsid w:val="0035586D"/>
    <w:rsid w:val="00355DC5"/>
    <w:rsid w:val="00356111"/>
    <w:rsid w:val="00356425"/>
    <w:rsid w:val="00356445"/>
    <w:rsid w:val="003564A0"/>
    <w:rsid w:val="003564D3"/>
    <w:rsid w:val="003569D4"/>
    <w:rsid w:val="00356D3B"/>
    <w:rsid w:val="00356EF1"/>
    <w:rsid w:val="00356FD0"/>
    <w:rsid w:val="003570C8"/>
    <w:rsid w:val="00357443"/>
    <w:rsid w:val="00357465"/>
    <w:rsid w:val="00357A3A"/>
    <w:rsid w:val="00357C11"/>
    <w:rsid w:val="00357CCD"/>
    <w:rsid w:val="00357FE5"/>
    <w:rsid w:val="00360081"/>
    <w:rsid w:val="00360106"/>
    <w:rsid w:val="00360171"/>
    <w:rsid w:val="003601B0"/>
    <w:rsid w:val="0036034B"/>
    <w:rsid w:val="00360564"/>
    <w:rsid w:val="00360990"/>
    <w:rsid w:val="00360A24"/>
    <w:rsid w:val="00360C3C"/>
    <w:rsid w:val="00360E7F"/>
    <w:rsid w:val="0036107F"/>
    <w:rsid w:val="00361373"/>
    <w:rsid w:val="00361547"/>
    <w:rsid w:val="00361603"/>
    <w:rsid w:val="00361779"/>
    <w:rsid w:val="0036178D"/>
    <w:rsid w:val="00361B77"/>
    <w:rsid w:val="00361D3C"/>
    <w:rsid w:val="00361DC0"/>
    <w:rsid w:val="00361E18"/>
    <w:rsid w:val="0036208F"/>
    <w:rsid w:val="00362213"/>
    <w:rsid w:val="003623BB"/>
    <w:rsid w:val="00362535"/>
    <w:rsid w:val="0036267B"/>
    <w:rsid w:val="003629D6"/>
    <w:rsid w:val="00362A0B"/>
    <w:rsid w:val="00362CCB"/>
    <w:rsid w:val="00362F0B"/>
    <w:rsid w:val="00362F15"/>
    <w:rsid w:val="00363647"/>
    <w:rsid w:val="00363AC2"/>
    <w:rsid w:val="00363ACE"/>
    <w:rsid w:val="00363B40"/>
    <w:rsid w:val="00363CB0"/>
    <w:rsid w:val="00364096"/>
    <w:rsid w:val="0036413E"/>
    <w:rsid w:val="00364200"/>
    <w:rsid w:val="0036426D"/>
    <w:rsid w:val="003642C4"/>
    <w:rsid w:val="00364414"/>
    <w:rsid w:val="00364691"/>
    <w:rsid w:val="00364712"/>
    <w:rsid w:val="0036478A"/>
    <w:rsid w:val="00364863"/>
    <w:rsid w:val="00364BD8"/>
    <w:rsid w:val="003650FA"/>
    <w:rsid w:val="003653D3"/>
    <w:rsid w:val="00365733"/>
    <w:rsid w:val="003657C1"/>
    <w:rsid w:val="00365962"/>
    <w:rsid w:val="003660BB"/>
    <w:rsid w:val="003660C2"/>
    <w:rsid w:val="003664F8"/>
    <w:rsid w:val="00366523"/>
    <w:rsid w:val="003665B7"/>
    <w:rsid w:val="003669BE"/>
    <w:rsid w:val="00366DB6"/>
    <w:rsid w:val="00366F69"/>
    <w:rsid w:val="00366F70"/>
    <w:rsid w:val="00366FED"/>
    <w:rsid w:val="003670B2"/>
    <w:rsid w:val="00367134"/>
    <w:rsid w:val="00367384"/>
    <w:rsid w:val="003674B0"/>
    <w:rsid w:val="003676E7"/>
    <w:rsid w:val="003679A8"/>
    <w:rsid w:val="00367A20"/>
    <w:rsid w:val="00367B5E"/>
    <w:rsid w:val="00367B88"/>
    <w:rsid w:val="00367BE0"/>
    <w:rsid w:val="00367FCC"/>
    <w:rsid w:val="00367FE9"/>
    <w:rsid w:val="003704E1"/>
    <w:rsid w:val="00370818"/>
    <w:rsid w:val="00370853"/>
    <w:rsid w:val="00370C5C"/>
    <w:rsid w:val="00370EB3"/>
    <w:rsid w:val="003711B3"/>
    <w:rsid w:val="003713D3"/>
    <w:rsid w:val="00371629"/>
    <w:rsid w:val="00371764"/>
    <w:rsid w:val="0037179F"/>
    <w:rsid w:val="003717AE"/>
    <w:rsid w:val="00371B24"/>
    <w:rsid w:val="00372121"/>
    <w:rsid w:val="00372254"/>
    <w:rsid w:val="00372479"/>
    <w:rsid w:val="003725B6"/>
    <w:rsid w:val="0037269A"/>
    <w:rsid w:val="00372812"/>
    <w:rsid w:val="0037291E"/>
    <w:rsid w:val="00372E55"/>
    <w:rsid w:val="00372FD1"/>
    <w:rsid w:val="0037302A"/>
    <w:rsid w:val="003730EA"/>
    <w:rsid w:val="0037321F"/>
    <w:rsid w:val="0037360A"/>
    <w:rsid w:val="00373839"/>
    <w:rsid w:val="003738AD"/>
    <w:rsid w:val="003738D0"/>
    <w:rsid w:val="00373952"/>
    <w:rsid w:val="003739D9"/>
    <w:rsid w:val="00373A6E"/>
    <w:rsid w:val="00373A9A"/>
    <w:rsid w:val="00373AF5"/>
    <w:rsid w:val="00373B73"/>
    <w:rsid w:val="00373BC0"/>
    <w:rsid w:val="00373D16"/>
    <w:rsid w:val="00373D40"/>
    <w:rsid w:val="00373EDB"/>
    <w:rsid w:val="00373F9F"/>
    <w:rsid w:val="00374095"/>
    <w:rsid w:val="00374245"/>
    <w:rsid w:val="003743A6"/>
    <w:rsid w:val="0037447D"/>
    <w:rsid w:val="003745EF"/>
    <w:rsid w:val="00374A37"/>
    <w:rsid w:val="00374D01"/>
    <w:rsid w:val="00374E54"/>
    <w:rsid w:val="00374EB2"/>
    <w:rsid w:val="00374F82"/>
    <w:rsid w:val="003750B3"/>
    <w:rsid w:val="00375737"/>
    <w:rsid w:val="0037580F"/>
    <w:rsid w:val="00375883"/>
    <w:rsid w:val="0037599E"/>
    <w:rsid w:val="003759B1"/>
    <w:rsid w:val="00376036"/>
    <w:rsid w:val="00376071"/>
    <w:rsid w:val="00376102"/>
    <w:rsid w:val="0037631F"/>
    <w:rsid w:val="003763C8"/>
    <w:rsid w:val="00376532"/>
    <w:rsid w:val="003765DB"/>
    <w:rsid w:val="003766B1"/>
    <w:rsid w:val="003767E2"/>
    <w:rsid w:val="00376946"/>
    <w:rsid w:val="0037697B"/>
    <w:rsid w:val="00376A2B"/>
    <w:rsid w:val="00376B48"/>
    <w:rsid w:val="00376FFD"/>
    <w:rsid w:val="00377147"/>
    <w:rsid w:val="00377187"/>
    <w:rsid w:val="003772B5"/>
    <w:rsid w:val="003773CA"/>
    <w:rsid w:val="003773E4"/>
    <w:rsid w:val="003779AA"/>
    <w:rsid w:val="003779FC"/>
    <w:rsid w:val="00377BA0"/>
    <w:rsid w:val="00377C48"/>
    <w:rsid w:val="00377D9D"/>
    <w:rsid w:val="00377E13"/>
    <w:rsid w:val="00377FC5"/>
    <w:rsid w:val="003800AC"/>
    <w:rsid w:val="00380688"/>
    <w:rsid w:val="003807D8"/>
    <w:rsid w:val="00380B05"/>
    <w:rsid w:val="00380DDA"/>
    <w:rsid w:val="00380F12"/>
    <w:rsid w:val="00380F3A"/>
    <w:rsid w:val="0038135C"/>
    <w:rsid w:val="003815D4"/>
    <w:rsid w:val="0038163F"/>
    <w:rsid w:val="003816B1"/>
    <w:rsid w:val="00381ACE"/>
    <w:rsid w:val="00381D0E"/>
    <w:rsid w:val="00381E44"/>
    <w:rsid w:val="00381F5F"/>
    <w:rsid w:val="00381FCE"/>
    <w:rsid w:val="00381FD2"/>
    <w:rsid w:val="003822B7"/>
    <w:rsid w:val="0038251E"/>
    <w:rsid w:val="00382532"/>
    <w:rsid w:val="003826CE"/>
    <w:rsid w:val="00382867"/>
    <w:rsid w:val="003828AD"/>
    <w:rsid w:val="003828BB"/>
    <w:rsid w:val="0038293F"/>
    <w:rsid w:val="00382A1C"/>
    <w:rsid w:val="00382C06"/>
    <w:rsid w:val="00382D99"/>
    <w:rsid w:val="00382E29"/>
    <w:rsid w:val="00383123"/>
    <w:rsid w:val="003833F6"/>
    <w:rsid w:val="003837D8"/>
    <w:rsid w:val="00383AB4"/>
    <w:rsid w:val="00383E7B"/>
    <w:rsid w:val="00383EBF"/>
    <w:rsid w:val="00384A92"/>
    <w:rsid w:val="00384A97"/>
    <w:rsid w:val="00384AFC"/>
    <w:rsid w:val="00384CDC"/>
    <w:rsid w:val="00384EC0"/>
    <w:rsid w:val="00384F60"/>
    <w:rsid w:val="00385386"/>
    <w:rsid w:val="003853D4"/>
    <w:rsid w:val="003853F1"/>
    <w:rsid w:val="003855DF"/>
    <w:rsid w:val="00385AAB"/>
    <w:rsid w:val="00385BA4"/>
    <w:rsid w:val="00385C22"/>
    <w:rsid w:val="00385CBD"/>
    <w:rsid w:val="00385F13"/>
    <w:rsid w:val="00385F53"/>
    <w:rsid w:val="00385FB6"/>
    <w:rsid w:val="00386067"/>
    <w:rsid w:val="003860C8"/>
    <w:rsid w:val="00386364"/>
    <w:rsid w:val="00386639"/>
    <w:rsid w:val="003867B1"/>
    <w:rsid w:val="003867CD"/>
    <w:rsid w:val="00386866"/>
    <w:rsid w:val="00386B6F"/>
    <w:rsid w:val="00386B85"/>
    <w:rsid w:val="00386C46"/>
    <w:rsid w:val="00386CA9"/>
    <w:rsid w:val="00386D7D"/>
    <w:rsid w:val="00386E1E"/>
    <w:rsid w:val="00387075"/>
    <w:rsid w:val="003870A3"/>
    <w:rsid w:val="00387315"/>
    <w:rsid w:val="00387373"/>
    <w:rsid w:val="003873BC"/>
    <w:rsid w:val="0038741D"/>
    <w:rsid w:val="00387508"/>
    <w:rsid w:val="00387809"/>
    <w:rsid w:val="0038790C"/>
    <w:rsid w:val="00387CC0"/>
    <w:rsid w:val="00387CE5"/>
    <w:rsid w:val="0039009D"/>
    <w:rsid w:val="003900D7"/>
    <w:rsid w:val="003900E9"/>
    <w:rsid w:val="00390245"/>
    <w:rsid w:val="00390462"/>
    <w:rsid w:val="00390474"/>
    <w:rsid w:val="00390786"/>
    <w:rsid w:val="00390A4C"/>
    <w:rsid w:val="00390AB3"/>
    <w:rsid w:val="00390AE9"/>
    <w:rsid w:val="00390CD9"/>
    <w:rsid w:val="00390FC0"/>
    <w:rsid w:val="0039115F"/>
    <w:rsid w:val="00391312"/>
    <w:rsid w:val="0039139B"/>
    <w:rsid w:val="00391510"/>
    <w:rsid w:val="00391644"/>
    <w:rsid w:val="0039167E"/>
    <w:rsid w:val="00391A0C"/>
    <w:rsid w:val="00391B1E"/>
    <w:rsid w:val="00391CA3"/>
    <w:rsid w:val="00391F11"/>
    <w:rsid w:val="00391F50"/>
    <w:rsid w:val="003924FD"/>
    <w:rsid w:val="003929FE"/>
    <w:rsid w:val="00392D03"/>
    <w:rsid w:val="00392FD0"/>
    <w:rsid w:val="00392FD7"/>
    <w:rsid w:val="0039311E"/>
    <w:rsid w:val="003932A9"/>
    <w:rsid w:val="0039356E"/>
    <w:rsid w:val="00393795"/>
    <w:rsid w:val="00393A22"/>
    <w:rsid w:val="00393FCB"/>
    <w:rsid w:val="00394078"/>
    <w:rsid w:val="00394552"/>
    <w:rsid w:val="003946FD"/>
    <w:rsid w:val="00394819"/>
    <w:rsid w:val="00394847"/>
    <w:rsid w:val="00394994"/>
    <w:rsid w:val="00394BE5"/>
    <w:rsid w:val="00394D02"/>
    <w:rsid w:val="00394D1E"/>
    <w:rsid w:val="00394E7B"/>
    <w:rsid w:val="00394F33"/>
    <w:rsid w:val="003950F8"/>
    <w:rsid w:val="0039513F"/>
    <w:rsid w:val="00395345"/>
    <w:rsid w:val="0039590A"/>
    <w:rsid w:val="00395AA5"/>
    <w:rsid w:val="00395AB7"/>
    <w:rsid w:val="00395C96"/>
    <w:rsid w:val="0039658E"/>
    <w:rsid w:val="00396626"/>
    <w:rsid w:val="00396630"/>
    <w:rsid w:val="003966A7"/>
    <w:rsid w:val="00396B43"/>
    <w:rsid w:val="00396BC2"/>
    <w:rsid w:val="00396D00"/>
    <w:rsid w:val="00396D1B"/>
    <w:rsid w:val="00396E73"/>
    <w:rsid w:val="00396FEC"/>
    <w:rsid w:val="0039718D"/>
    <w:rsid w:val="00397211"/>
    <w:rsid w:val="00397225"/>
    <w:rsid w:val="003972D5"/>
    <w:rsid w:val="0039734D"/>
    <w:rsid w:val="00397422"/>
    <w:rsid w:val="003974BE"/>
    <w:rsid w:val="003976C6"/>
    <w:rsid w:val="0039770E"/>
    <w:rsid w:val="00397766"/>
    <w:rsid w:val="00397AEA"/>
    <w:rsid w:val="00397C22"/>
    <w:rsid w:val="00397D44"/>
    <w:rsid w:val="00397FB5"/>
    <w:rsid w:val="003A00D9"/>
    <w:rsid w:val="003A071F"/>
    <w:rsid w:val="003A0B19"/>
    <w:rsid w:val="003A0BC2"/>
    <w:rsid w:val="003A0BD0"/>
    <w:rsid w:val="003A1485"/>
    <w:rsid w:val="003A14FB"/>
    <w:rsid w:val="003A18CA"/>
    <w:rsid w:val="003A1B30"/>
    <w:rsid w:val="003A1BA2"/>
    <w:rsid w:val="003A20A6"/>
    <w:rsid w:val="003A218D"/>
    <w:rsid w:val="003A241C"/>
    <w:rsid w:val="003A244C"/>
    <w:rsid w:val="003A2579"/>
    <w:rsid w:val="003A296D"/>
    <w:rsid w:val="003A2BAC"/>
    <w:rsid w:val="003A2D3B"/>
    <w:rsid w:val="003A341F"/>
    <w:rsid w:val="003A358A"/>
    <w:rsid w:val="003A384E"/>
    <w:rsid w:val="003A3954"/>
    <w:rsid w:val="003A3CCD"/>
    <w:rsid w:val="003A3E5F"/>
    <w:rsid w:val="003A4074"/>
    <w:rsid w:val="003A40F4"/>
    <w:rsid w:val="003A4449"/>
    <w:rsid w:val="003A448A"/>
    <w:rsid w:val="003A44FD"/>
    <w:rsid w:val="003A452C"/>
    <w:rsid w:val="003A47CA"/>
    <w:rsid w:val="003A4B0C"/>
    <w:rsid w:val="003A4E97"/>
    <w:rsid w:val="003A563E"/>
    <w:rsid w:val="003A5921"/>
    <w:rsid w:val="003A5A09"/>
    <w:rsid w:val="003A5B56"/>
    <w:rsid w:val="003A5B92"/>
    <w:rsid w:val="003A5C5D"/>
    <w:rsid w:val="003A5CD2"/>
    <w:rsid w:val="003A5E13"/>
    <w:rsid w:val="003A618C"/>
    <w:rsid w:val="003A61CC"/>
    <w:rsid w:val="003A6544"/>
    <w:rsid w:val="003A697E"/>
    <w:rsid w:val="003A6C99"/>
    <w:rsid w:val="003A6DEA"/>
    <w:rsid w:val="003A6E06"/>
    <w:rsid w:val="003A6EA7"/>
    <w:rsid w:val="003A702B"/>
    <w:rsid w:val="003A7049"/>
    <w:rsid w:val="003A7376"/>
    <w:rsid w:val="003A73CA"/>
    <w:rsid w:val="003A74CD"/>
    <w:rsid w:val="003A7816"/>
    <w:rsid w:val="003A79D4"/>
    <w:rsid w:val="003A7DC4"/>
    <w:rsid w:val="003A7E4A"/>
    <w:rsid w:val="003A7E65"/>
    <w:rsid w:val="003A7FBC"/>
    <w:rsid w:val="003A7FCC"/>
    <w:rsid w:val="003B0096"/>
    <w:rsid w:val="003B032A"/>
    <w:rsid w:val="003B03A3"/>
    <w:rsid w:val="003B03DF"/>
    <w:rsid w:val="003B04AC"/>
    <w:rsid w:val="003B04E3"/>
    <w:rsid w:val="003B0514"/>
    <w:rsid w:val="003B051F"/>
    <w:rsid w:val="003B061B"/>
    <w:rsid w:val="003B0856"/>
    <w:rsid w:val="003B0B32"/>
    <w:rsid w:val="003B0CBC"/>
    <w:rsid w:val="003B0D03"/>
    <w:rsid w:val="003B0D52"/>
    <w:rsid w:val="003B0E05"/>
    <w:rsid w:val="003B1101"/>
    <w:rsid w:val="003B121E"/>
    <w:rsid w:val="003B14F0"/>
    <w:rsid w:val="003B1693"/>
    <w:rsid w:val="003B180B"/>
    <w:rsid w:val="003B1F05"/>
    <w:rsid w:val="003B2075"/>
    <w:rsid w:val="003B22C4"/>
    <w:rsid w:val="003B22CC"/>
    <w:rsid w:val="003B234D"/>
    <w:rsid w:val="003B257E"/>
    <w:rsid w:val="003B2692"/>
    <w:rsid w:val="003B2721"/>
    <w:rsid w:val="003B2787"/>
    <w:rsid w:val="003B2844"/>
    <w:rsid w:val="003B2959"/>
    <w:rsid w:val="003B29E5"/>
    <w:rsid w:val="003B3365"/>
    <w:rsid w:val="003B3485"/>
    <w:rsid w:val="003B35EA"/>
    <w:rsid w:val="003B3680"/>
    <w:rsid w:val="003B36EB"/>
    <w:rsid w:val="003B381D"/>
    <w:rsid w:val="003B3957"/>
    <w:rsid w:val="003B3978"/>
    <w:rsid w:val="003B39C1"/>
    <w:rsid w:val="003B39F3"/>
    <w:rsid w:val="003B3D2A"/>
    <w:rsid w:val="003B3D78"/>
    <w:rsid w:val="003B3DFB"/>
    <w:rsid w:val="003B43A9"/>
    <w:rsid w:val="003B4622"/>
    <w:rsid w:val="003B4867"/>
    <w:rsid w:val="003B4B4E"/>
    <w:rsid w:val="003B4BDE"/>
    <w:rsid w:val="003B4CA7"/>
    <w:rsid w:val="003B4E7C"/>
    <w:rsid w:val="003B4EF5"/>
    <w:rsid w:val="003B535B"/>
    <w:rsid w:val="003B540B"/>
    <w:rsid w:val="003B549F"/>
    <w:rsid w:val="003B54AB"/>
    <w:rsid w:val="003B54E0"/>
    <w:rsid w:val="003B55FD"/>
    <w:rsid w:val="003B564F"/>
    <w:rsid w:val="003B5824"/>
    <w:rsid w:val="003B583B"/>
    <w:rsid w:val="003B5A12"/>
    <w:rsid w:val="003B5BB9"/>
    <w:rsid w:val="003B5E01"/>
    <w:rsid w:val="003B6131"/>
    <w:rsid w:val="003B615D"/>
    <w:rsid w:val="003B63F3"/>
    <w:rsid w:val="003B64CC"/>
    <w:rsid w:val="003B6565"/>
    <w:rsid w:val="003B659E"/>
    <w:rsid w:val="003B66F2"/>
    <w:rsid w:val="003B66FB"/>
    <w:rsid w:val="003B67DB"/>
    <w:rsid w:val="003B6A64"/>
    <w:rsid w:val="003B6D3B"/>
    <w:rsid w:val="003B6E39"/>
    <w:rsid w:val="003B711F"/>
    <w:rsid w:val="003B71FA"/>
    <w:rsid w:val="003B7320"/>
    <w:rsid w:val="003B73DE"/>
    <w:rsid w:val="003B7402"/>
    <w:rsid w:val="003B7569"/>
    <w:rsid w:val="003B7739"/>
    <w:rsid w:val="003B774D"/>
    <w:rsid w:val="003B77AA"/>
    <w:rsid w:val="003B77E7"/>
    <w:rsid w:val="003B7873"/>
    <w:rsid w:val="003B7B33"/>
    <w:rsid w:val="003B7B52"/>
    <w:rsid w:val="003B7FDE"/>
    <w:rsid w:val="003C009D"/>
    <w:rsid w:val="003C0140"/>
    <w:rsid w:val="003C0285"/>
    <w:rsid w:val="003C035E"/>
    <w:rsid w:val="003C0367"/>
    <w:rsid w:val="003C044A"/>
    <w:rsid w:val="003C0737"/>
    <w:rsid w:val="003C07B8"/>
    <w:rsid w:val="003C0B51"/>
    <w:rsid w:val="003C0BBE"/>
    <w:rsid w:val="003C0C13"/>
    <w:rsid w:val="003C0C84"/>
    <w:rsid w:val="003C1030"/>
    <w:rsid w:val="003C1096"/>
    <w:rsid w:val="003C10EB"/>
    <w:rsid w:val="003C1167"/>
    <w:rsid w:val="003C12F0"/>
    <w:rsid w:val="003C141C"/>
    <w:rsid w:val="003C1A9F"/>
    <w:rsid w:val="003C2169"/>
    <w:rsid w:val="003C217A"/>
    <w:rsid w:val="003C22C8"/>
    <w:rsid w:val="003C2384"/>
    <w:rsid w:val="003C23ED"/>
    <w:rsid w:val="003C2453"/>
    <w:rsid w:val="003C277B"/>
    <w:rsid w:val="003C28D3"/>
    <w:rsid w:val="003C2B07"/>
    <w:rsid w:val="003C2C42"/>
    <w:rsid w:val="003C2C6F"/>
    <w:rsid w:val="003C2E7E"/>
    <w:rsid w:val="003C31B5"/>
    <w:rsid w:val="003C3902"/>
    <w:rsid w:val="003C3E47"/>
    <w:rsid w:val="003C40E2"/>
    <w:rsid w:val="003C415E"/>
    <w:rsid w:val="003C458E"/>
    <w:rsid w:val="003C4613"/>
    <w:rsid w:val="003C478E"/>
    <w:rsid w:val="003C495B"/>
    <w:rsid w:val="003C4C33"/>
    <w:rsid w:val="003C4C56"/>
    <w:rsid w:val="003C4D5B"/>
    <w:rsid w:val="003C4EEA"/>
    <w:rsid w:val="003C4F70"/>
    <w:rsid w:val="003C53A7"/>
    <w:rsid w:val="003C5499"/>
    <w:rsid w:val="003C5535"/>
    <w:rsid w:val="003C579B"/>
    <w:rsid w:val="003C5DA4"/>
    <w:rsid w:val="003C5DD4"/>
    <w:rsid w:val="003C5EF1"/>
    <w:rsid w:val="003C6147"/>
    <w:rsid w:val="003C6330"/>
    <w:rsid w:val="003C6592"/>
    <w:rsid w:val="003C65AB"/>
    <w:rsid w:val="003C6825"/>
    <w:rsid w:val="003C69A5"/>
    <w:rsid w:val="003C6D02"/>
    <w:rsid w:val="003C6F3B"/>
    <w:rsid w:val="003C7100"/>
    <w:rsid w:val="003C723F"/>
    <w:rsid w:val="003C7380"/>
    <w:rsid w:val="003C7522"/>
    <w:rsid w:val="003C7A07"/>
    <w:rsid w:val="003C7A27"/>
    <w:rsid w:val="003C7F08"/>
    <w:rsid w:val="003D002E"/>
    <w:rsid w:val="003D0472"/>
    <w:rsid w:val="003D0585"/>
    <w:rsid w:val="003D09D6"/>
    <w:rsid w:val="003D0DF2"/>
    <w:rsid w:val="003D0FA5"/>
    <w:rsid w:val="003D1165"/>
    <w:rsid w:val="003D1301"/>
    <w:rsid w:val="003D1356"/>
    <w:rsid w:val="003D1409"/>
    <w:rsid w:val="003D140E"/>
    <w:rsid w:val="003D146C"/>
    <w:rsid w:val="003D1596"/>
    <w:rsid w:val="003D16C2"/>
    <w:rsid w:val="003D1758"/>
    <w:rsid w:val="003D1804"/>
    <w:rsid w:val="003D1954"/>
    <w:rsid w:val="003D1971"/>
    <w:rsid w:val="003D1A99"/>
    <w:rsid w:val="003D1F90"/>
    <w:rsid w:val="003D20B4"/>
    <w:rsid w:val="003D2230"/>
    <w:rsid w:val="003D22FF"/>
    <w:rsid w:val="003D25A0"/>
    <w:rsid w:val="003D27F8"/>
    <w:rsid w:val="003D2A55"/>
    <w:rsid w:val="003D2EE8"/>
    <w:rsid w:val="003D2FCE"/>
    <w:rsid w:val="003D303C"/>
    <w:rsid w:val="003D3061"/>
    <w:rsid w:val="003D3098"/>
    <w:rsid w:val="003D3106"/>
    <w:rsid w:val="003D3383"/>
    <w:rsid w:val="003D364F"/>
    <w:rsid w:val="003D3AF6"/>
    <w:rsid w:val="003D3BF3"/>
    <w:rsid w:val="003D3FC0"/>
    <w:rsid w:val="003D41FF"/>
    <w:rsid w:val="003D4278"/>
    <w:rsid w:val="003D4322"/>
    <w:rsid w:val="003D4578"/>
    <w:rsid w:val="003D4629"/>
    <w:rsid w:val="003D4828"/>
    <w:rsid w:val="003D49F4"/>
    <w:rsid w:val="003D4ACB"/>
    <w:rsid w:val="003D4B5F"/>
    <w:rsid w:val="003D4BEC"/>
    <w:rsid w:val="003D56BC"/>
    <w:rsid w:val="003D579A"/>
    <w:rsid w:val="003D59D6"/>
    <w:rsid w:val="003D5A4B"/>
    <w:rsid w:val="003D5BEF"/>
    <w:rsid w:val="003D5F03"/>
    <w:rsid w:val="003D60FD"/>
    <w:rsid w:val="003D627C"/>
    <w:rsid w:val="003D63C2"/>
    <w:rsid w:val="003D63D4"/>
    <w:rsid w:val="003D64CC"/>
    <w:rsid w:val="003D655E"/>
    <w:rsid w:val="003D6645"/>
    <w:rsid w:val="003D671E"/>
    <w:rsid w:val="003D6BB8"/>
    <w:rsid w:val="003D72AB"/>
    <w:rsid w:val="003D72C0"/>
    <w:rsid w:val="003D73DD"/>
    <w:rsid w:val="003D73F4"/>
    <w:rsid w:val="003D76A7"/>
    <w:rsid w:val="003D770C"/>
    <w:rsid w:val="003D788C"/>
    <w:rsid w:val="003D7AB6"/>
    <w:rsid w:val="003D7B00"/>
    <w:rsid w:val="003D7BE7"/>
    <w:rsid w:val="003D7D17"/>
    <w:rsid w:val="003D7EE3"/>
    <w:rsid w:val="003E01CA"/>
    <w:rsid w:val="003E025F"/>
    <w:rsid w:val="003E02A2"/>
    <w:rsid w:val="003E02FF"/>
    <w:rsid w:val="003E038D"/>
    <w:rsid w:val="003E079A"/>
    <w:rsid w:val="003E08E3"/>
    <w:rsid w:val="003E0901"/>
    <w:rsid w:val="003E09F1"/>
    <w:rsid w:val="003E0AFC"/>
    <w:rsid w:val="003E0FDB"/>
    <w:rsid w:val="003E11B9"/>
    <w:rsid w:val="003E11DB"/>
    <w:rsid w:val="003E1439"/>
    <w:rsid w:val="003E169D"/>
    <w:rsid w:val="003E1890"/>
    <w:rsid w:val="003E190E"/>
    <w:rsid w:val="003E2199"/>
    <w:rsid w:val="003E2321"/>
    <w:rsid w:val="003E2378"/>
    <w:rsid w:val="003E2394"/>
    <w:rsid w:val="003E243A"/>
    <w:rsid w:val="003E2508"/>
    <w:rsid w:val="003E27F7"/>
    <w:rsid w:val="003E280C"/>
    <w:rsid w:val="003E2F8A"/>
    <w:rsid w:val="003E30CE"/>
    <w:rsid w:val="003E31E0"/>
    <w:rsid w:val="003E347C"/>
    <w:rsid w:val="003E34E8"/>
    <w:rsid w:val="003E3950"/>
    <w:rsid w:val="003E3AC2"/>
    <w:rsid w:val="003E3B31"/>
    <w:rsid w:val="003E3CE8"/>
    <w:rsid w:val="003E3DF9"/>
    <w:rsid w:val="003E4015"/>
    <w:rsid w:val="003E4095"/>
    <w:rsid w:val="003E41F2"/>
    <w:rsid w:val="003E448E"/>
    <w:rsid w:val="003E4567"/>
    <w:rsid w:val="003E47D3"/>
    <w:rsid w:val="003E4836"/>
    <w:rsid w:val="003E49CA"/>
    <w:rsid w:val="003E49EE"/>
    <w:rsid w:val="003E4AB5"/>
    <w:rsid w:val="003E4B13"/>
    <w:rsid w:val="003E4CAC"/>
    <w:rsid w:val="003E4CD5"/>
    <w:rsid w:val="003E5122"/>
    <w:rsid w:val="003E51C5"/>
    <w:rsid w:val="003E5236"/>
    <w:rsid w:val="003E5635"/>
    <w:rsid w:val="003E5636"/>
    <w:rsid w:val="003E570C"/>
    <w:rsid w:val="003E5874"/>
    <w:rsid w:val="003E59C7"/>
    <w:rsid w:val="003E5ADE"/>
    <w:rsid w:val="003E5B0E"/>
    <w:rsid w:val="003E5EDD"/>
    <w:rsid w:val="003E60F7"/>
    <w:rsid w:val="003E6707"/>
    <w:rsid w:val="003E67F1"/>
    <w:rsid w:val="003E6C2E"/>
    <w:rsid w:val="003E6C3D"/>
    <w:rsid w:val="003E6D89"/>
    <w:rsid w:val="003E72BC"/>
    <w:rsid w:val="003E72DD"/>
    <w:rsid w:val="003E757C"/>
    <w:rsid w:val="003E75C7"/>
    <w:rsid w:val="003E760D"/>
    <w:rsid w:val="003E77FF"/>
    <w:rsid w:val="003E7912"/>
    <w:rsid w:val="003E7AA2"/>
    <w:rsid w:val="003E7C9F"/>
    <w:rsid w:val="003E7D71"/>
    <w:rsid w:val="003E7F69"/>
    <w:rsid w:val="003F0038"/>
    <w:rsid w:val="003F00CD"/>
    <w:rsid w:val="003F0144"/>
    <w:rsid w:val="003F053F"/>
    <w:rsid w:val="003F05E2"/>
    <w:rsid w:val="003F0853"/>
    <w:rsid w:val="003F0BDB"/>
    <w:rsid w:val="003F0E1D"/>
    <w:rsid w:val="003F0F77"/>
    <w:rsid w:val="003F10BD"/>
    <w:rsid w:val="003F10EE"/>
    <w:rsid w:val="003F11A4"/>
    <w:rsid w:val="003F1419"/>
    <w:rsid w:val="003F1594"/>
    <w:rsid w:val="003F18CF"/>
    <w:rsid w:val="003F1A44"/>
    <w:rsid w:val="003F20B2"/>
    <w:rsid w:val="003F2132"/>
    <w:rsid w:val="003F2391"/>
    <w:rsid w:val="003F2439"/>
    <w:rsid w:val="003F2682"/>
    <w:rsid w:val="003F2A24"/>
    <w:rsid w:val="003F2DB6"/>
    <w:rsid w:val="003F2EAD"/>
    <w:rsid w:val="003F2F2D"/>
    <w:rsid w:val="003F2FA0"/>
    <w:rsid w:val="003F33A0"/>
    <w:rsid w:val="003F3520"/>
    <w:rsid w:val="003F35F5"/>
    <w:rsid w:val="003F3849"/>
    <w:rsid w:val="003F3972"/>
    <w:rsid w:val="003F3D98"/>
    <w:rsid w:val="003F3E24"/>
    <w:rsid w:val="003F3F85"/>
    <w:rsid w:val="003F423C"/>
    <w:rsid w:val="003F448B"/>
    <w:rsid w:val="003F44FD"/>
    <w:rsid w:val="003F451C"/>
    <w:rsid w:val="003F472E"/>
    <w:rsid w:val="003F489A"/>
    <w:rsid w:val="003F48B3"/>
    <w:rsid w:val="003F48CF"/>
    <w:rsid w:val="003F49C2"/>
    <w:rsid w:val="003F4ABB"/>
    <w:rsid w:val="003F4D4F"/>
    <w:rsid w:val="003F4F76"/>
    <w:rsid w:val="003F4FF8"/>
    <w:rsid w:val="003F53CD"/>
    <w:rsid w:val="003F53EB"/>
    <w:rsid w:val="003F5432"/>
    <w:rsid w:val="003F5A33"/>
    <w:rsid w:val="003F5C1C"/>
    <w:rsid w:val="003F5C36"/>
    <w:rsid w:val="003F5CA8"/>
    <w:rsid w:val="003F6052"/>
    <w:rsid w:val="003F60A3"/>
    <w:rsid w:val="003F60D2"/>
    <w:rsid w:val="003F6179"/>
    <w:rsid w:val="003F617F"/>
    <w:rsid w:val="003F6451"/>
    <w:rsid w:val="003F65D6"/>
    <w:rsid w:val="003F671C"/>
    <w:rsid w:val="003F681B"/>
    <w:rsid w:val="003F69CD"/>
    <w:rsid w:val="003F6A28"/>
    <w:rsid w:val="003F6A4B"/>
    <w:rsid w:val="003F6BB3"/>
    <w:rsid w:val="003F6E52"/>
    <w:rsid w:val="003F722E"/>
    <w:rsid w:val="003F7362"/>
    <w:rsid w:val="003F73F7"/>
    <w:rsid w:val="003F7494"/>
    <w:rsid w:val="003F7842"/>
    <w:rsid w:val="003F789C"/>
    <w:rsid w:val="003F7A69"/>
    <w:rsid w:val="003F7BDB"/>
    <w:rsid w:val="003F7C0F"/>
    <w:rsid w:val="003F7C9D"/>
    <w:rsid w:val="003F7D64"/>
    <w:rsid w:val="003F7D69"/>
    <w:rsid w:val="003F7D73"/>
    <w:rsid w:val="003F7E62"/>
    <w:rsid w:val="003F7FB2"/>
    <w:rsid w:val="003F7FD8"/>
    <w:rsid w:val="00400092"/>
    <w:rsid w:val="004000C1"/>
    <w:rsid w:val="004003C2"/>
    <w:rsid w:val="004006A0"/>
    <w:rsid w:val="00400975"/>
    <w:rsid w:val="00400E56"/>
    <w:rsid w:val="0040165E"/>
    <w:rsid w:val="00401764"/>
    <w:rsid w:val="00401AAE"/>
    <w:rsid w:val="00401C7D"/>
    <w:rsid w:val="00401E3D"/>
    <w:rsid w:val="00401E81"/>
    <w:rsid w:val="00401FB7"/>
    <w:rsid w:val="004020B9"/>
    <w:rsid w:val="00402156"/>
    <w:rsid w:val="00402257"/>
    <w:rsid w:val="004022F6"/>
    <w:rsid w:val="004025ED"/>
    <w:rsid w:val="004027C1"/>
    <w:rsid w:val="004027F1"/>
    <w:rsid w:val="00402842"/>
    <w:rsid w:val="00402913"/>
    <w:rsid w:val="00402D39"/>
    <w:rsid w:val="00402DCA"/>
    <w:rsid w:val="004031C3"/>
    <w:rsid w:val="004031FB"/>
    <w:rsid w:val="004034CD"/>
    <w:rsid w:val="0040357B"/>
    <w:rsid w:val="004037AD"/>
    <w:rsid w:val="004039BF"/>
    <w:rsid w:val="00403A37"/>
    <w:rsid w:val="00403D8E"/>
    <w:rsid w:val="00403E35"/>
    <w:rsid w:val="00403F58"/>
    <w:rsid w:val="004040D4"/>
    <w:rsid w:val="0040470F"/>
    <w:rsid w:val="00404743"/>
    <w:rsid w:val="004049F8"/>
    <w:rsid w:val="00404A67"/>
    <w:rsid w:val="00404AD2"/>
    <w:rsid w:val="00404B98"/>
    <w:rsid w:val="00404D70"/>
    <w:rsid w:val="00405025"/>
    <w:rsid w:val="00405067"/>
    <w:rsid w:val="004050B1"/>
    <w:rsid w:val="004053B2"/>
    <w:rsid w:val="004053E2"/>
    <w:rsid w:val="00405622"/>
    <w:rsid w:val="0040563B"/>
    <w:rsid w:val="004056B6"/>
    <w:rsid w:val="0040575F"/>
    <w:rsid w:val="00405789"/>
    <w:rsid w:val="00405862"/>
    <w:rsid w:val="004065D7"/>
    <w:rsid w:val="004065F8"/>
    <w:rsid w:val="004068E9"/>
    <w:rsid w:val="00406B07"/>
    <w:rsid w:val="00406CCB"/>
    <w:rsid w:val="00406DD2"/>
    <w:rsid w:val="00406DE8"/>
    <w:rsid w:val="00406E6F"/>
    <w:rsid w:val="00406F76"/>
    <w:rsid w:val="00406FCD"/>
    <w:rsid w:val="0040716D"/>
    <w:rsid w:val="004071AA"/>
    <w:rsid w:val="00407555"/>
    <w:rsid w:val="004076B5"/>
    <w:rsid w:val="00407956"/>
    <w:rsid w:val="00407B3D"/>
    <w:rsid w:val="00407BF5"/>
    <w:rsid w:val="00407FB3"/>
    <w:rsid w:val="00407FB8"/>
    <w:rsid w:val="0041000F"/>
    <w:rsid w:val="00410562"/>
    <w:rsid w:val="00410978"/>
    <w:rsid w:val="00410ACA"/>
    <w:rsid w:val="00411141"/>
    <w:rsid w:val="00411282"/>
    <w:rsid w:val="0041137E"/>
    <w:rsid w:val="00411AC1"/>
    <w:rsid w:val="00411B83"/>
    <w:rsid w:val="00411CB6"/>
    <w:rsid w:val="00411D60"/>
    <w:rsid w:val="00411EA6"/>
    <w:rsid w:val="00411F31"/>
    <w:rsid w:val="0041232A"/>
    <w:rsid w:val="00412544"/>
    <w:rsid w:val="00412748"/>
    <w:rsid w:val="0041277B"/>
    <w:rsid w:val="00412854"/>
    <w:rsid w:val="00412A7E"/>
    <w:rsid w:val="00412BDD"/>
    <w:rsid w:val="00412C21"/>
    <w:rsid w:val="00412E9E"/>
    <w:rsid w:val="0041315A"/>
    <w:rsid w:val="00413192"/>
    <w:rsid w:val="0041325C"/>
    <w:rsid w:val="00413723"/>
    <w:rsid w:val="004138FC"/>
    <w:rsid w:val="00413B89"/>
    <w:rsid w:val="00413C10"/>
    <w:rsid w:val="00413CC0"/>
    <w:rsid w:val="00413FEE"/>
    <w:rsid w:val="004144EC"/>
    <w:rsid w:val="00414748"/>
    <w:rsid w:val="0041497F"/>
    <w:rsid w:val="00414AAF"/>
    <w:rsid w:val="00414DCF"/>
    <w:rsid w:val="00414E6B"/>
    <w:rsid w:val="00414F89"/>
    <w:rsid w:val="00414FA7"/>
    <w:rsid w:val="00415109"/>
    <w:rsid w:val="0041513C"/>
    <w:rsid w:val="004151CE"/>
    <w:rsid w:val="00415230"/>
    <w:rsid w:val="00415458"/>
    <w:rsid w:val="004154F0"/>
    <w:rsid w:val="004154F4"/>
    <w:rsid w:val="004156C3"/>
    <w:rsid w:val="00415785"/>
    <w:rsid w:val="00415893"/>
    <w:rsid w:val="00415B3D"/>
    <w:rsid w:val="00415B3E"/>
    <w:rsid w:val="00415C8A"/>
    <w:rsid w:val="00415DC9"/>
    <w:rsid w:val="00415E28"/>
    <w:rsid w:val="00416190"/>
    <w:rsid w:val="004161AF"/>
    <w:rsid w:val="0041629F"/>
    <w:rsid w:val="00416346"/>
    <w:rsid w:val="0041637F"/>
    <w:rsid w:val="004167F6"/>
    <w:rsid w:val="00416B6C"/>
    <w:rsid w:val="00416DE0"/>
    <w:rsid w:val="00416EC7"/>
    <w:rsid w:val="00416F2B"/>
    <w:rsid w:val="0041727F"/>
    <w:rsid w:val="004172A9"/>
    <w:rsid w:val="00417476"/>
    <w:rsid w:val="004175E3"/>
    <w:rsid w:val="0041771A"/>
    <w:rsid w:val="00417B85"/>
    <w:rsid w:val="00417C2D"/>
    <w:rsid w:val="00417D90"/>
    <w:rsid w:val="00417FC4"/>
    <w:rsid w:val="00420135"/>
    <w:rsid w:val="004202E3"/>
    <w:rsid w:val="00420934"/>
    <w:rsid w:val="00420AC8"/>
    <w:rsid w:val="00420DBF"/>
    <w:rsid w:val="00420E60"/>
    <w:rsid w:val="00421090"/>
    <w:rsid w:val="0042110D"/>
    <w:rsid w:val="00421155"/>
    <w:rsid w:val="00421477"/>
    <w:rsid w:val="0042150F"/>
    <w:rsid w:val="004215F4"/>
    <w:rsid w:val="00421620"/>
    <w:rsid w:val="004218DD"/>
    <w:rsid w:val="00421A22"/>
    <w:rsid w:val="00421AB4"/>
    <w:rsid w:val="00421D76"/>
    <w:rsid w:val="00421E9A"/>
    <w:rsid w:val="004222A4"/>
    <w:rsid w:val="004222B0"/>
    <w:rsid w:val="00422725"/>
    <w:rsid w:val="00422733"/>
    <w:rsid w:val="0042292A"/>
    <w:rsid w:val="0042295B"/>
    <w:rsid w:val="00422BED"/>
    <w:rsid w:val="00422D21"/>
    <w:rsid w:val="0042323B"/>
    <w:rsid w:val="00423B31"/>
    <w:rsid w:val="00423C0A"/>
    <w:rsid w:val="00424164"/>
    <w:rsid w:val="004241CA"/>
    <w:rsid w:val="00424273"/>
    <w:rsid w:val="0042446B"/>
    <w:rsid w:val="0042463D"/>
    <w:rsid w:val="00424702"/>
    <w:rsid w:val="00424856"/>
    <w:rsid w:val="004248DD"/>
    <w:rsid w:val="00424A52"/>
    <w:rsid w:val="00424CAA"/>
    <w:rsid w:val="00424D16"/>
    <w:rsid w:val="00424F2A"/>
    <w:rsid w:val="00425023"/>
    <w:rsid w:val="00425452"/>
    <w:rsid w:val="004254AB"/>
    <w:rsid w:val="004254DC"/>
    <w:rsid w:val="004258D8"/>
    <w:rsid w:val="00425AB7"/>
    <w:rsid w:val="00425BD6"/>
    <w:rsid w:val="00425C6C"/>
    <w:rsid w:val="00425CA9"/>
    <w:rsid w:val="00425E81"/>
    <w:rsid w:val="00426034"/>
    <w:rsid w:val="00426477"/>
    <w:rsid w:val="004265F0"/>
    <w:rsid w:val="00426981"/>
    <w:rsid w:val="00426A68"/>
    <w:rsid w:val="00426BA7"/>
    <w:rsid w:val="00426CCA"/>
    <w:rsid w:val="00426D4A"/>
    <w:rsid w:val="00426E0E"/>
    <w:rsid w:val="00426EB3"/>
    <w:rsid w:val="00426F5A"/>
    <w:rsid w:val="00427152"/>
    <w:rsid w:val="0042715C"/>
    <w:rsid w:val="004271B7"/>
    <w:rsid w:val="00427295"/>
    <w:rsid w:val="004273F4"/>
    <w:rsid w:val="004274A6"/>
    <w:rsid w:val="004274D7"/>
    <w:rsid w:val="0042757E"/>
    <w:rsid w:val="0042762B"/>
    <w:rsid w:val="00427A8E"/>
    <w:rsid w:val="00427B8B"/>
    <w:rsid w:val="00427B8F"/>
    <w:rsid w:val="00427BC7"/>
    <w:rsid w:val="00427C31"/>
    <w:rsid w:val="00427CD0"/>
    <w:rsid w:val="00427CD4"/>
    <w:rsid w:val="00427DC2"/>
    <w:rsid w:val="00427FFD"/>
    <w:rsid w:val="004301E1"/>
    <w:rsid w:val="0043025D"/>
    <w:rsid w:val="00430318"/>
    <w:rsid w:val="004305B1"/>
    <w:rsid w:val="004305C6"/>
    <w:rsid w:val="0043068A"/>
    <w:rsid w:val="00430829"/>
    <w:rsid w:val="0043092A"/>
    <w:rsid w:val="00430AA7"/>
    <w:rsid w:val="00430D56"/>
    <w:rsid w:val="00430F30"/>
    <w:rsid w:val="004312A8"/>
    <w:rsid w:val="0043146D"/>
    <w:rsid w:val="00431587"/>
    <w:rsid w:val="00431812"/>
    <w:rsid w:val="00431A6F"/>
    <w:rsid w:val="00431AE3"/>
    <w:rsid w:val="00431AE7"/>
    <w:rsid w:val="00431BF9"/>
    <w:rsid w:val="004320C6"/>
    <w:rsid w:val="004321C1"/>
    <w:rsid w:val="004322AF"/>
    <w:rsid w:val="004326A3"/>
    <w:rsid w:val="0043281E"/>
    <w:rsid w:val="00432855"/>
    <w:rsid w:val="004328FD"/>
    <w:rsid w:val="0043296B"/>
    <w:rsid w:val="00432B3F"/>
    <w:rsid w:val="00432E5B"/>
    <w:rsid w:val="00433037"/>
    <w:rsid w:val="00433079"/>
    <w:rsid w:val="004333DB"/>
    <w:rsid w:val="00433475"/>
    <w:rsid w:val="004334A7"/>
    <w:rsid w:val="00433617"/>
    <w:rsid w:val="0043372D"/>
    <w:rsid w:val="00433A19"/>
    <w:rsid w:val="00433CE4"/>
    <w:rsid w:val="00434238"/>
    <w:rsid w:val="0043431F"/>
    <w:rsid w:val="00434591"/>
    <w:rsid w:val="0043474E"/>
    <w:rsid w:val="0043487D"/>
    <w:rsid w:val="00434DA3"/>
    <w:rsid w:val="00435034"/>
    <w:rsid w:val="0043523B"/>
    <w:rsid w:val="00435555"/>
    <w:rsid w:val="00435862"/>
    <w:rsid w:val="004359B6"/>
    <w:rsid w:val="00435A76"/>
    <w:rsid w:val="00435AE1"/>
    <w:rsid w:val="00435C45"/>
    <w:rsid w:val="00435DD4"/>
    <w:rsid w:val="004360A3"/>
    <w:rsid w:val="00436136"/>
    <w:rsid w:val="00436449"/>
    <w:rsid w:val="00436741"/>
    <w:rsid w:val="004368A3"/>
    <w:rsid w:val="004368C5"/>
    <w:rsid w:val="00436977"/>
    <w:rsid w:val="00436B86"/>
    <w:rsid w:val="00436BE2"/>
    <w:rsid w:val="00436D4D"/>
    <w:rsid w:val="00436D8A"/>
    <w:rsid w:val="004372E6"/>
    <w:rsid w:val="0043743E"/>
    <w:rsid w:val="00437567"/>
    <w:rsid w:val="004375DB"/>
    <w:rsid w:val="00437BA7"/>
    <w:rsid w:val="0044063C"/>
    <w:rsid w:val="00440775"/>
    <w:rsid w:val="004407FA"/>
    <w:rsid w:val="004409B1"/>
    <w:rsid w:val="00440BE2"/>
    <w:rsid w:val="00440F5E"/>
    <w:rsid w:val="00441061"/>
    <w:rsid w:val="0044195C"/>
    <w:rsid w:val="004419A9"/>
    <w:rsid w:val="00441B0C"/>
    <w:rsid w:val="00441B61"/>
    <w:rsid w:val="00441BEA"/>
    <w:rsid w:val="0044232D"/>
    <w:rsid w:val="00442625"/>
    <w:rsid w:val="004427D3"/>
    <w:rsid w:val="0044295B"/>
    <w:rsid w:val="004429E2"/>
    <w:rsid w:val="00442A6F"/>
    <w:rsid w:val="00442B18"/>
    <w:rsid w:val="00442BC3"/>
    <w:rsid w:val="00442C8D"/>
    <w:rsid w:val="00442F63"/>
    <w:rsid w:val="00442FA7"/>
    <w:rsid w:val="00442FE4"/>
    <w:rsid w:val="00443058"/>
    <w:rsid w:val="0044305B"/>
    <w:rsid w:val="00443252"/>
    <w:rsid w:val="00443530"/>
    <w:rsid w:val="00443606"/>
    <w:rsid w:val="00443C8A"/>
    <w:rsid w:val="00443D1F"/>
    <w:rsid w:val="00443D87"/>
    <w:rsid w:val="00443DBE"/>
    <w:rsid w:val="00444093"/>
    <w:rsid w:val="004444A9"/>
    <w:rsid w:val="00444572"/>
    <w:rsid w:val="0044470E"/>
    <w:rsid w:val="00444837"/>
    <w:rsid w:val="004449AF"/>
    <w:rsid w:val="004449EF"/>
    <w:rsid w:val="00444EF2"/>
    <w:rsid w:val="00444FB5"/>
    <w:rsid w:val="00445076"/>
    <w:rsid w:val="0044507D"/>
    <w:rsid w:val="00445341"/>
    <w:rsid w:val="004453A7"/>
    <w:rsid w:val="00445414"/>
    <w:rsid w:val="00445481"/>
    <w:rsid w:val="00445513"/>
    <w:rsid w:val="004456A7"/>
    <w:rsid w:val="00445900"/>
    <w:rsid w:val="004459CE"/>
    <w:rsid w:val="00445ACD"/>
    <w:rsid w:val="00445BAC"/>
    <w:rsid w:val="00445BE9"/>
    <w:rsid w:val="00445D6D"/>
    <w:rsid w:val="00445F07"/>
    <w:rsid w:val="00445FC0"/>
    <w:rsid w:val="0044601F"/>
    <w:rsid w:val="00446364"/>
    <w:rsid w:val="0044650A"/>
    <w:rsid w:val="0044675E"/>
    <w:rsid w:val="00446BBD"/>
    <w:rsid w:val="00446F1A"/>
    <w:rsid w:val="00447044"/>
    <w:rsid w:val="00447B06"/>
    <w:rsid w:val="00447C0C"/>
    <w:rsid w:val="00447F7F"/>
    <w:rsid w:val="00450026"/>
    <w:rsid w:val="00450190"/>
    <w:rsid w:val="0045035A"/>
    <w:rsid w:val="0045037F"/>
    <w:rsid w:val="00450393"/>
    <w:rsid w:val="004505A3"/>
    <w:rsid w:val="004507DE"/>
    <w:rsid w:val="0045081A"/>
    <w:rsid w:val="00450A4E"/>
    <w:rsid w:val="00450AED"/>
    <w:rsid w:val="00450B02"/>
    <w:rsid w:val="00450C2A"/>
    <w:rsid w:val="00450D34"/>
    <w:rsid w:val="00450EF0"/>
    <w:rsid w:val="00450F03"/>
    <w:rsid w:val="00451415"/>
    <w:rsid w:val="0045158D"/>
    <w:rsid w:val="00451A01"/>
    <w:rsid w:val="00451FB3"/>
    <w:rsid w:val="00452144"/>
    <w:rsid w:val="00452757"/>
    <w:rsid w:val="00452F2D"/>
    <w:rsid w:val="0045314B"/>
    <w:rsid w:val="00453226"/>
    <w:rsid w:val="004535A3"/>
    <w:rsid w:val="00453AFD"/>
    <w:rsid w:val="00453B40"/>
    <w:rsid w:val="00453BCB"/>
    <w:rsid w:val="00453C31"/>
    <w:rsid w:val="00453D91"/>
    <w:rsid w:val="00453E0C"/>
    <w:rsid w:val="00453FC6"/>
    <w:rsid w:val="00454052"/>
    <w:rsid w:val="00454090"/>
    <w:rsid w:val="0045417B"/>
    <w:rsid w:val="00454357"/>
    <w:rsid w:val="0045457E"/>
    <w:rsid w:val="00454859"/>
    <w:rsid w:val="004548C3"/>
    <w:rsid w:val="00454AA0"/>
    <w:rsid w:val="00454ACA"/>
    <w:rsid w:val="00454B2C"/>
    <w:rsid w:val="00454B6C"/>
    <w:rsid w:val="00454BF6"/>
    <w:rsid w:val="00454C03"/>
    <w:rsid w:val="00454D30"/>
    <w:rsid w:val="00454E88"/>
    <w:rsid w:val="004550B7"/>
    <w:rsid w:val="00455424"/>
    <w:rsid w:val="0045548C"/>
    <w:rsid w:val="0045580F"/>
    <w:rsid w:val="00455971"/>
    <w:rsid w:val="00455B76"/>
    <w:rsid w:val="00455C4D"/>
    <w:rsid w:val="00455DE1"/>
    <w:rsid w:val="00455FA9"/>
    <w:rsid w:val="00456016"/>
    <w:rsid w:val="0045601C"/>
    <w:rsid w:val="00456326"/>
    <w:rsid w:val="0045644F"/>
    <w:rsid w:val="004564BD"/>
    <w:rsid w:val="004570DA"/>
    <w:rsid w:val="004570DB"/>
    <w:rsid w:val="00457980"/>
    <w:rsid w:val="00457AAC"/>
    <w:rsid w:val="00457CA9"/>
    <w:rsid w:val="00457FAB"/>
    <w:rsid w:val="00457FBF"/>
    <w:rsid w:val="00460251"/>
    <w:rsid w:val="004604CE"/>
    <w:rsid w:val="00460618"/>
    <w:rsid w:val="0046065F"/>
    <w:rsid w:val="00460865"/>
    <w:rsid w:val="00460B1C"/>
    <w:rsid w:val="00460BF6"/>
    <w:rsid w:val="00460CD2"/>
    <w:rsid w:val="00460FC7"/>
    <w:rsid w:val="004610BE"/>
    <w:rsid w:val="004615FB"/>
    <w:rsid w:val="00461651"/>
    <w:rsid w:val="00461759"/>
    <w:rsid w:val="0046179C"/>
    <w:rsid w:val="00461BBB"/>
    <w:rsid w:val="00461C6D"/>
    <w:rsid w:val="00461DAE"/>
    <w:rsid w:val="00461DAF"/>
    <w:rsid w:val="0046208B"/>
    <w:rsid w:val="004620A3"/>
    <w:rsid w:val="004621F6"/>
    <w:rsid w:val="0046262E"/>
    <w:rsid w:val="00462633"/>
    <w:rsid w:val="00462745"/>
    <w:rsid w:val="00462C33"/>
    <w:rsid w:val="00462C5A"/>
    <w:rsid w:val="00462E23"/>
    <w:rsid w:val="00462F12"/>
    <w:rsid w:val="00462FFE"/>
    <w:rsid w:val="00463109"/>
    <w:rsid w:val="004633F3"/>
    <w:rsid w:val="00463434"/>
    <w:rsid w:val="00463595"/>
    <w:rsid w:val="0046368E"/>
    <w:rsid w:val="004636E2"/>
    <w:rsid w:val="00463C2D"/>
    <w:rsid w:val="00464171"/>
    <w:rsid w:val="00464201"/>
    <w:rsid w:val="00464503"/>
    <w:rsid w:val="00464663"/>
    <w:rsid w:val="00464C23"/>
    <w:rsid w:val="00464F9B"/>
    <w:rsid w:val="00464FB2"/>
    <w:rsid w:val="004651CF"/>
    <w:rsid w:val="00465460"/>
    <w:rsid w:val="00465497"/>
    <w:rsid w:val="004655D2"/>
    <w:rsid w:val="004656A9"/>
    <w:rsid w:val="004659A0"/>
    <w:rsid w:val="0046638B"/>
    <w:rsid w:val="004665BA"/>
    <w:rsid w:val="00466660"/>
    <w:rsid w:val="004667DB"/>
    <w:rsid w:val="004667DF"/>
    <w:rsid w:val="00466901"/>
    <w:rsid w:val="00466B30"/>
    <w:rsid w:val="00466B56"/>
    <w:rsid w:val="00466E7C"/>
    <w:rsid w:val="00467025"/>
    <w:rsid w:val="004671DF"/>
    <w:rsid w:val="004672E1"/>
    <w:rsid w:val="004675D9"/>
    <w:rsid w:val="00467673"/>
    <w:rsid w:val="004676C4"/>
    <w:rsid w:val="0046783C"/>
    <w:rsid w:val="00467CDD"/>
    <w:rsid w:val="00467D71"/>
    <w:rsid w:val="00467DEB"/>
    <w:rsid w:val="00467E00"/>
    <w:rsid w:val="00467F88"/>
    <w:rsid w:val="0047004B"/>
    <w:rsid w:val="004702D0"/>
    <w:rsid w:val="00470332"/>
    <w:rsid w:val="00471175"/>
    <w:rsid w:val="004712CB"/>
    <w:rsid w:val="00471386"/>
    <w:rsid w:val="0047139B"/>
    <w:rsid w:val="00471448"/>
    <w:rsid w:val="00471635"/>
    <w:rsid w:val="0047195C"/>
    <w:rsid w:val="00471A00"/>
    <w:rsid w:val="00471B6E"/>
    <w:rsid w:val="00471C81"/>
    <w:rsid w:val="00471CB9"/>
    <w:rsid w:val="00471EF6"/>
    <w:rsid w:val="004723D3"/>
    <w:rsid w:val="004726CB"/>
    <w:rsid w:val="00472AC7"/>
    <w:rsid w:val="00472BA2"/>
    <w:rsid w:val="00472DCE"/>
    <w:rsid w:val="00473097"/>
    <w:rsid w:val="00473136"/>
    <w:rsid w:val="004732F1"/>
    <w:rsid w:val="00473492"/>
    <w:rsid w:val="004735E8"/>
    <w:rsid w:val="00473C1C"/>
    <w:rsid w:val="00474012"/>
    <w:rsid w:val="004744A0"/>
    <w:rsid w:val="0047457F"/>
    <w:rsid w:val="0047458C"/>
    <w:rsid w:val="0047469A"/>
    <w:rsid w:val="004748B4"/>
    <w:rsid w:val="00474CC9"/>
    <w:rsid w:val="00474D22"/>
    <w:rsid w:val="004750EC"/>
    <w:rsid w:val="004757C2"/>
    <w:rsid w:val="00475B58"/>
    <w:rsid w:val="0047606E"/>
    <w:rsid w:val="004765D1"/>
    <w:rsid w:val="00476A5C"/>
    <w:rsid w:val="00476AC0"/>
    <w:rsid w:val="004770F0"/>
    <w:rsid w:val="004771A9"/>
    <w:rsid w:val="00477356"/>
    <w:rsid w:val="00477871"/>
    <w:rsid w:val="00477970"/>
    <w:rsid w:val="00477971"/>
    <w:rsid w:val="00477C99"/>
    <w:rsid w:val="00477CA0"/>
    <w:rsid w:val="00477F72"/>
    <w:rsid w:val="00477FC9"/>
    <w:rsid w:val="00477FD2"/>
    <w:rsid w:val="00480054"/>
    <w:rsid w:val="004800AC"/>
    <w:rsid w:val="004800D2"/>
    <w:rsid w:val="00480256"/>
    <w:rsid w:val="0048069E"/>
    <w:rsid w:val="0048098E"/>
    <w:rsid w:val="00480B58"/>
    <w:rsid w:val="00480B7C"/>
    <w:rsid w:val="00480CE0"/>
    <w:rsid w:val="00480D15"/>
    <w:rsid w:val="00480D39"/>
    <w:rsid w:val="00480E72"/>
    <w:rsid w:val="004811C6"/>
    <w:rsid w:val="004811D1"/>
    <w:rsid w:val="004814C2"/>
    <w:rsid w:val="0048150B"/>
    <w:rsid w:val="004815C4"/>
    <w:rsid w:val="00481745"/>
    <w:rsid w:val="00481879"/>
    <w:rsid w:val="00481925"/>
    <w:rsid w:val="00481A0A"/>
    <w:rsid w:val="00481B03"/>
    <w:rsid w:val="00481B6D"/>
    <w:rsid w:val="00481B79"/>
    <w:rsid w:val="00481D7F"/>
    <w:rsid w:val="00481DA9"/>
    <w:rsid w:val="004824E7"/>
    <w:rsid w:val="004824ED"/>
    <w:rsid w:val="0048250A"/>
    <w:rsid w:val="004826E6"/>
    <w:rsid w:val="0048272B"/>
    <w:rsid w:val="00482ADB"/>
    <w:rsid w:val="00482DE0"/>
    <w:rsid w:val="00482E10"/>
    <w:rsid w:val="0048333A"/>
    <w:rsid w:val="00483360"/>
    <w:rsid w:val="00483395"/>
    <w:rsid w:val="004834C0"/>
    <w:rsid w:val="0048354C"/>
    <w:rsid w:val="00483992"/>
    <w:rsid w:val="00483AF7"/>
    <w:rsid w:val="00483C77"/>
    <w:rsid w:val="00483F70"/>
    <w:rsid w:val="004841B0"/>
    <w:rsid w:val="0048424A"/>
    <w:rsid w:val="00484440"/>
    <w:rsid w:val="0048461E"/>
    <w:rsid w:val="00484702"/>
    <w:rsid w:val="0048470A"/>
    <w:rsid w:val="00484BD2"/>
    <w:rsid w:val="00484DD2"/>
    <w:rsid w:val="004850CE"/>
    <w:rsid w:val="0048538E"/>
    <w:rsid w:val="004853E9"/>
    <w:rsid w:val="00485459"/>
    <w:rsid w:val="00485751"/>
    <w:rsid w:val="0048580C"/>
    <w:rsid w:val="0048587D"/>
    <w:rsid w:val="004858A9"/>
    <w:rsid w:val="004858E8"/>
    <w:rsid w:val="00485B54"/>
    <w:rsid w:val="00485E52"/>
    <w:rsid w:val="00485F71"/>
    <w:rsid w:val="004860EC"/>
    <w:rsid w:val="00486155"/>
    <w:rsid w:val="00486370"/>
    <w:rsid w:val="004863F1"/>
    <w:rsid w:val="00486412"/>
    <w:rsid w:val="0048661E"/>
    <w:rsid w:val="0048679D"/>
    <w:rsid w:val="0048682D"/>
    <w:rsid w:val="00486924"/>
    <w:rsid w:val="00486D00"/>
    <w:rsid w:val="0048703D"/>
    <w:rsid w:val="004870CD"/>
    <w:rsid w:val="0048751F"/>
    <w:rsid w:val="00487617"/>
    <w:rsid w:val="00487840"/>
    <w:rsid w:val="004878F4"/>
    <w:rsid w:val="00487927"/>
    <w:rsid w:val="00487AFA"/>
    <w:rsid w:val="00487BB3"/>
    <w:rsid w:val="00487F82"/>
    <w:rsid w:val="004900CD"/>
    <w:rsid w:val="00490131"/>
    <w:rsid w:val="004901EC"/>
    <w:rsid w:val="00491012"/>
    <w:rsid w:val="0049127D"/>
    <w:rsid w:val="00491328"/>
    <w:rsid w:val="004913AC"/>
    <w:rsid w:val="00491431"/>
    <w:rsid w:val="0049174D"/>
    <w:rsid w:val="00491AC8"/>
    <w:rsid w:val="00491BB2"/>
    <w:rsid w:val="00491C13"/>
    <w:rsid w:val="00491CAF"/>
    <w:rsid w:val="00491E15"/>
    <w:rsid w:val="00492475"/>
    <w:rsid w:val="004926B8"/>
    <w:rsid w:val="00492824"/>
    <w:rsid w:val="00492DAE"/>
    <w:rsid w:val="00492F18"/>
    <w:rsid w:val="004930A0"/>
    <w:rsid w:val="004933AE"/>
    <w:rsid w:val="00493601"/>
    <w:rsid w:val="004936B7"/>
    <w:rsid w:val="004938C1"/>
    <w:rsid w:val="00493DFD"/>
    <w:rsid w:val="00494143"/>
    <w:rsid w:val="00494311"/>
    <w:rsid w:val="004943CF"/>
    <w:rsid w:val="00494720"/>
    <w:rsid w:val="00494791"/>
    <w:rsid w:val="00494A05"/>
    <w:rsid w:val="00494AB0"/>
    <w:rsid w:val="00494BCC"/>
    <w:rsid w:val="00494F61"/>
    <w:rsid w:val="00494F6E"/>
    <w:rsid w:val="004950A9"/>
    <w:rsid w:val="0049514D"/>
    <w:rsid w:val="00495550"/>
    <w:rsid w:val="004955B4"/>
    <w:rsid w:val="004956FC"/>
    <w:rsid w:val="00495A4A"/>
    <w:rsid w:val="00495B95"/>
    <w:rsid w:val="00495BE0"/>
    <w:rsid w:val="00495FD7"/>
    <w:rsid w:val="0049611A"/>
    <w:rsid w:val="00496639"/>
    <w:rsid w:val="0049668A"/>
    <w:rsid w:val="0049699A"/>
    <w:rsid w:val="00496B16"/>
    <w:rsid w:val="00496B8C"/>
    <w:rsid w:val="00496C8A"/>
    <w:rsid w:val="00496D30"/>
    <w:rsid w:val="00496DD7"/>
    <w:rsid w:val="00496F13"/>
    <w:rsid w:val="00496F29"/>
    <w:rsid w:val="00496FAF"/>
    <w:rsid w:val="00496FDA"/>
    <w:rsid w:val="00497030"/>
    <w:rsid w:val="00497847"/>
    <w:rsid w:val="00497859"/>
    <w:rsid w:val="00497AB8"/>
    <w:rsid w:val="00497B2A"/>
    <w:rsid w:val="00497B2D"/>
    <w:rsid w:val="00497E44"/>
    <w:rsid w:val="00497F6C"/>
    <w:rsid w:val="004A018B"/>
    <w:rsid w:val="004A035E"/>
    <w:rsid w:val="004A056D"/>
    <w:rsid w:val="004A0769"/>
    <w:rsid w:val="004A091F"/>
    <w:rsid w:val="004A0C7A"/>
    <w:rsid w:val="004A0CC3"/>
    <w:rsid w:val="004A0DC2"/>
    <w:rsid w:val="004A0DDD"/>
    <w:rsid w:val="004A0E27"/>
    <w:rsid w:val="004A0F1C"/>
    <w:rsid w:val="004A102C"/>
    <w:rsid w:val="004A10C0"/>
    <w:rsid w:val="004A10F5"/>
    <w:rsid w:val="004A1488"/>
    <w:rsid w:val="004A1ABC"/>
    <w:rsid w:val="004A1C1D"/>
    <w:rsid w:val="004A1E35"/>
    <w:rsid w:val="004A2135"/>
    <w:rsid w:val="004A2535"/>
    <w:rsid w:val="004A2611"/>
    <w:rsid w:val="004A26B8"/>
    <w:rsid w:val="004A277B"/>
    <w:rsid w:val="004A2B61"/>
    <w:rsid w:val="004A31E7"/>
    <w:rsid w:val="004A3491"/>
    <w:rsid w:val="004A34BE"/>
    <w:rsid w:val="004A38CC"/>
    <w:rsid w:val="004A3960"/>
    <w:rsid w:val="004A3AD2"/>
    <w:rsid w:val="004A3B32"/>
    <w:rsid w:val="004A3F06"/>
    <w:rsid w:val="004A3F0B"/>
    <w:rsid w:val="004A3FB1"/>
    <w:rsid w:val="004A4014"/>
    <w:rsid w:val="004A402C"/>
    <w:rsid w:val="004A4272"/>
    <w:rsid w:val="004A440C"/>
    <w:rsid w:val="004A45D7"/>
    <w:rsid w:val="004A45E3"/>
    <w:rsid w:val="004A471E"/>
    <w:rsid w:val="004A471F"/>
    <w:rsid w:val="004A48A0"/>
    <w:rsid w:val="004A4C7C"/>
    <w:rsid w:val="004A4CFE"/>
    <w:rsid w:val="004A4D2F"/>
    <w:rsid w:val="004A4E0A"/>
    <w:rsid w:val="004A4E6B"/>
    <w:rsid w:val="004A50FF"/>
    <w:rsid w:val="004A5186"/>
    <w:rsid w:val="004A527D"/>
    <w:rsid w:val="004A52E5"/>
    <w:rsid w:val="004A5338"/>
    <w:rsid w:val="004A5680"/>
    <w:rsid w:val="004A571B"/>
    <w:rsid w:val="004A5792"/>
    <w:rsid w:val="004A57FC"/>
    <w:rsid w:val="004A588B"/>
    <w:rsid w:val="004A5B76"/>
    <w:rsid w:val="004A5C91"/>
    <w:rsid w:val="004A5D70"/>
    <w:rsid w:val="004A5DBE"/>
    <w:rsid w:val="004A5DF6"/>
    <w:rsid w:val="004A601E"/>
    <w:rsid w:val="004A6131"/>
    <w:rsid w:val="004A6253"/>
    <w:rsid w:val="004A6359"/>
    <w:rsid w:val="004A6730"/>
    <w:rsid w:val="004A67D9"/>
    <w:rsid w:val="004A6970"/>
    <w:rsid w:val="004A6BB6"/>
    <w:rsid w:val="004A6CAD"/>
    <w:rsid w:val="004A713E"/>
    <w:rsid w:val="004A7267"/>
    <w:rsid w:val="004A78AD"/>
    <w:rsid w:val="004A7A93"/>
    <w:rsid w:val="004A7B9E"/>
    <w:rsid w:val="004A7C18"/>
    <w:rsid w:val="004A7CA8"/>
    <w:rsid w:val="004B0404"/>
    <w:rsid w:val="004B051B"/>
    <w:rsid w:val="004B057D"/>
    <w:rsid w:val="004B067E"/>
    <w:rsid w:val="004B06E3"/>
    <w:rsid w:val="004B0A6E"/>
    <w:rsid w:val="004B0A92"/>
    <w:rsid w:val="004B0C69"/>
    <w:rsid w:val="004B10C8"/>
    <w:rsid w:val="004B1172"/>
    <w:rsid w:val="004B1247"/>
    <w:rsid w:val="004B12B2"/>
    <w:rsid w:val="004B152E"/>
    <w:rsid w:val="004B16B3"/>
    <w:rsid w:val="004B1822"/>
    <w:rsid w:val="004B195D"/>
    <w:rsid w:val="004B19F2"/>
    <w:rsid w:val="004B1EE1"/>
    <w:rsid w:val="004B2089"/>
    <w:rsid w:val="004B2150"/>
    <w:rsid w:val="004B215C"/>
    <w:rsid w:val="004B2160"/>
    <w:rsid w:val="004B2223"/>
    <w:rsid w:val="004B24B1"/>
    <w:rsid w:val="004B2756"/>
    <w:rsid w:val="004B28A9"/>
    <w:rsid w:val="004B29C0"/>
    <w:rsid w:val="004B2B7B"/>
    <w:rsid w:val="004B2B9E"/>
    <w:rsid w:val="004B2D0A"/>
    <w:rsid w:val="004B2FB3"/>
    <w:rsid w:val="004B310C"/>
    <w:rsid w:val="004B33CB"/>
    <w:rsid w:val="004B3468"/>
    <w:rsid w:val="004B3B2B"/>
    <w:rsid w:val="004B3C07"/>
    <w:rsid w:val="004B459B"/>
    <w:rsid w:val="004B4A80"/>
    <w:rsid w:val="004B4CBC"/>
    <w:rsid w:val="004B51DA"/>
    <w:rsid w:val="004B52BD"/>
    <w:rsid w:val="004B5552"/>
    <w:rsid w:val="004B592D"/>
    <w:rsid w:val="004B5AA5"/>
    <w:rsid w:val="004B5CCF"/>
    <w:rsid w:val="004B5EE3"/>
    <w:rsid w:val="004B6055"/>
    <w:rsid w:val="004B62AE"/>
    <w:rsid w:val="004B64F4"/>
    <w:rsid w:val="004B6684"/>
    <w:rsid w:val="004B6CF5"/>
    <w:rsid w:val="004B6D9F"/>
    <w:rsid w:val="004B6DCD"/>
    <w:rsid w:val="004B6F34"/>
    <w:rsid w:val="004B711C"/>
    <w:rsid w:val="004B7296"/>
    <w:rsid w:val="004B744B"/>
    <w:rsid w:val="004B756A"/>
    <w:rsid w:val="004B7878"/>
    <w:rsid w:val="004B78B0"/>
    <w:rsid w:val="004B78E8"/>
    <w:rsid w:val="004B7914"/>
    <w:rsid w:val="004B79FE"/>
    <w:rsid w:val="004B7A12"/>
    <w:rsid w:val="004B7A77"/>
    <w:rsid w:val="004B7C0C"/>
    <w:rsid w:val="004B7CCB"/>
    <w:rsid w:val="004B7F7C"/>
    <w:rsid w:val="004B7F91"/>
    <w:rsid w:val="004C0205"/>
    <w:rsid w:val="004C063D"/>
    <w:rsid w:val="004C06FE"/>
    <w:rsid w:val="004C08A6"/>
    <w:rsid w:val="004C0DAC"/>
    <w:rsid w:val="004C0E18"/>
    <w:rsid w:val="004C1128"/>
    <w:rsid w:val="004C16C2"/>
    <w:rsid w:val="004C1958"/>
    <w:rsid w:val="004C1A9C"/>
    <w:rsid w:val="004C1A9E"/>
    <w:rsid w:val="004C1D0D"/>
    <w:rsid w:val="004C1E36"/>
    <w:rsid w:val="004C20F9"/>
    <w:rsid w:val="004C23E7"/>
    <w:rsid w:val="004C2641"/>
    <w:rsid w:val="004C281A"/>
    <w:rsid w:val="004C2959"/>
    <w:rsid w:val="004C2E1F"/>
    <w:rsid w:val="004C3248"/>
    <w:rsid w:val="004C333B"/>
    <w:rsid w:val="004C365A"/>
    <w:rsid w:val="004C370A"/>
    <w:rsid w:val="004C39E6"/>
    <w:rsid w:val="004C3C77"/>
    <w:rsid w:val="004C3DBB"/>
    <w:rsid w:val="004C3EA0"/>
    <w:rsid w:val="004C3F9D"/>
    <w:rsid w:val="004C4010"/>
    <w:rsid w:val="004C41D0"/>
    <w:rsid w:val="004C41D6"/>
    <w:rsid w:val="004C44B9"/>
    <w:rsid w:val="004C462C"/>
    <w:rsid w:val="004C46B8"/>
    <w:rsid w:val="004C4A3B"/>
    <w:rsid w:val="004C4BD5"/>
    <w:rsid w:val="004C4E65"/>
    <w:rsid w:val="004C4F3D"/>
    <w:rsid w:val="004C54ED"/>
    <w:rsid w:val="004C5510"/>
    <w:rsid w:val="004C5737"/>
    <w:rsid w:val="004C58BC"/>
    <w:rsid w:val="004C59E9"/>
    <w:rsid w:val="004C5AEB"/>
    <w:rsid w:val="004C5C73"/>
    <w:rsid w:val="004C5E96"/>
    <w:rsid w:val="004C5E97"/>
    <w:rsid w:val="004C6317"/>
    <w:rsid w:val="004C681F"/>
    <w:rsid w:val="004C6A4E"/>
    <w:rsid w:val="004C6B89"/>
    <w:rsid w:val="004C706B"/>
    <w:rsid w:val="004C70EB"/>
    <w:rsid w:val="004C758E"/>
    <w:rsid w:val="004C75F0"/>
    <w:rsid w:val="004C7757"/>
    <w:rsid w:val="004C7781"/>
    <w:rsid w:val="004C7862"/>
    <w:rsid w:val="004C790E"/>
    <w:rsid w:val="004C7B91"/>
    <w:rsid w:val="004C7C65"/>
    <w:rsid w:val="004D03D6"/>
    <w:rsid w:val="004D0504"/>
    <w:rsid w:val="004D0819"/>
    <w:rsid w:val="004D0B16"/>
    <w:rsid w:val="004D0E66"/>
    <w:rsid w:val="004D122A"/>
    <w:rsid w:val="004D12C0"/>
    <w:rsid w:val="004D13E9"/>
    <w:rsid w:val="004D1504"/>
    <w:rsid w:val="004D1873"/>
    <w:rsid w:val="004D18F8"/>
    <w:rsid w:val="004D1A5C"/>
    <w:rsid w:val="004D1BC6"/>
    <w:rsid w:val="004D1F2F"/>
    <w:rsid w:val="004D2108"/>
    <w:rsid w:val="004D21A6"/>
    <w:rsid w:val="004D2243"/>
    <w:rsid w:val="004D252A"/>
    <w:rsid w:val="004D25A9"/>
    <w:rsid w:val="004D2714"/>
    <w:rsid w:val="004D2AE7"/>
    <w:rsid w:val="004D2AFB"/>
    <w:rsid w:val="004D321E"/>
    <w:rsid w:val="004D33F4"/>
    <w:rsid w:val="004D3667"/>
    <w:rsid w:val="004D36A0"/>
    <w:rsid w:val="004D3703"/>
    <w:rsid w:val="004D381F"/>
    <w:rsid w:val="004D39A1"/>
    <w:rsid w:val="004D39AC"/>
    <w:rsid w:val="004D3A4A"/>
    <w:rsid w:val="004D3A6D"/>
    <w:rsid w:val="004D3AAF"/>
    <w:rsid w:val="004D3D0B"/>
    <w:rsid w:val="004D3EB4"/>
    <w:rsid w:val="004D4454"/>
    <w:rsid w:val="004D46CB"/>
    <w:rsid w:val="004D47EE"/>
    <w:rsid w:val="004D4A1F"/>
    <w:rsid w:val="004D4D88"/>
    <w:rsid w:val="004D4E1F"/>
    <w:rsid w:val="004D4EF2"/>
    <w:rsid w:val="004D4F2A"/>
    <w:rsid w:val="004D5899"/>
    <w:rsid w:val="004D5A63"/>
    <w:rsid w:val="004D5E92"/>
    <w:rsid w:val="004D5F12"/>
    <w:rsid w:val="004D6152"/>
    <w:rsid w:val="004D61B2"/>
    <w:rsid w:val="004D643D"/>
    <w:rsid w:val="004D652E"/>
    <w:rsid w:val="004D6A60"/>
    <w:rsid w:val="004D6F7F"/>
    <w:rsid w:val="004D7045"/>
    <w:rsid w:val="004D709A"/>
    <w:rsid w:val="004D773F"/>
    <w:rsid w:val="004D7775"/>
    <w:rsid w:val="004D7ACA"/>
    <w:rsid w:val="004D7F1A"/>
    <w:rsid w:val="004E026B"/>
    <w:rsid w:val="004E03E6"/>
    <w:rsid w:val="004E0456"/>
    <w:rsid w:val="004E0588"/>
    <w:rsid w:val="004E05A6"/>
    <w:rsid w:val="004E07CE"/>
    <w:rsid w:val="004E0C74"/>
    <w:rsid w:val="004E0D6A"/>
    <w:rsid w:val="004E0DE6"/>
    <w:rsid w:val="004E0ED4"/>
    <w:rsid w:val="004E1007"/>
    <w:rsid w:val="004E106B"/>
    <w:rsid w:val="004E1168"/>
    <w:rsid w:val="004E11F4"/>
    <w:rsid w:val="004E1400"/>
    <w:rsid w:val="004E1459"/>
    <w:rsid w:val="004E15C3"/>
    <w:rsid w:val="004E1695"/>
    <w:rsid w:val="004E1733"/>
    <w:rsid w:val="004E1734"/>
    <w:rsid w:val="004E18F5"/>
    <w:rsid w:val="004E1973"/>
    <w:rsid w:val="004E199F"/>
    <w:rsid w:val="004E1AF7"/>
    <w:rsid w:val="004E1B63"/>
    <w:rsid w:val="004E2051"/>
    <w:rsid w:val="004E20C1"/>
    <w:rsid w:val="004E212A"/>
    <w:rsid w:val="004E2343"/>
    <w:rsid w:val="004E250B"/>
    <w:rsid w:val="004E26B6"/>
    <w:rsid w:val="004E291B"/>
    <w:rsid w:val="004E293F"/>
    <w:rsid w:val="004E2BE1"/>
    <w:rsid w:val="004E2D61"/>
    <w:rsid w:val="004E2FA0"/>
    <w:rsid w:val="004E3212"/>
    <w:rsid w:val="004E3235"/>
    <w:rsid w:val="004E3275"/>
    <w:rsid w:val="004E331C"/>
    <w:rsid w:val="004E3722"/>
    <w:rsid w:val="004E3940"/>
    <w:rsid w:val="004E3BDD"/>
    <w:rsid w:val="004E3E9E"/>
    <w:rsid w:val="004E4309"/>
    <w:rsid w:val="004E44CA"/>
    <w:rsid w:val="004E4A30"/>
    <w:rsid w:val="004E4AAE"/>
    <w:rsid w:val="004E4BC1"/>
    <w:rsid w:val="004E4CF0"/>
    <w:rsid w:val="004E4F72"/>
    <w:rsid w:val="004E5169"/>
    <w:rsid w:val="004E5234"/>
    <w:rsid w:val="004E566A"/>
    <w:rsid w:val="004E5A0B"/>
    <w:rsid w:val="004E5C95"/>
    <w:rsid w:val="004E5CFF"/>
    <w:rsid w:val="004E5F85"/>
    <w:rsid w:val="004E6026"/>
    <w:rsid w:val="004E636F"/>
    <w:rsid w:val="004E6559"/>
    <w:rsid w:val="004E6560"/>
    <w:rsid w:val="004E697B"/>
    <w:rsid w:val="004E6B87"/>
    <w:rsid w:val="004E6BEF"/>
    <w:rsid w:val="004E6CF8"/>
    <w:rsid w:val="004E7423"/>
    <w:rsid w:val="004E798D"/>
    <w:rsid w:val="004E7CE0"/>
    <w:rsid w:val="004F00D2"/>
    <w:rsid w:val="004F01DB"/>
    <w:rsid w:val="004F02FF"/>
    <w:rsid w:val="004F03DD"/>
    <w:rsid w:val="004F0474"/>
    <w:rsid w:val="004F05B8"/>
    <w:rsid w:val="004F0B4E"/>
    <w:rsid w:val="004F0D66"/>
    <w:rsid w:val="004F0D68"/>
    <w:rsid w:val="004F10C4"/>
    <w:rsid w:val="004F10EC"/>
    <w:rsid w:val="004F110A"/>
    <w:rsid w:val="004F122A"/>
    <w:rsid w:val="004F136C"/>
    <w:rsid w:val="004F13BC"/>
    <w:rsid w:val="004F1597"/>
    <w:rsid w:val="004F1738"/>
    <w:rsid w:val="004F1759"/>
    <w:rsid w:val="004F17E4"/>
    <w:rsid w:val="004F187D"/>
    <w:rsid w:val="004F1EE3"/>
    <w:rsid w:val="004F1F41"/>
    <w:rsid w:val="004F20CB"/>
    <w:rsid w:val="004F23E6"/>
    <w:rsid w:val="004F252A"/>
    <w:rsid w:val="004F2697"/>
    <w:rsid w:val="004F28E0"/>
    <w:rsid w:val="004F2C01"/>
    <w:rsid w:val="004F2EA2"/>
    <w:rsid w:val="004F302B"/>
    <w:rsid w:val="004F3036"/>
    <w:rsid w:val="004F3184"/>
    <w:rsid w:val="004F31F6"/>
    <w:rsid w:val="004F3239"/>
    <w:rsid w:val="004F3310"/>
    <w:rsid w:val="004F4412"/>
    <w:rsid w:val="004F473B"/>
    <w:rsid w:val="004F48F9"/>
    <w:rsid w:val="004F4984"/>
    <w:rsid w:val="004F4BCE"/>
    <w:rsid w:val="004F51CB"/>
    <w:rsid w:val="004F5562"/>
    <w:rsid w:val="004F5765"/>
    <w:rsid w:val="004F597E"/>
    <w:rsid w:val="004F5A63"/>
    <w:rsid w:val="004F5B6C"/>
    <w:rsid w:val="004F5C93"/>
    <w:rsid w:val="004F5CD4"/>
    <w:rsid w:val="004F5ECE"/>
    <w:rsid w:val="004F6285"/>
    <w:rsid w:val="004F642B"/>
    <w:rsid w:val="004F6571"/>
    <w:rsid w:val="004F6F07"/>
    <w:rsid w:val="004F7038"/>
    <w:rsid w:val="004F708F"/>
    <w:rsid w:val="004F7301"/>
    <w:rsid w:val="004F73B3"/>
    <w:rsid w:val="004F7409"/>
    <w:rsid w:val="004F76F1"/>
    <w:rsid w:val="004F7842"/>
    <w:rsid w:val="004F7854"/>
    <w:rsid w:val="004F7953"/>
    <w:rsid w:val="004F79F5"/>
    <w:rsid w:val="004F7A40"/>
    <w:rsid w:val="004F7ADF"/>
    <w:rsid w:val="004F7BEE"/>
    <w:rsid w:val="004F7D3B"/>
    <w:rsid w:val="004F7D61"/>
    <w:rsid w:val="004F7DC5"/>
    <w:rsid w:val="004F7FDA"/>
    <w:rsid w:val="005002F0"/>
    <w:rsid w:val="00500368"/>
    <w:rsid w:val="0050044D"/>
    <w:rsid w:val="00500652"/>
    <w:rsid w:val="0050087C"/>
    <w:rsid w:val="00500891"/>
    <w:rsid w:val="005009A0"/>
    <w:rsid w:val="00500AA5"/>
    <w:rsid w:val="00500B92"/>
    <w:rsid w:val="00500B95"/>
    <w:rsid w:val="00500C40"/>
    <w:rsid w:val="00500C5F"/>
    <w:rsid w:val="00500E47"/>
    <w:rsid w:val="0050121A"/>
    <w:rsid w:val="005012AB"/>
    <w:rsid w:val="0050140B"/>
    <w:rsid w:val="0050153F"/>
    <w:rsid w:val="00501615"/>
    <w:rsid w:val="005018BE"/>
    <w:rsid w:val="00501969"/>
    <w:rsid w:val="00501A2B"/>
    <w:rsid w:val="00501A5E"/>
    <w:rsid w:val="00501A98"/>
    <w:rsid w:val="00501D46"/>
    <w:rsid w:val="00501D80"/>
    <w:rsid w:val="00501E5D"/>
    <w:rsid w:val="00501EA2"/>
    <w:rsid w:val="005021DA"/>
    <w:rsid w:val="005021F7"/>
    <w:rsid w:val="00502314"/>
    <w:rsid w:val="00502354"/>
    <w:rsid w:val="005026C4"/>
    <w:rsid w:val="005028A3"/>
    <w:rsid w:val="00502B07"/>
    <w:rsid w:val="00502CEA"/>
    <w:rsid w:val="00502DA6"/>
    <w:rsid w:val="00502E61"/>
    <w:rsid w:val="0050314C"/>
    <w:rsid w:val="0050316A"/>
    <w:rsid w:val="00503289"/>
    <w:rsid w:val="0050329C"/>
    <w:rsid w:val="00503336"/>
    <w:rsid w:val="00503B5B"/>
    <w:rsid w:val="00503D7A"/>
    <w:rsid w:val="00503D91"/>
    <w:rsid w:val="00503FFB"/>
    <w:rsid w:val="00504427"/>
    <w:rsid w:val="0050450C"/>
    <w:rsid w:val="0050464D"/>
    <w:rsid w:val="0050487C"/>
    <w:rsid w:val="00504943"/>
    <w:rsid w:val="005049E6"/>
    <w:rsid w:val="00504B87"/>
    <w:rsid w:val="00504CA1"/>
    <w:rsid w:val="00504F4E"/>
    <w:rsid w:val="00505036"/>
    <w:rsid w:val="00505117"/>
    <w:rsid w:val="00505121"/>
    <w:rsid w:val="0050519F"/>
    <w:rsid w:val="00505850"/>
    <w:rsid w:val="00505ADA"/>
    <w:rsid w:val="00505E5A"/>
    <w:rsid w:val="005060A2"/>
    <w:rsid w:val="0050635B"/>
    <w:rsid w:val="00506479"/>
    <w:rsid w:val="00506515"/>
    <w:rsid w:val="00506717"/>
    <w:rsid w:val="00506735"/>
    <w:rsid w:val="00506768"/>
    <w:rsid w:val="00506B40"/>
    <w:rsid w:val="00506BB6"/>
    <w:rsid w:val="00506BBA"/>
    <w:rsid w:val="00506F2B"/>
    <w:rsid w:val="00507026"/>
    <w:rsid w:val="005070E7"/>
    <w:rsid w:val="005073CF"/>
    <w:rsid w:val="0050742E"/>
    <w:rsid w:val="0050749E"/>
    <w:rsid w:val="005079A0"/>
    <w:rsid w:val="005079EF"/>
    <w:rsid w:val="00507A75"/>
    <w:rsid w:val="00507B59"/>
    <w:rsid w:val="00507BDA"/>
    <w:rsid w:val="00507CDC"/>
    <w:rsid w:val="00507DAF"/>
    <w:rsid w:val="00507F7A"/>
    <w:rsid w:val="00510018"/>
    <w:rsid w:val="00510058"/>
    <w:rsid w:val="005101A7"/>
    <w:rsid w:val="0051039C"/>
    <w:rsid w:val="0051069E"/>
    <w:rsid w:val="0051077D"/>
    <w:rsid w:val="005107ED"/>
    <w:rsid w:val="0051099F"/>
    <w:rsid w:val="00510C33"/>
    <w:rsid w:val="00510E2D"/>
    <w:rsid w:val="00510F68"/>
    <w:rsid w:val="00511200"/>
    <w:rsid w:val="00511913"/>
    <w:rsid w:val="0051192C"/>
    <w:rsid w:val="00511B3B"/>
    <w:rsid w:val="00511BB0"/>
    <w:rsid w:val="00511EE4"/>
    <w:rsid w:val="00511EF0"/>
    <w:rsid w:val="00511EFE"/>
    <w:rsid w:val="00511FA5"/>
    <w:rsid w:val="005120C1"/>
    <w:rsid w:val="005120DF"/>
    <w:rsid w:val="0051217D"/>
    <w:rsid w:val="005121E3"/>
    <w:rsid w:val="00512552"/>
    <w:rsid w:val="00512634"/>
    <w:rsid w:val="00512669"/>
    <w:rsid w:val="00512BA2"/>
    <w:rsid w:val="00512C7A"/>
    <w:rsid w:val="00512FE9"/>
    <w:rsid w:val="005133B4"/>
    <w:rsid w:val="0051351B"/>
    <w:rsid w:val="0051352A"/>
    <w:rsid w:val="00513536"/>
    <w:rsid w:val="00513565"/>
    <w:rsid w:val="005138F1"/>
    <w:rsid w:val="00513A1D"/>
    <w:rsid w:val="00513BE4"/>
    <w:rsid w:val="00513F60"/>
    <w:rsid w:val="00513FAD"/>
    <w:rsid w:val="00514240"/>
    <w:rsid w:val="0051434D"/>
    <w:rsid w:val="00514492"/>
    <w:rsid w:val="00514A3E"/>
    <w:rsid w:val="00514C1B"/>
    <w:rsid w:val="00514D19"/>
    <w:rsid w:val="00514EAF"/>
    <w:rsid w:val="00515259"/>
    <w:rsid w:val="0051548A"/>
    <w:rsid w:val="005157EE"/>
    <w:rsid w:val="00515C25"/>
    <w:rsid w:val="00515E9A"/>
    <w:rsid w:val="00516314"/>
    <w:rsid w:val="00516570"/>
    <w:rsid w:val="005166B4"/>
    <w:rsid w:val="0051682C"/>
    <w:rsid w:val="005169AE"/>
    <w:rsid w:val="00516A51"/>
    <w:rsid w:val="00516DE2"/>
    <w:rsid w:val="005170A7"/>
    <w:rsid w:val="00517143"/>
    <w:rsid w:val="00517237"/>
    <w:rsid w:val="00517307"/>
    <w:rsid w:val="00517504"/>
    <w:rsid w:val="005176BB"/>
    <w:rsid w:val="005177A3"/>
    <w:rsid w:val="00517863"/>
    <w:rsid w:val="00517BB2"/>
    <w:rsid w:val="00517BFE"/>
    <w:rsid w:val="00517C74"/>
    <w:rsid w:val="00517CD2"/>
    <w:rsid w:val="00517FCE"/>
    <w:rsid w:val="0052038F"/>
    <w:rsid w:val="00520569"/>
    <w:rsid w:val="00520732"/>
    <w:rsid w:val="00520A5B"/>
    <w:rsid w:val="00520B57"/>
    <w:rsid w:val="00520B67"/>
    <w:rsid w:val="00520BFA"/>
    <w:rsid w:val="00520C83"/>
    <w:rsid w:val="00520EC1"/>
    <w:rsid w:val="00520F32"/>
    <w:rsid w:val="00520F8E"/>
    <w:rsid w:val="00521021"/>
    <w:rsid w:val="0052102A"/>
    <w:rsid w:val="00521678"/>
    <w:rsid w:val="0052180B"/>
    <w:rsid w:val="00521AB9"/>
    <w:rsid w:val="00521C83"/>
    <w:rsid w:val="00521C9B"/>
    <w:rsid w:val="00522223"/>
    <w:rsid w:val="005222DB"/>
    <w:rsid w:val="00522343"/>
    <w:rsid w:val="005225D0"/>
    <w:rsid w:val="00522769"/>
    <w:rsid w:val="005227F2"/>
    <w:rsid w:val="005229E0"/>
    <w:rsid w:val="00522E2C"/>
    <w:rsid w:val="005230CC"/>
    <w:rsid w:val="005231C3"/>
    <w:rsid w:val="005231CA"/>
    <w:rsid w:val="00523259"/>
    <w:rsid w:val="0052349C"/>
    <w:rsid w:val="00523556"/>
    <w:rsid w:val="005237C7"/>
    <w:rsid w:val="0052389D"/>
    <w:rsid w:val="00523946"/>
    <w:rsid w:val="005239D9"/>
    <w:rsid w:val="00523A76"/>
    <w:rsid w:val="00523CB9"/>
    <w:rsid w:val="00523D9C"/>
    <w:rsid w:val="00523EC9"/>
    <w:rsid w:val="00523EFC"/>
    <w:rsid w:val="005241AE"/>
    <w:rsid w:val="005241C1"/>
    <w:rsid w:val="005241E4"/>
    <w:rsid w:val="005244E2"/>
    <w:rsid w:val="005244F2"/>
    <w:rsid w:val="005246B4"/>
    <w:rsid w:val="005247A8"/>
    <w:rsid w:val="00524805"/>
    <w:rsid w:val="0052485D"/>
    <w:rsid w:val="00524A19"/>
    <w:rsid w:val="00524A34"/>
    <w:rsid w:val="00524D87"/>
    <w:rsid w:val="00525165"/>
    <w:rsid w:val="0052518B"/>
    <w:rsid w:val="00525347"/>
    <w:rsid w:val="005255A9"/>
    <w:rsid w:val="00525769"/>
    <w:rsid w:val="0052576D"/>
    <w:rsid w:val="005257A6"/>
    <w:rsid w:val="00525A66"/>
    <w:rsid w:val="00525AFF"/>
    <w:rsid w:val="00525DA2"/>
    <w:rsid w:val="0052603C"/>
    <w:rsid w:val="00526100"/>
    <w:rsid w:val="005261D9"/>
    <w:rsid w:val="005262E9"/>
    <w:rsid w:val="00526503"/>
    <w:rsid w:val="00526589"/>
    <w:rsid w:val="005266F7"/>
    <w:rsid w:val="005269C8"/>
    <w:rsid w:val="00526A23"/>
    <w:rsid w:val="00526ABD"/>
    <w:rsid w:val="00526FE7"/>
    <w:rsid w:val="0052711A"/>
    <w:rsid w:val="005273A1"/>
    <w:rsid w:val="0052762D"/>
    <w:rsid w:val="00527780"/>
    <w:rsid w:val="005277CC"/>
    <w:rsid w:val="0052787D"/>
    <w:rsid w:val="00527BB3"/>
    <w:rsid w:val="00527D53"/>
    <w:rsid w:val="00527E30"/>
    <w:rsid w:val="0053007E"/>
    <w:rsid w:val="005305CD"/>
    <w:rsid w:val="00530846"/>
    <w:rsid w:val="005309D4"/>
    <w:rsid w:val="00530B4C"/>
    <w:rsid w:val="00530D46"/>
    <w:rsid w:val="00530D64"/>
    <w:rsid w:val="00530D77"/>
    <w:rsid w:val="00530E0D"/>
    <w:rsid w:val="00530E6F"/>
    <w:rsid w:val="00530E8A"/>
    <w:rsid w:val="00531111"/>
    <w:rsid w:val="005311F0"/>
    <w:rsid w:val="005315A0"/>
    <w:rsid w:val="0053169F"/>
    <w:rsid w:val="005316E4"/>
    <w:rsid w:val="005317E4"/>
    <w:rsid w:val="00531867"/>
    <w:rsid w:val="005318CD"/>
    <w:rsid w:val="005319F5"/>
    <w:rsid w:val="00531B1A"/>
    <w:rsid w:val="0053207B"/>
    <w:rsid w:val="00532097"/>
    <w:rsid w:val="0053233D"/>
    <w:rsid w:val="005323F3"/>
    <w:rsid w:val="00532514"/>
    <w:rsid w:val="00532763"/>
    <w:rsid w:val="0053278C"/>
    <w:rsid w:val="005328D6"/>
    <w:rsid w:val="0053293A"/>
    <w:rsid w:val="005329B5"/>
    <w:rsid w:val="00532BF2"/>
    <w:rsid w:val="00532C13"/>
    <w:rsid w:val="00532D11"/>
    <w:rsid w:val="00532EAE"/>
    <w:rsid w:val="00533568"/>
    <w:rsid w:val="005335E6"/>
    <w:rsid w:val="00533730"/>
    <w:rsid w:val="00533762"/>
    <w:rsid w:val="00533A18"/>
    <w:rsid w:val="00533B40"/>
    <w:rsid w:val="00533D57"/>
    <w:rsid w:val="00533E04"/>
    <w:rsid w:val="00533E92"/>
    <w:rsid w:val="0053418A"/>
    <w:rsid w:val="0053425D"/>
    <w:rsid w:val="005342FB"/>
    <w:rsid w:val="00534DD1"/>
    <w:rsid w:val="005351FB"/>
    <w:rsid w:val="00535232"/>
    <w:rsid w:val="0053551B"/>
    <w:rsid w:val="00535555"/>
    <w:rsid w:val="00535BAC"/>
    <w:rsid w:val="00535EAA"/>
    <w:rsid w:val="00536136"/>
    <w:rsid w:val="00536635"/>
    <w:rsid w:val="00536889"/>
    <w:rsid w:val="00536933"/>
    <w:rsid w:val="00536A15"/>
    <w:rsid w:val="00536A66"/>
    <w:rsid w:val="00536B14"/>
    <w:rsid w:val="00536EF2"/>
    <w:rsid w:val="00537200"/>
    <w:rsid w:val="005378AD"/>
    <w:rsid w:val="0053795F"/>
    <w:rsid w:val="00537987"/>
    <w:rsid w:val="00537F4D"/>
    <w:rsid w:val="00540050"/>
    <w:rsid w:val="00540158"/>
    <w:rsid w:val="00540162"/>
    <w:rsid w:val="00540470"/>
    <w:rsid w:val="0054055F"/>
    <w:rsid w:val="0054065A"/>
    <w:rsid w:val="00540677"/>
    <w:rsid w:val="005406A1"/>
    <w:rsid w:val="00540836"/>
    <w:rsid w:val="005408E3"/>
    <w:rsid w:val="0054094A"/>
    <w:rsid w:val="005409C8"/>
    <w:rsid w:val="0054124D"/>
    <w:rsid w:val="00541777"/>
    <w:rsid w:val="005419FC"/>
    <w:rsid w:val="00541A9A"/>
    <w:rsid w:val="00541C55"/>
    <w:rsid w:val="0054211F"/>
    <w:rsid w:val="00542731"/>
    <w:rsid w:val="005428AE"/>
    <w:rsid w:val="00542B25"/>
    <w:rsid w:val="00542BC7"/>
    <w:rsid w:val="00542D9F"/>
    <w:rsid w:val="00542FE3"/>
    <w:rsid w:val="00543008"/>
    <w:rsid w:val="0054344B"/>
    <w:rsid w:val="0054373F"/>
    <w:rsid w:val="00543868"/>
    <w:rsid w:val="00543DF8"/>
    <w:rsid w:val="005441E1"/>
    <w:rsid w:val="005441F2"/>
    <w:rsid w:val="005442DF"/>
    <w:rsid w:val="0054443F"/>
    <w:rsid w:val="005444FE"/>
    <w:rsid w:val="0054455C"/>
    <w:rsid w:val="005446D0"/>
    <w:rsid w:val="00544783"/>
    <w:rsid w:val="00544A8E"/>
    <w:rsid w:val="00544C02"/>
    <w:rsid w:val="00544C25"/>
    <w:rsid w:val="00544C4D"/>
    <w:rsid w:val="00544C99"/>
    <w:rsid w:val="00544CAA"/>
    <w:rsid w:val="00544F0D"/>
    <w:rsid w:val="00544F86"/>
    <w:rsid w:val="00545226"/>
    <w:rsid w:val="005452A3"/>
    <w:rsid w:val="00545387"/>
    <w:rsid w:val="005457A4"/>
    <w:rsid w:val="00545D0E"/>
    <w:rsid w:val="00545E78"/>
    <w:rsid w:val="00545FD1"/>
    <w:rsid w:val="00546162"/>
    <w:rsid w:val="005461F5"/>
    <w:rsid w:val="0054622A"/>
    <w:rsid w:val="005462AE"/>
    <w:rsid w:val="00546325"/>
    <w:rsid w:val="00546352"/>
    <w:rsid w:val="0054635B"/>
    <w:rsid w:val="0054642F"/>
    <w:rsid w:val="005465D9"/>
    <w:rsid w:val="0054668C"/>
    <w:rsid w:val="005466A8"/>
    <w:rsid w:val="0054687C"/>
    <w:rsid w:val="00547127"/>
    <w:rsid w:val="00547128"/>
    <w:rsid w:val="00547227"/>
    <w:rsid w:val="00547518"/>
    <w:rsid w:val="00547530"/>
    <w:rsid w:val="00547999"/>
    <w:rsid w:val="00547AF7"/>
    <w:rsid w:val="00547CA9"/>
    <w:rsid w:val="00547EDF"/>
    <w:rsid w:val="00550292"/>
    <w:rsid w:val="00550463"/>
    <w:rsid w:val="00550801"/>
    <w:rsid w:val="005508D5"/>
    <w:rsid w:val="00550A5A"/>
    <w:rsid w:val="00550BF2"/>
    <w:rsid w:val="00550C8E"/>
    <w:rsid w:val="00550DF2"/>
    <w:rsid w:val="005511A3"/>
    <w:rsid w:val="0055126E"/>
    <w:rsid w:val="005515A6"/>
    <w:rsid w:val="00551A5C"/>
    <w:rsid w:val="00551D96"/>
    <w:rsid w:val="00551E20"/>
    <w:rsid w:val="00551E8A"/>
    <w:rsid w:val="005520D5"/>
    <w:rsid w:val="00552379"/>
    <w:rsid w:val="00552416"/>
    <w:rsid w:val="00552504"/>
    <w:rsid w:val="005525D0"/>
    <w:rsid w:val="00552718"/>
    <w:rsid w:val="005528FB"/>
    <w:rsid w:val="00552A0E"/>
    <w:rsid w:val="00552A53"/>
    <w:rsid w:val="00552D25"/>
    <w:rsid w:val="00553419"/>
    <w:rsid w:val="005534E6"/>
    <w:rsid w:val="005536B3"/>
    <w:rsid w:val="00553821"/>
    <w:rsid w:val="005538A3"/>
    <w:rsid w:val="005538B9"/>
    <w:rsid w:val="005539A1"/>
    <w:rsid w:val="005539D1"/>
    <w:rsid w:val="00553A5A"/>
    <w:rsid w:val="00553C37"/>
    <w:rsid w:val="00553D4C"/>
    <w:rsid w:val="00553E0D"/>
    <w:rsid w:val="0055432A"/>
    <w:rsid w:val="00554494"/>
    <w:rsid w:val="005545A4"/>
    <w:rsid w:val="00554617"/>
    <w:rsid w:val="00554A7E"/>
    <w:rsid w:val="00554BBA"/>
    <w:rsid w:val="00554FD8"/>
    <w:rsid w:val="00555231"/>
    <w:rsid w:val="00555239"/>
    <w:rsid w:val="0055545C"/>
    <w:rsid w:val="0055564E"/>
    <w:rsid w:val="005557F2"/>
    <w:rsid w:val="00555B2C"/>
    <w:rsid w:val="00555D93"/>
    <w:rsid w:val="00555D9C"/>
    <w:rsid w:val="00555DB4"/>
    <w:rsid w:val="00555DCE"/>
    <w:rsid w:val="00555E75"/>
    <w:rsid w:val="00556091"/>
    <w:rsid w:val="0055634B"/>
    <w:rsid w:val="00556615"/>
    <w:rsid w:val="005566C0"/>
    <w:rsid w:val="00556F67"/>
    <w:rsid w:val="005572E7"/>
    <w:rsid w:val="0055739D"/>
    <w:rsid w:val="005575E8"/>
    <w:rsid w:val="005579BD"/>
    <w:rsid w:val="00557B6C"/>
    <w:rsid w:val="00557BB2"/>
    <w:rsid w:val="00557C19"/>
    <w:rsid w:val="00557CE2"/>
    <w:rsid w:val="00557D43"/>
    <w:rsid w:val="00557DBC"/>
    <w:rsid w:val="005603CE"/>
    <w:rsid w:val="005603F8"/>
    <w:rsid w:val="005604C7"/>
    <w:rsid w:val="005606E8"/>
    <w:rsid w:val="005607D1"/>
    <w:rsid w:val="005609C9"/>
    <w:rsid w:val="005609F0"/>
    <w:rsid w:val="00560A6B"/>
    <w:rsid w:val="00560B90"/>
    <w:rsid w:val="00560BC6"/>
    <w:rsid w:val="00560C6B"/>
    <w:rsid w:val="00560CC0"/>
    <w:rsid w:val="00560F06"/>
    <w:rsid w:val="005610E7"/>
    <w:rsid w:val="00561102"/>
    <w:rsid w:val="00561131"/>
    <w:rsid w:val="00561145"/>
    <w:rsid w:val="0056133B"/>
    <w:rsid w:val="0056145E"/>
    <w:rsid w:val="0056193E"/>
    <w:rsid w:val="0056195C"/>
    <w:rsid w:val="00561C40"/>
    <w:rsid w:val="00562162"/>
    <w:rsid w:val="00562280"/>
    <w:rsid w:val="00562449"/>
    <w:rsid w:val="0056254B"/>
    <w:rsid w:val="005626B5"/>
    <w:rsid w:val="00562922"/>
    <w:rsid w:val="005629C5"/>
    <w:rsid w:val="00562B08"/>
    <w:rsid w:val="00562E39"/>
    <w:rsid w:val="00562E3E"/>
    <w:rsid w:val="00562F3B"/>
    <w:rsid w:val="00562F84"/>
    <w:rsid w:val="005632B5"/>
    <w:rsid w:val="005635F6"/>
    <w:rsid w:val="005638B2"/>
    <w:rsid w:val="00563CBA"/>
    <w:rsid w:val="00564124"/>
    <w:rsid w:val="0056415D"/>
    <w:rsid w:val="00564A14"/>
    <w:rsid w:val="00564A5B"/>
    <w:rsid w:val="00564A85"/>
    <w:rsid w:val="00564DD3"/>
    <w:rsid w:val="00564E80"/>
    <w:rsid w:val="00564F16"/>
    <w:rsid w:val="00565019"/>
    <w:rsid w:val="00565039"/>
    <w:rsid w:val="00565327"/>
    <w:rsid w:val="00565417"/>
    <w:rsid w:val="00565458"/>
    <w:rsid w:val="00565623"/>
    <w:rsid w:val="0056562C"/>
    <w:rsid w:val="005656E5"/>
    <w:rsid w:val="0056596C"/>
    <w:rsid w:val="00565A15"/>
    <w:rsid w:val="00565B6D"/>
    <w:rsid w:val="00565BD4"/>
    <w:rsid w:val="00566315"/>
    <w:rsid w:val="005663C2"/>
    <w:rsid w:val="00566749"/>
    <w:rsid w:val="0056688E"/>
    <w:rsid w:val="005668E3"/>
    <w:rsid w:val="00566C22"/>
    <w:rsid w:val="00566D1B"/>
    <w:rsid w:val="005672A8"/>
    <w:rsid w:val="005672D9"/>
    <w:rsid w:val="005674B0"/>
    <w:rsid w:val="005677B5"/>
    <w:rsid w:val="0056787A"/>
    <w:rsid w:val="005678B7"/>
    <w:rsid w:val="00567AE8"/>
    <w:rsid w:val="00567B82"/>
    <w:rsid w:val="0057003A"/>
    <w:rsid w:val="00570309"/>
    <w:rsid w:val="005703CD"/>
    <w:rsid w:val="005705FA"/>
    <w:rsid w:val="00570643"/>
    <w:rsid w:val="005709A8"/>
    <w:rsid w:val="00570B77"/>
    <w:rsid w:val="00570D43"/>
    <w:rsid w:val="00570F71"/>
    <w:rsid w:val="005712A4"/>
    <w:rsid w:val="00571673"/>
    <w:rsid w:val="005716C6"/>
    <w:rsid w:val="00571858"/>
    <w:rsid w:val="005719C0"/>
    <w:rsid w:val="00571B87"/>
    <w:rsid w:val="00571D4F"/>
    <w:rsid w:val="00571D8F"/>
    <w:rsid w:val="00571DEF"/>
    <w:rsid w:val="00571E16"/>
    <w:rsid w:val="00572106"/>
    <w:rsid w:val="005721C0"/>
    <w:rsid w:val="005721DB"/>
    <w:rsid w:val="00572209"/>
    <w:rsid w:val="00572291"/>
    <w:rsid w:val="0057229C"/>
    <w:rsid w:val="0057234F"/>
    <w:rsid w:val="00572433"/>
    <w:rsid w:val="0057273E"/>
    <w:rsid w:val="00572786"/>
    <w:rsid w:val="005727A4"/>
    <w:rsid w:val="005727DD"/>
    <w:rsid w:val="00572801"/>
    <w:rsid w:val="00572ACD"/>
    <w:rsid w:val="00572B4B"/>
    <w:rsid w:val="00572ED5"/>
    <w:rsid w:val="00572EDE"/>
    <w:rsid w:val="00572FD9"/>
    <w:rsid w:val="005730F8"/>
    <w:rsid w:val="005733BC"/>
    <w:rsid w:val="005733EC"/>
    <w:rsid w:val="005736B9"/>
    <w:rsid w:val="00573BB9"/>
    <w:rsid w:val="00573DA5"/>
    <w:rsid w:val="00574016"/>
    <w:rsid w:val="00574564"/>
    <w:rsid w:val="00574805"/>
    <w:rsid w:val="005748B6"/>
    <w:rsid w:val="00574A16"/>
    <w:rsid w:val="00574D68"/>
    <w:rsid w:val="00574FA0"/>
    <w:rsid w:val="005751A1"/>
    <w:rsid w:val="00575362"/>
    <w:rsid w:val="00575488"/>
    <w:rsid w:val="0057560D"/>
    <w:rsid w:val="005756E7"/>
    <w:rsid w:val="0057571D"/>
    <w:rsid w:val="00575892"/>
    <w:rsid w:val="005759D6"/>
    <w:rsid w:val="00575A6E"/>
    <w:rsid w:val="00575CA3"/>
    <w:rsid w:val="00575CB5"/>
    <w:rsid w:val="00575E0A"/>
    <w:rsid w:val="00576026"/>
    <w:rsid w:val="0057628A"/>
    <w:rsid w:val="005762A7"/>
    <w:rsid w:val="00576352"/>
    <w:rsid w:val="00576AA2"/>
    <w:rsid w:val="00576AD2"/>
    <w:rsid w:val="00576AD6"/>
    <w:rsid w:val="00576C33"/>
    <w:rsid w:val="00576D2F"/>
    <w:rsid w:val="00577103"/>
    <w:rsid w:val="00577392"/>
    <w:rsid w:val="0057758B"/>
    <w:rsid w:val="005776A0"/>
    <w:rsid w:val="005777BE"/>
    <w:rsid w:val="005778F8"/>
    <w:rsid w:val="005779B7"/>
    <w:rsid w:val="00577A1E"/>
    <w:rsid w:val="00577E8F"/>
    <w:rsid w:val="00580062"/>
    <w:rsid w:val="005801BA"/>
    <w:rsid w:val="00580390"/>
    <w:rsid w:val="005805F2"/>
    <w:rsid w:val="00580F69"/>
    <w:rsid w:val="00580F9F"/>
    <w:rsid w:val="0058146E"/>
    <w:rsid w:val="00581718"/>
    <w:rsid w:val="00581722"/>
    <w:rsid w:val="005819D8"/>
    <w:rsid w:val="00581AB1"/>
    <w:rsid w:val="00581AE0"/>
    <w:rsid w:val="00581BB8"/>
    <w:rsid w:val="00581C23"/>
    <w:rsid w:val="00581F19"/>
    <w:rsid w:val="00581FFD"/>
    <w:rsid w:val="005820DC"/>
    <w:rsid w:val="00582574"/>
    <w:rsid w:val="0058261D"/>
    <w:rsid w:val="00582B18"/>
    <w:rsid w:val="00582BAE"/>
    <w:rsid w:val="00582CE5"/>
    <w:rsid w:val="00582D24"/>
    <w:rsid w:val="00582D70"/>
    <w:rsid w:val="00582D84"/>
    <w:rsid w:val="00582FFB"/>
    <w:rsid w:val="00583382"/>
    <w:rsid w:val="005833D1"/>
    <w:rsid w:val="0058359B"/>
    <w:rsid w:val="00583757"/>
    <w:rsid w:val="0058391A"/>
    <w:rsid w:val="00583A21"/>
    <w:rsid w:val="00583AA5"/>
    <w:rsid w:val="00583BEB"/>
    <w:rsid w:val="00583CBD"/>
    <w:rsid w:val="0058462F"/>
    <w:rsid w:val="00584824"/>
    <w:rsid w:val="0058483D"/>
    <w:rsid w:val="00584971"/>
    <w:rsid w:val="00584F92"/>
    <w:rsid w:val="005850B4"/>
    <w:rsid w:val="005851FF"/>
    <w:rsid w:val="00585264"/>
    <w:rsid w:val="005852E9"/>
    <w:rsid w:val="005853E6"/>
    <w:rsid w:val="0058549A"/>
    <w:rsid w:val="005854D1"/>
    <w:rsid w:val="0058568A"/>
    <w:rsid w:val="0058580A"/>
    <w:rsid w:val="00585870"/>
    <w:rsid w:val="005858A5"/>
    <w:rsid w:val="00585AAA"/>
    <w:rsid w:val="00585CC3"/>
    <w:rsid w:val="00585CCF"/>
    <w:rsid w:val="00585D8A"/>
    <w:rsid w:val="00585EB5"/>
    <w:rsid w:val="00586190"/>
    <w:rsid w:val="0058625D"/>
    <w:rsid w:val="0058645D"/>
    <w:rsid w:val="005866E2"/>
    <w:rsid w:val="005867CF"/>
    <w:rsid w:val="005867EE"/>
    <w:rsid w:val="00586904"/>
    <w:rsid w:val="00586A9D"/>
    <w:rsid w:val="00586FED"/>
    <w:rsid w:val="0058732B"/>
    <w:rsid w:val="00587863"/>
    <w:rsid w:val="00587BDC"/>
    <w:rsid w:val="00587BEE"/>
    <w:rsid w:val="00587D4E"/>
    <w:rsid w:val="005901A4"/>
    <w:rsid w:val="0059022A"/>
    <w:rsid w:val="0059038B"/>
    <w:rsid w:val="0059049A"/>
    <w:rsid w:val="00590606"/>
    <w:rsid w:val="00590646"/>
    <w:rsid w:val="00590714"/>
    <w:rsid w:val="005907AD"/>
    <w:rsid w:val="0059084B"/>
    <w:rsid w:val="00590999"/>
    <w:rsid w:val="00590A2C"/>
    <w:rsid w:val="00590B54"/>
    <w:rsid w:val="00590D40"/>
    <w:rsid w:val="00591083"/>
    <w:rsid w:val="0059144E"/>
    <w:rsid w:val="0059149A"/>
    <w:rsid w:val="005917A0"/>
    <w:rsid w:val="00591872"/>
    <w:rsid w:val="00591885"/>
    <w:rsid w:val="005919FD"/>
    <w:rsid w:val="00591A1D"/>
    <w:rsid w:val="00591ED2"/>
    <w:rsid w:val="005920DB"/>
    <w:rsid w:val="00592112"/>
    <w:rsid w:val="005921A3"/>
    <w:rsid w:val="005923AD"/>
    <w:rsid w:val="00592544"/>
    <w:rsid w:val="005925BE"/>
    <w:rsid w:val="0059281F"/>
    <w:rsid w:val="00592838"/>
    <w:rsid w:val="0059292A"/>
    <w:rsid w:val="00592A65"/>
    <w:rsid w:val="00592B44"/>
    <w:rsid w:val="00592BAF"/>
    <w:rsid w:val="00593330"/>
    <w:rsid w:val="005936CA"/>
    <w:rsid w:val="005937C6"/>
    <w:rsid w:val="005938F5"/>
    <w:rsid w:val="00593B82"/>
    <w:rsid w:val="00593C33"/>
    <w:rsid w:val="005941AB"/>
    <w:rsid w:val="00594235"/>
    <w:rsid w:val="00594463"/>
    <w:rsid w:val="005944D1"/>
    <w:rsid w:val="005945BD"/>
    <w:rsid w:val="00594D15"/>
    <w:rsid w:val="00594EF5"/>
    <w:rsid w:val="00595061"/>
    <w:rsid w:val="005950E1"/>
    <w:rsid w:val="005951DC"/>
    <w:rsid w:val="0059543E"/>
    <w:rsid w:val="0059570C"/>
    <w:rsid w:val="0059572D"/>
    <w:rsid w:val="005957A4"/>
    <w:rsid w:val="00595E3E"/>
    <w:rsid w:val="00596015"/>
    <w:rsid w:val="005961B9"/>
    <w:rsid w:val="005964C3"/>
    <w:rsid w:val="005967A5"/>
    <w:rsid w:val="005968FF"/>
    <w:rsid w:val="005969D3"/>
    <w:rsid w:val="00596AB5"/>
    <w:rsid w:val="00596E08"/>
    <w:rsid w:val="005971FF"/>
    <w:rsid w:val="00597203"/>
    <w:rsid w:val="00597212"/>
    <w:rsid w:val="00597388"/>
    <w:rsid w:val="00597823"/>
    <w:rsid w:val="00597A6B"/>
    <w:rsid w:val="00597AEC"/>
    <w:rsid w:val="00597EDD"/>
    <w:rsid w:val="00597EEC"/>
    <w:rsid w:val="005A012B"/>
    <w:rsid w:val="005A0368"/>
    <w:rsid w:val="005A0637"/>
    <w:rsid w:val="005A0C27"/>
    <w:rsid w:val="005A1171"/>
    <w:rsid w:val="005A11C2"/>
    <w:rsid w:val="005A216E"/>
    <w:rsid w:val="005A2246"/>
    <w:rsid w:val="005A22B6"/>
    <w:rsid w:val="005A230B"/>
    <w:rsid w:val="005A2424"/>
    <w:rsid w:val="005A2437"/>
    <w:rsid w:val="005A24DB"/>
    <w:rsid w:val="005A27A1"/>
    <w:rsid w:val="005A2D3C"/>
    <w:rsid w:val="005A321B"/>
    <w:rsid w:val="005A3241"/>
    <w:rsid w:val="005A3820"/>
    <w:rsid w:val="005A3F96"/>
    <w:rsid w:val="005A4327"/>
    <w:rsid w:val="005A4398"/>
    <w:rsid w:val="005A45E5"/>
    <w:rsid w:val="005A4681"/>
    <w:rsid w:val="005A47FE"/>
    <w:rsid w:val="005A48C6"/>
    <w:rsid w:val="005A4C73"/>
    <w:rsid w:val="005A4DC4"/>
    <w:rsid w:val="005A4FCB"/>
    <w:rsid w:val="005A50DA"/>
    <w:rsid w:val="005A5203"/>
    <w:rsid w:val="005A5263"/>
    <w:rsid w:val="005A52C4"/>
    <w:rsid w:val="005A5455"/>
    <w:rsid w:val="005A54B4"/>
    <w:rsid w:val="005A5741"/>
    <w:rsid w:val="005A58F2"/>
    <w:rsid w:val="005A5DB0"/>
    <w:rsid w:val="005A5E80"/>
    <w:rsid w:val="005A5F68"/>
    <w:rsid w:val="005A5F8D"/>
    <w:rsid w:val="005A60C8"/>
    <w:rsid w:val="005A6196"/>
    <w:rsid w:val="005A6220"/>
    <w:rsid w:val="005A6498"/>
    <w:rsid w:val="005A69B8"/>
    <w:rsid w:val="005A69C0"/>
    <w:rsid w:val="005A69CB"/>
    <w:rsid w:val="005A6A80"/>
    <w:rsid w:val="005A6C78"/>
    <w:rsid w:val="005A6E7F"/>
    <w:rsid w:val="005A6F06"/>
    <w:rsid w:val="005A7194"/>
    <w:rsid w:val="005A7270"/>
    <w:rsid w:val="005A75DA"/>
    <w:rsid w:val="005A765F"/>
    <w:rsid w:val="005A7702"/>
    <w:rsid w:val="005A7716"/>
    <w:rsid w:val="005A7724"/>
    <w:rsid w:val="005A782B"/>
    <w:rsid w:val="005A7859"/>
    <w:rsid w:val="005A7AB6"/>
    <w:rsid w:val="005A7C10"/>
    <w:rsid w:val="005A7C9C"/>
    <w:rsid w:val="005B0150"/>
    <w:rsid w:val="005B03C0"/>
    <w:rsid w:val="005B048C"/>
    <w:rsid w:val="005B0577"/>
    <w:rsid w:val="005B0857"/>
    <w:rsid w:val="005B0925"/>
    <w:rsid w:val="005B107E"/>
    <w:rsid w:val="005B122B"/>
    <w:rsid w:val="005B1251"/>
    <w:rsid w:val="005B1530"/>
    <w:rsid w:val="005B16EE"/>
    <w:rsid w:val="005B1740"/>
    <w:rsid w:val="005B19B9"/>
    <w:rsid w:val="005B1A72"/>
    <w:rsid w:val="005B1AAC"/>
    <w:rsid w:val="005B1B85"/>
    <w:rsid w:val="005B1C74"/>
    <w:rsid w:val="005B1C8B"/>
    <w:rsid w:val="005B1DF4"/>
    <w:rsid w:val="005B24E9"/>
    <w:rsid w:val="005B26B3"/>
    <w:rsid w:val="005B2B7C"/>
    <w:rsid w:val="005B3102"/>
    <w:rsid w:val="005B328C"/>
    <w:rsid w:val="005B34AD"/>
    <w:rsid w:val="005B388B"/>
    <w:rsid w:val="005B397E"/>
    <w:rsid w:val="005B3DE7"/>
    <w:rsid w:val="005B4216"/>
    <w:rsid w:val="005B4289"/>
    <w:rsid w:val="005B437B"/>
    <w:rsid w:val="005B447C"/>
    <w:rsid w:val="005B4557"/>
    <w:rsid w:val="005B45E4"/>
    <w:rsid w:val="005B4779"/>
    <w:rsid w:val="005B4B24"/>
    <w:rsid w:val="005B4B88"/>
    <w:rsid w:val="005B4DD9"/>
    <w:rsid w:val="005B4E00"/>
    <w:rsid w:val="005B51F0"/>
    <w:rsid w:val="005B56E4"/>
    <w:rsid w:val="005B570F"/>
    <w:rsid w:val="005B5AA5"/>
    <w:rsid w:val="005B5C89"/>
    <w:rsid w:val="005B6043"/>
    <w:rsid w:val="005B608B"/>
    <w:rsid w:val="005B654E"/>
    <w:rsid w:val="005B65DF"/>
    <w:rsid w:val="005B68CD"/>
    <w:rsid w:val="005B6D0E"/>
    <w:rsid w:val="005B6D64"/>
    <w:rsid w:val="005B6D9E"/>
    <w:rsid w:val="005B6E60"/>
    <w:rsid w:val="005B7014"/>
    <w:rsid w:val="005B7016"/>
    <w:rsid w:val="005B71CC"/>
    <w:rsid w:val="005B7275"/>
    <w:rsid w:val="005B72D0"/>
    <w:rsid w:val="005B736D"/>
    <w:rsid w:val="005B73CB"/>
    <w:rsid w:val="005B7512"/>
    <w:rsid w:val="005B7632"/>
    <w:rsid w:val="005B769A"/>
    <w:rsid w:val="005B7A59"/>
    <w:rsid w:val="005B7AE3"/>
    <w:rsid w:val="005B7B20"/>
    <w:rsid w:val="005B7F8D"/>
    <w:rsid w:val="005C004E"/>
    <w:rsid w:val="005C0688"/>
    <w:rsid w:val="005C0A20"/>
    <w:rsid w:val="005C0DA0"/>
    <w:rsid w:val="005C0E1F"/>
    <w:rsid w:val="005C10B9"/>
    <w:rsid w:val="005C1152"/>
    <w:rsid w:val="005C117A"/>
    <w:rsid w:val="005C11A6"/>
    <w:rsid w:val="005C1216"/>
    <w:rsid w:val="005C13F8"/>
    <w:rsid w:val="005C151E"/>
    <w:rsid w:val="005C1670"/>
    <w:rsid w:val="005C1774"/>
    <w:rsid w:val="005C19CE"/>
    <w:rsid w:val="005C248F"/>
    <w:rsid w:val="005C27A3"/>
    <w:rsid w:val="005C2A82"/>
    <w:rsid w:val="005C2CED"/>
    <w:rsid w:val="005C2E3F"/>
    <w:rsid w:val="005C3220"/>
    <w:rsid w:val="005C3562"/>
    <w:rsid w:val="005C37BC"/>
    <w:rsid w:val="005C38D3"/>
    <w:rsid w:val="005C3922"/>
    <w:rsid w:val="005C39A0"/>
    <w:rsid w:val="005C3A6F"/>
    <w:rsid w:val="005C3CE9"/>
    <w:rsid w:val="005C3CF5"/>
    <w:rsid w:val="005C43CB"/>
    <w:rsid w:val="005C440D"/>
    <w:rsid w:val="005C4437"/>
    <w:rsid w:val="005C4492"/>
    <w:rsid w:val="005C48E4"/>
    <w:rsid w:val="005C4CED"/>
    <w:rsid w:val="005C4F85"/>
    <w:rsid w:val="005C4FFA"/>
    <w:rsid w:val="005C5112"/>
    <w:rsid w:val="005C56CB"/>
    <w:rsid w:val="005C5769"/>
    <w:rsid w:val="005C5914"/>
    <w:rsid w:val="005C5921"/>
    <w:rsid w:val="005C59C7"/>
    <w:rsid w:val="005C5CB4"/>
    <w:rsid w:val="005C5CFE"/>
    <w:rsid w:val="005C6115"/>
    <w:rsid w:val="005C640E"/>
    <w:rsid w:val="005C6694"/>
    <w:rsid w:val="005C6A93"/>
    <w:rsid w:val="005C6CBD"/>
    <w:rsid w:val="005C6E90"/>
    <w:rsid w:val="005C6FDB"/>
    <w:rsid w:val="005C70D3"/>
    <w:rsid w:val="005C71AA"/>
    <w:rsid w:val="005C7414"/>
    <w:rsid w:val="005C7AA0"/>
    <w:rsid w:val="005C7AD2"/>
    <w:rsid w:val="005D0150"/>
    <w:rsid w:val="005D033D"/>
    <w:rsid w:val="005D062A"/>
    <w:rsid w:val="005D0795"/>
    <w:rsid w:val="005D0A94"/>
    <w:rsid w:val="005D0BAE"/>
    <w:rsid w:val="005D0BBD"/>
    <w:rsid w:val="005D0D60"/>
    <w:rsid w:val="005D0DBC"/>
    <w:rsid w:val="005D0F49"/>
    <w:rsid w:val="005D111A"/>
    <w:rsid w:val="005D11F2"/>
    <w:rsid w:val="005D143D"/>
    <w:rsid w:val="005D14A1"/>
    <w:rsid w:val="005D16BF"/>
    <w:rsid w:val="005D16FD"/>
    <w:rsid w:val="005D1790"/>
    <w:rsid w:val="005D1792"/>
    <w:rsid w:val="005D1AD1"/>
    <w:rsid w:val="005D1ADF"/>
    <w:rsid w:val="005D1AF3"/>
    <w:rsid w:val="005D1E05"/>
    <w:rsid w:val="005D1E51"/>
    <w:rsid w:val="005D1E7E"/>
    <w:rsid w:val="005D2314"/>
    <w:rsid w:val="005D2468"/>
    <w:rsid w:val="005D2619"/>
    <w:rsid w:val="005D274B"/>
    <w:rsid w:val="005D2796"/>
    <w:rsid w:val="005D27D6"/>
    <w:rsid w:val="005D295D"/>
    <w:rsid w:val="005D2A6B"/>
    <w:rsid w:val="005D2B5A"/>
    <w:rsid w:val="005D2C5D"/>
    <w:rsid w:val="005D2CEA"/>
    <w:rsid w:val="005D2E17"/>
    <w:rsid w:val="005D2E4C"/>
    <w:rsid w:val="005D30C2"/>
    <w:rsid w:val="005D32A3"/>
    <w:rsid w:val="005D33C2"/>
    <w:rsid w:val="005D3479"/>
    <w:rsid w:val="005D37FF"/>
    <w:rsid w:val="005D3826"/>
    <w:rsid w:val="005D3915"/>
    <w:rsid w:val="005D39DD"/>
    <w:rsid w:val="005D3BAB"/>
    <w:rsid w:val="005D3BFC"/>
    <w:rsid w:val="005D3E21"/>
    <w:rsid w:val="005D4205"/>
    <w:rsid w:val="005D4211"/>
    <w:rsid w:val="005D44C5"/>
    <w:rsid w:val="005D46A5"/>
    <w:rsid w:val="005D495B"/>
    <w:rsid w:val="005D4A0E"/>
    <w:rsid w:val="005D4A68"/>
    <w:rsid w:val="005D4B2E"/>
    <w:rsid w:val="005D4C0A"/>
    <w:rsid w:val="005D4D0A"/>
    <w:rsid w:val="005D4E9C"/>
    <w:rsid w:val="005D5373"/>
    <w:rsid w:val="005D5450"/>
    <w:rsid w:val="005D5451"/>
    <w:rsid w:val="005D5A62"/>
    <w:rsid w:val="005D5CBA"/>
    <w:rsid w:val="005D5D99"/>
    <w:rsid w:val="005D60B4"/>
    <w:rsid w:val="005D618A"/>
    <w:rsid w:val="005D620D"/>
    <w:rsid w:val="005D6265"/>
    <w:rsid w:val="005D6273"/>
    <w:rsid w:val="005D628B"/>
    <w:rsid w:val="005D6824"/>
    <w:rsid w:val="005D698D"/>
    <w:rsid w:val="005D6DE7"/>
    <w:rsid w:val="005D6F3D"/>
    <w:rsid w:val="005D6F7E"/>
    <w:rsid w:val="005D7026"/>
    <w:rsid w:val="005D75F4"/>
    <w:rsid w:val="005D7773"/>
    <w:rsid w:val="005D7834"/>
    <w:rsid w:val="005D790D"/>
    <w:rsid w:val="005D7965"/>
    <w:rsid w:val="005D7AF8"/>
    <w:rsid w:val="005D7B3A"/>
    <w:rsid w:val="005D7B40"/>
    <w:rsid w:val="005D7C9A"/>
    <w:rsid w:val="005D7F62"/>
    <w:rsid w:val="005E0493"/>
    <w:rsid w:val="005E06B2"/>
    <w:rsid w:val="005E07CB"/>
    <w:rsid w:val="005E08D7"/>
    <w:rsid w:val="005E0A44"/>
    <w:rsid w:val="005E0AEC"/>
    <w:rsid w:val="005E0D50"/>
    <w:rsid w:val="005E0D57"/>
    <w:rsid w:val="005E0E7F"/>
    <w:rsid w:val="005E0EC9"/>
    <w:rsid w:val="005E12A7"/>
    <w:rsid w:val="005E12AD"/>
    <w:rsid w:val="005E1300"/>
    <w:rsid w:val="005E14BC"/>
    <w:rsid w:val="005E18BD"/>
    <w:rsid w:val="005E1A6A"/>
    <w:rsid w:val="005E1BA7"/>
    <w:rsid w:val="005E1E28"/>
    <w:rsid w:val="005E2115"/>
    <w:rsid w:val="005E21BD"/>
    <w:rsid w:val="005E234A"/>
    <w:rsid w:val="005E2619"/>
    <w:rsid w:val="005E27A2"/>
    <w:rsid w:val="005E2B97"/>
    <w:rsid w:val="005E2C7A"/>
    <w:rsid w:val="005E2D81"/>
    <w:rsid w:val="005E3091"/>
    <w:rsid w:val="005E3181"/>
    <w:rsid w:val="005E31F6"/>
    <w:rsid w:val="005E335F"/>
    <w:rsid w:val="005E3433"/>
    <w:rsid w:val="005E345F"/>
    <w:rsid w:val="005E3932"/>
    <w:rsid w:val="005E3C85"/>
    <w:rsid w:val="005E3DAF"/>
    <w:rsid w:val="005E407D"/>
    <w:rsid w:val="005E419A"/>
    <w:rsid w:val="005E424A"/>
    <w:rsid w:val="005E43EC"/>
    <w:rsid w:val="005E48AF"/>
    <w:rsid w:val="005E48B0"/>
    <w:rsid w:val="005E492F"/>
    <w:rsid w:val="005E4AE8"/>
    <w:rsid w:val="005E4B23"/>
    <w:rsid w:val="005E4B51"/>
    <w:rsid w:val="005E4E7E"/>
    <w:rsid w:val="005E4FE2"/>
    <w:rsid w:val="005E5039"/>
    <w:rsid w:val="005E50FA"/>
    <w:rsid w:val="005E5313"/>
    <w:rsid w:val="005E539D"/>
    <w:rsid w:val="005E55D2"/>
    <w:rsid w:val="005E5850"/>
    <w:rsid w:val="005E5859"/>
    <w:rsid w:val="005E5B01"/>
    <w:rsid w:val="005E5ECB"/>
    <w:rsid w:val="005E6150"/>
    <w:rsid w:val="005E62A7"/>
    <w:rsid w:val="005E6365"/>
    <w:rsid w:val="005E644F"/>
    <w:rsid w:val="005E64BD"/>
    <w:rsid w:val="005E6683"/>
    <w:rsid w:val="005E6730"/>
    <w:rsid w:val="005E6753"/>
    <w:rsid w:val="005E683C"/>
    <w:rsid w:val="005E6993"/>
    <w:rsid w:val="005E6B8D"/>
    <w:rsid w:val="005E6C13"/>
    <w:rsid w:val="005E6C44"/>
    <w:rsid w:val="005E712F"/>
    <w:rsid w:val="005E740B"/>
    <w:rsid w:val="005E7674"/>
    <w:rsid w:val="005E782A"/>
    <w:rsid w:val="005E7881"/>
    <w:rsid w:val="005E7CF2"/>
    <w:rsid w:val="005E7D87"/>
    <w:rsid w:val="005F0103"/>
    <w:rsid w:val="005F014F"/>
    <w:rsid w:val="005F01CA"/>
    <w:rsid w:val="005F028D"/>
    <w:rsid w:val="005F0360"/>
    <w:rsid w:val="005F042F"/>
    <w:rsid w:val="005F058E"/>
    <w:rsid w:val="005F060A"/>
    <w:rsid w:val="005F06AC"/>
    <w:rsid w:val="005F09D7"/>
    <w:rsid w:val="005F0A40"/>
    <w:rsid w:val="005F0E0B"/>
    <w:rsid w:val="005F114A"/>
    <w:rsid w:val="005F1470"/>
    <w:rsid w:val="005F14F6"/>
    <w:rsid w:val="005F15BC"/>
    <w:rsid w:val="005F16A1"/>
    <w:rsid w:val="005F1854"/>
    <w:rsid w:val="005F1A46"/>
    <w:rsid w:val="005F1B80"/>
    <w:rsid w:val="005F1C16"/>
    <w:rsid w:val="005F1CB6"/>
    <w:rsid w:val="005F1CE3"/>
    <w:rsid w:val="005F1DA6"/>
    <w:rsid w:val="005F1E12"/>
    <w:rsid w:val="005F1F0D"/>
    <w:rsid w:val="005F2029"/>
    <w:rsid w:val="005F2177"/>
    <w:rsid w:val="005F224D"/>
    <w:rsid w:val="005F22F4"/>
    <w:rsid w:val="005F233B"/>
    <w:rsid w:val="005F253A"/>
    <w:rsid w:val="005F255C"/>
    <w:rsid w:val="005F277B"/>
    <w:rsid w:val="005F28F1"/>
    <w:rsid w:val="005F29EB"/>
    <w:rsid w:val="005F323E"/>
    <w:rsid w:val="005F33F0"/>
    <w:rsid w:val="005F3616"/>
    <w:rsid w:val="005F3975"/>
    <w:rsid w:val="005F3BE4"/>
    <w:rsid w:val="005F3CB0"/>
    <w:rsid w:val="005F3E56"/>
    <w:rsid w:val="005F40FD"/>
    <w:rsid w:val="005F4568"/>
    <w:rsid w:val="005F48CE"/>
    <w:rsid w:val="005F4AC5"/>
    <w:rsid w:val="005F4C1F"/>
    <w:rsid w:val="005F4DDC"/>
    <w:rsid w:val="005F4FEF"/>
    <w:rsid w:val="005F5252"/>
    <w:rsid w:val="005F544D"/>
    <w:rsid w:val="005F5494"/>
    <w:rsid w:val="005F5664"/>
    <w:rsid w:val="005F5884"/>
    <w:rsid w:val="005F5934"/>
    <w:rsid w:val="005F5CB4"/>
    <w:rsid w:val="005F607E"/>
    <w:rsid w:val="005F613D"/>
    <w:rsid w:val="005F6514"/>
    <w:rsid w:val="005F6911"/>
    <w:rsid w:val="005F70B9"/>
    <w:rsid w:val="005F73A9"/>
    <w:rsid w:val="005F74A5"/>
    <w:rsid w:val="005F764A"/>
    <w:rsid w:val="005F77F5"/>
    <w:rsid w:val="005F7B23"/>
    <w:rsid w:val="005F7B63"/>
    <w:rsid w:val="005F7C28"/>
    <w:rsid w:val="005F7CA0"/>
    <w:rsid w:val="005F7F47"/>
    <w:rsid w:val="006000B0"/>
    <w:rsid w:val="006000C7"/>
    <w:rsid w:val="0060023E"/>
    <w:rsid w:val="006002A9"/>
    <w:rsid w:val="0060046E"/>
    <w:rsid w:val="00600505"/>
    <w:rsid w:val="00600590"/>
    <w:rsid w:val="006006EA"/>
    <w:rsid w:val="00600ACF"/>
    <w:rsid w:val="00600AF9"/>
    <w:rsid w:val="00600C2E"/>
    <w:rsid w:val="00600F95"/>
    <w:rsid w:val="0060154E"/>
    <w:rsid w:val="006016A7"/>
    <w:rsid w:val="006016AA"/>
    <w:rsid w:val="0060172E"/>
    <w:rsid w:val="006019B4"/>
    <w:rsid w:val="00601C2A"/>
    <w:rsid w:val="00601D02"/>
    <w:rsid w:val="0060241B"/>
    <w:rsid w:val="00602696"/>
    <w:rsid w:val="006026C5"/>
    <w:rsid w:val="0060281E"/>
    <w:rsid w:val="0060285D"/>
    <w:rsid w:val="0060295F"/>
    <w:rsid w:val="00602DD3"/>
    <w:rsid w:val="006031D3"/>
    <w:rsid w:val="006032E5"/>
    <w:rsid w:val="00603381"/>
    <w:rsid w:val="006033A0"/>
    <w:rsid w:val="006036D9"/>
    <w:rsid w:val="006037E6"/>
    <w:rsid w:val="00603826"/>
    <w:rsid w:val="0060385A"/>
    <w:rsid w:val="0060389B"/>
    <w:rsid w:val="006038C2"/>
    <w:rsid w:val="00603B29"/>
    <w:rsid w:val="00603CC9"/>
    <w:rsid w:val="00603E74"/>
    <w:rsid w:val="00603F47"/>
    <w:rsid w:val="00603F67"/>
    <w:rsid w:val="00604187"/>
    <w:rsid w:val="006041CF"/>
    <w:rsid w:val="0060453E"/>
    <w:rsid w:val="006047D8"/>
    <w:rsid w:val="00604BEA"/>
    <w:rsid w:val="00604CB4"/>
    <w:rsid w:val="00604D63"/>
    <w:rsid w:val="00604F76"/>
    <w:rsid w:val="00605149"/>
    <w:rsid w:val="006052B3"/>
    <w:rsid w:val="006052D6"/>
    <w:rsid w:val="00605849"/>
    <w:rsid w:val="006059CD"/>
    <w:rsid w:val="006059D8"/>
    <w:rsid w:val="00605AD0"/>
    <w:rsid w:val="00605BA4"/>
    <w:rsid w:val="00605C1A"/>
    <w:rsid w:val="00605C4C"/>
    <w:rsid w:val="00605CEB"/>
    <w:rsid w:val="0060622D"/>
    <w:rsid w:val="00606648"/>
    <w:rsid w:val="006069E6"/>
    <w:rsid w:val="00606A79"/>
    <w:rsid w:val="00606D27"/>
    <w:rsid w:val="00606D4C"/>
    <w:rsid w:val="00606D8D"/>
    <w:rsid w:val="00606E56"/>
    <w:rsid w:val="00606E74"/>
    <w:rsid w:val="0060711C"/>
    <w:rsid w:val="0060714C"/>
    <w:rsid w:val="0060714D"/>
    <w:rsid w:val="00607933"/>
    <w:rsid w:val="006079CC"/>
    <w:rsid w:val="00607A1B"/>
    <w:rsid w:val="00607BE5"/>
    <w:rsid w:val="00607C10"/>
    <w:rsid w:val="00607DCD"/>
    <w:rsid w:val="00607FF6"/>
    <w:rsid w:val="006101C0"/>
    <w:rsid w:val="006101E7"/>
    <w:rsid w:val="006101EA"/>
    <w:rsid w:val="0061096E"/>
    <w:rsid w:val="00610975"/>
    <w:rsid w:val="00610D07"/>
    <w:rsid w:val="00610F07"/>
    <w:rsid w:val="00611102"/>
    <w:rsid w:val="00611238"/>
    <w:rsid w:val="00611B78"/>
    <w:rsid w:val="006120BE"/>
    <w:rsid w:val="00612183"/>
    <w:rsid w:val="006126B5"/>
    <w:rsid w:val="006126EC"/>
    <w:rsid w:val="006127BE"/>
    <w:rsid w:val="00612A1A"/>
    <w:rsid w:val="00612CCB"/>
    <w:rsid w:val="00612D57"/>
    <w:rsid w:val="00612DD4"/>
    <w:rsid w:val="00613149"/>
    <w:rsid w:val="006132EC"/>
    <w:rsid w:val="0061345D"/>
    <w:rsid w:val="00613566"/>
    <w:rsid w:val="006135DB"/>
    <w:rsid w:val="00613AB4"/>
    <w:rsid w:val="00613BAE"/>
    <w:rsid w:val="00613FDF"/>
    <w:rsid w:val="00614196"/>
    <w:rsid w:val="00614506"/>
    <w:rsid w:val="006146CE"/>
    <w:rsid w:val="0061485C"/>
    <w:rsid w:val="00614ADC"/>
    <w:rsid w:val="00614B22"/>
    <w:rsid w:val="00614E85"/>
    <w:rsid w:val="00614FA6"/>
    <w:rsid w:val="00615588"/>
    <w:rsid w:val="0061558F"/>
    <w:rsid w:val="00615613"/>
    <w:rsid w:val="00615755"/>
    <w:rsid w:val="0061597D"/>
    <w:rsid w:val="00615B33"/>
    <w:rsid w:val="00615BC7"/>
    <w:rsid w:val="00615D7A"/>
    <w:rsid w:val="00615F37"/>
    <w:rsid w:val="00616147"/>
    <w:rsid w:val="00616360"/>
    <w:rsid w:val="006164B6"/>
    <w:rsid w:val="00616697"/>
    <w:rsid w:val="006167DD"/>
    <w:rsid w:val="006167EB"/>
    <w:rsid w:val="00616831"/>
    <w:rsid w:val="006168C0"/>
    <w:rsid w:val="006169A4"/>
    <w:rsid w:val="00616D50"/>
    <w:rsid w:val="00616D5A"/>
    <w:rsid w:val="0061707D"/>
    <w:rsid w:val="0061743C"/>
    <w:rsid w:val="00617695"/>
    <w:rsid w:val="00617987"/>
    <w:rsid w:val="006179A0"/>
    <w:rsid w:val="00617D44"/>
    <w:rsid w:val="00617EFA"/>
    <w:rsid w:val="0062006E"/>
    <w:rsid w:val="00620158"/>
    <w:rsid w:val="00620469"/>
    <w:rsid w:val="006204E3"/>
    <w:rsid w:val="006204E6"/>
    <w:rsid w:val="006204FC"/>
    <w:rsid w:val="00620680"/>
    <w:rsid w:val="006206F6"/>
    <w:rsid w:val="00620C27"/>
    <w:rsid w:val="00620C4D"/>
    <w:rsid w:val="00620F85"/>
    <w:rsid w:val="00621595"/>
    <w:rsid w:val="0062167D"/>
    <w:rsid w:val="006216BC"/>
    <w:rsid w:val="006216D5"/>
    <w:rsid w:val="0062183A"/>
    <w:rsid w:val="00621B86"/>
    <w:rsid w:val="00621FD1"/>
    <w:rsid w:val="00622039"/>
    <w:rsid w:val="006221C6"/>
    <w:rsid w:val="00622235"/>
    <w:rsid w:val="006222EA"/>
    <w:rsid w:val="006223B1"/>
    <w:rsid w:val="0062244F"/>
    <w:rsid w:val="006225A4"/>
    <w:rsid w:val="006225AE"/>
    <w:rsid w:val="00622A52"/>
    <w:rsid w:val="00622D33"/>
    <w:rsid w:val="00622DF9"/>
    <w:rsid w:val="00622EE6"/>
    <w:rsid w:val="00622F65"/>
    <w:rsid w:val="0062321A"/>
    <w:rsid w:val="0062375F"/>
    <w:rsid w:val="006237C9"/>
    <w:rsid w:val="00623890"/>
    <w:rsid w:val="00623C1F"/>
    <w:rsid w:val="00623E7D"/>
    <w:rsid w:val="00623F2F"/>
    <w:rsid w:val="0062401C"/>
    <w:rsid w:val="006245FD"/>
    <w:rsid w:val="00624A3A"/>
    <w:rsid w:val="00624C17"/>
    <w:rsid w:val="00624DE3"/>
    <w:rsid w:val="00624FD4"/>
    <w:rsid w:val="00625AFD"/>
    <w:rsid w:val="006260BB"/>
    <w:rsid w:val="00626205"/>
    <w:rsid w:val="00626214"/>
    <w:rsid w:val="00626496"/>
    <w:rsid w:val="006265D8"/>
    <w:rsid w:val="00626783"/>
    <w:rsid w:val="00626815"/>
    <w:rsid w:val="00626831"/>
    <w:rsid w:val="00626928"/>
    <w:rsid w:val="00626B57"/>
    <w:rsid w:val="00626BB5"/>
    <w:rsid w:val="0062710F"/>
    <w:rsid w:val="006271E5"/>
    <w:rsid w:val="0062720F"/>
    <w:rsid w:val="0062726A"/>
    <w:rsid w:val="006272B2"/>
    <w:rsid w:val="006275E9"/>
    <w:rsid w:val="0062767F"/>
    <w:rsid w:val="006278AF"/>
    <w:rsid w:val="00627A58"/>
    <w:rsid w:val="00627D07"/>
    <w:rsid w:val="00627E4C"/>
    <w:rsid w:val="00627E94"/>
    <w:rsid w:val="00630162"/>
    <w:rsid w:val="006302B9"/>
    <w:rsid w:val="0063046A"/>
    <w:rsid w:val="00630674"/>
    <w:rsid w:val="006306CF"/>
    <w:rsid w:val="00630748"/>
    <w:rsid w:val="0063083D"/>
    <w:rsid w:val="00630BB5"/>
    <w:rsid w:val="00630E7F"/>
    <w:rsid w:val="00631018"/>
    <w:rsid w:val="00631260"/>
    <w:rsid w:val="00631398"/>
    <w:rsid w:val="006313D5"/>
    <w:rsid w:val="006314E4"/>
    <w:rsid w:val="006318F0"/>
    <w:rsid w:val="00631B73"/>
    <w:rsid w:val="00632019"/>
    <w:rsid w:val="0063253A"/>
    <w:rsid w:val="00632883"/>
    <w:rsid w:val="006329E6"/>
    <w:rsid w:val="00632B4A"/>
    <w:rsid w:val="00632BF2"/>
    <w:rsid w:val="00633041"/>
    <w:rsid w:val="00633065"/>
    <w:rsid w:val="006334C2"/>
    <w:rsid w:val="0063360F"/>
    <w:rsid w:val="00633706"/>
    <w:rsid w:val="0063396D"/>
    <w:rsid w:val="00633E7B"/>
    <w:rsid w:val="00634111"/>
    <w:rsid w:val="00634434"/>
    <w:rsid w:val="00634471"/>
    <w:rsid w:val="0063463A"/>
    <w:rsid w:val="00634717"/>
    <w:rsid w:val="00634761"/>
    <w:rsid w:val="006349DE"/>
    <w:rsid w:val="00634A28"/>
    <w:rsid w:val="00634CB6"/>
    <w:rsid w:val="00634E08"/>
    <w:rsid w:val="00635229"/>
    <w:rsid w:val="00635491"/>
    <w:rsid w:val="00635526"/>
    <w:rsid w:val="00635C62"/>
    <w:rsid w:val="00635E89"/>
    <w:rsid w:val="00636041"/>
    <w:rsid w:val="0063637C"/>
    <w:rsid w:val="006365B1"/>
    <w:rsid w:val="0063662F"/>
    <w:rsid w:val="0063688E"/>
    <w:rsid w:val="006368EE"/>
    <w:rsid w:val="00636937"/>
    <w:rsid w:val="00636F4D"/>
    <w:rsid w:val="0063702F"/>
    <w:rsid w:val="00637145"/>
    <w:rsid w:val="006373CA"/>
    <w:rsid w:val="00637751"/>
    <w:rsid w:val="00637CFF"/>
    <w:rsid w:val="00637E7F"/>
    <w:rsid w:val="00637E93"/>
    <w:rsid w:val="00637F26"/>
    <w:rsid w:val="0064010E"/>
    <w:rsid w:val="006406A3"/>
    <w:rsid w:val="006408BF"/>
    <w:rsid w:val="00640A5C"/>
    <w:rsid w:val="00640AEF"/>
    <w:rsid w:val="00640B49"/>
    <w:rsid w:val="00640BEC"/>
    <w:rsid w:val="00640E72"/>
    <w:rsid w:val="00640FEB"/>
    <w:rsid w:val="00641099"/>
    <w:rsid w:val="006410A5"/>
    <w:rsid w:val="00641138"/>
    <w:rsid w:val="0064126E"/>
    <w:rsid w:val="00641321"/>
    <w:rsid w:val="00641594"/>
    <w:rsid w:val="00641804"/>
    <w:rsid w:val="00641A9D"/>
    <w:rsid w:val="00641D90"/>
    <w:rsid w:val="00641DD0"/>
    <w:rsid w:val="006421D5"/>
    <w:rsid w:val="0064228E"/>
    <w:rsid w:val="00642531"/>
    <w:rsid w:val="00642532"/>
    <w:rsid w:val="006426B8"/>
    <w:rsid w:val="00642D1E"/>
    <w:rsid w:val="00642E17"/>
    <w:rsid w:val="00642F4D"/>
    <w:rsid w:val="006430DD"/>
    <w:rsid w:val="00643175"/>
    <w:rsid w:val="006432D6"/>
    <w:rsid w:val="006434DA"/>
    <w:rsid w:val="0064366E"/>
    <w:rsid w:val="00643A5C"/>
    <w:rsid w:val="00643AC7"/>
    <w:rsid w:val="00643CE6"/>
    <w:rsid w:val="006440EA"/>
    <w:rsid w:val="00644258"/>
    <w:rsid w:val="00644582"/>
    <w:rsid w:val="00644779"/>
    <w:rsid w:val="00644C0F"/>
    <w:rsid w:val="00644C3E"/>
    <w:rsid w:val="006452DE"/>
    <w:rsid w:val="00645541"/>
    <w:rsid w:val="0064556F"/>
    <w:rsid w:val="006456E7"/>
    <w:rsid w:val="00645744"/>
    <w:rsid w:val="00645761"/>
    <w:rsid w:val="00645960"/>
    <w:rsid w:val="00645A9F"/>
    <w:rsid w:val="00645D02"/>
    <w:rsid w:val="00645F73"/>
    <w:rsid w:val="00646127"/>
    <w:rsid w:val="006462B0"/>
    <w:rsid w:val="00646330"/>
    <w:rsid w:val="00646362"/>
    <w:rsid w:val="00646396"/>
    <w:rsid w:val="0064671C"/>
    <w:rsid w:val="006467C7"/>
    <w:rsid w:val="00646BD9"/>
    <w:rsid w:val="00646BF0"/>
    <w:rsid w:val="00646D0A"/>
    <w:rsid w:val="00646FFA"/>
    <w:rsid w:val="00647025"/>
    <w:rsid w:val="00647070"/>
    <w:rsid w:val="0064713E"/>
    <w:rsid w:val="006473EA"/>
    <w:rsid w:val="0064774B"/>
    <w:rsid w:val="0064790E"/>
    <w:rsid w:val="0065010C"/>
    <w:rsid w:val="00650420"/>
    <w:rsid w:val="00650584"/>
    <w:rsid w:val="006508B9"/>
    <w:rsid w:val="006509B9"/>
    <w:rsid w:val="00650B64"/>
    <w:rsid w:val="00650B8B"/>
    <w:rsid w:val="00650C44"/>
    <w:rsid w:val="006510EF"/>
    <w:rsid w:val="006513FB"/>
    <w:rsid w:val="006514CF"/>
    <w:rsid w:val="006514DD"/>
    <w:rsid w:val="006514EE"/>
    <w:rsid w:val="006515A3"/>
    <w:rsid w:val="006516DE"/>
    <w:rsid w:val="0065179C"/>
    <w:rsid w:val="00651923"/>
    <w:rsid w:val="00651AA6"/>
    <w:rsid w:val="00651AD0"/>
    <w:rsid w:val="00651B33"/>
    <w:rsid w:val="00651B7F"/>
    <w:rsid w:val="00651CEC"/>
    <w:rsid w:val="00651ED4"/>
    <w:rsid w:val="00651EF9"/>
    <w:rsid w:val="00652147"/>
    <w:rsid w:val="0065227C"/>
    <w:rsid w:val="006522B2"/>
    <w:rsid w:val="006523C4"/>
    <w:rsid w:val="006523CA"/>
    <w:rsid w:val="006524EF"/>
    <w:rsid w:val="006527EA"/>
    <w:rsid w:val="006528C1"/>
    <w:rsid w:val="00652BF8"/>
    <w:rsid w:val="00652D9C"/>
    <w:rsid w:val="00652F19"/>
    <w:rsid w:val="00652F3E"/>
    <w:rsid w:val="00653125"/>
    <w:rsid w:val="00653378"/>
    <w:rsid w:val="0065340E"/>
    <w:rsid w:val="006534BB"/>
    <w:rsid w:val="00653548"/>
    <w:rsid w:val="00653556"/>
    <w:rsid w:val="0065381D"/>
    <w:rsid w:val="006538D2"/>
    <w:rsid w:val="00653AC9"/>
    <w:rsid w:val="00653BF2"/>
    <w:rsid w:val="00653FC4"/>
    <w:rsid w:val="00653FCA"/>
    <w:rsid w:val="00654038"/>
    <w:rsid w:val="006542F6"/>
    <w:rsid w:val="00654377"/>
    <w:rsid w:val="006546BA"/>
    <w:rsid w:val="006547B1"/>
    <w:rsid w:val="00654850"/>
    <w:rsid w:val="00654AFB"/>
    <w:rsid w:val="00654D73"/>
    <w:rsid w:val="00654DEA"/>
    <w:rsid w:val="00655058"/>
    <w:rsid w:val="006552E5"/>
    <w:rsid w:val="006553C6"/>
    <w:rsid w:val="006555E6"/>
    <w:rsid w:val="006557A2"/>
    <w:rsid w:val="00655C28"/>
    <w:rsid w:val="00656236"/>
    <w:rsid w:val="006566FC"/>
    <w:rsid w:val="006569C2"/>
    <w:rsid w:val="00656C19"/>
    <w:rsid w:val="00656C1C"/>
    <w:rsid w:val="00656CF1"/>
    <w:rsid w:val="00656DA3"/>
    <w:rsid w:val="00656DF2"/>
    <w:rsid w:val="00657099"/>
    <w:rsid w:val="006571E0"/>
    <w:rsid w:val="006571E1"/>
    <w:rsid w:val="00657358"/>
    <w:rsid w:val="006573FD"/>
    <w:rsid w:val="006576FF"/>
    <w:rsid w:val="00657A83"/>
    <w:rsid w:val="00657C5C"/>
    <w:rsid w:val="00657C6F"/>
    <w:rsid w:val="00657C89"/>
    <w:rsid w:val="00657D07"/>
    <w:rsid w:val="00657D9B"/>
    <w:rsid w:val="006600BC"/>
    <w:rsid w:val="00660314"/>
    <w:rsid w:val="00660660"/>
    <w:rsid w:val="0066066A"/>
    <w:rsid w:val="006606C4"/>
    <w:rsid w:val="00660B47"/>
    <w:rsid w:val="00660B4D"/>
    <w:rsid w:val="00660C63"/>
    <w:rsid w:val="0066113B"/>
    <w:rsid w:val="006616EA"/>
    <w:rsid w:val="0066173A"/>
    <w:rsid w:val="006617C3"/>
    <w:rsid w:val="00661957"/>
    <w:rsid w:val="00661C6B"/>
    <w:rsid w:val="00661C88"/>
    <w:rsid w:val="00661D26"/>
    <w:rsid w:val="00661D49"/>
    <w:rsid w:val="00661FB5"/>
    <w:rsid w:val="00661FB7"/>
    <w:rsid w:val="0066256A"/>
    <w:rsid w:val="00662582"/>
    <w:rsid w:val="0066263E"/>
    <w:rsid w:val="006626C8"/>
    <w:rsid w:val="006627AC"/>
    <w:rsid w:val="00662916"/>
    <w:rsid w:val="00662999"/>
    <w:rsid w:val="006629A3"/>
    <w:rsid w:val="00662A12"/>
    <w:rsid w:val="00662B4E"/>
    <w:rsid w:val="00662B7F"/>
    <w:rsid w:val="00662CB6"/>
    <w:rsid w:val="00662DDE"/>
    <w:rsid w:val="00662F29"/>
    <w:rsid w:val="00663231"/>
    <w:rsid w:val="0066329A"/>
    <w:rsid w:val="0066333C"/>
    <w:rsid w:val="0066345A"/>
    <w:rsid w:val="0066346E"/>
    <w:rsid w:val="006637C7"/>
    <w:rsid w:val="006643F2"/>
    <w:rsid w:val="0066453D"/>
    <w:rsid w:val="0066482A"/>
    <w:rsid w:val="0066486A"/>
    <w:rsid w:val="006648A1"/>
    <w:rsid w:val="0066492C"/>
    <w:rsid w:val="00664A32"/>
    <w:rsid w:val="00664A5F"/>
    <w:rsid w:val="00664B74"/>
    <w:rsid w:val="00664C52"/>
    <w:rsid w:val="00664DB3"/>
    <w:rsid w:val="00664ED5"/>
    <w:rsid w:val="006651D5"/>
    <w:rsid w:val="006653AD"/>
    <w:rsid w:val="00665724"/>
    <w:rsid w:val="00665804"/>
    <w:rsid w:val="00665855"/>
    <w:rsid w:val="006658BE"/>
    <w:rsid w:val="00665C40"/>
    <w:rsid w:val="00665F5F"/>
    <w:rsid w:val="00665F89"/>
    <w:rsid w:val="00666216"/>
    <w:rsid w:val="00666346"/>
    <w:rsid w:val="006665B4"/>
    <w:rsid w:val="006667FF"/>
    <w:rsid w:val="00666AF7"/>
    <w:rsid w:val="00666B45"/>
    <w:rsid w:val="00666C43"/>
    <w:rsid w:val="00666CE5"/>
    <w:rsid w:val="00666EA5"/>
    <w:rsid w:val="006671D1"/>
    <w:rsid w:val="00667394"/>
    <w:rsid w:val="006675EB"/>
    <w:rsid w:val="0066775D"/>
    <w:rsid w:val="00667936"/>
    <w:rsid w:val="00667C37"/>
    <w:rsid w:val="00667EB6"/>
    <w:rsid w:val="00667FBE"/>
    <w:rsid w:val="006700FA"/>
    <w:rsid w:val="0067035A"/>
    <w:rsid w:val="006703EF"/>
    <w:rsid w:val="006706A7"/>
    <w:rsid w:val="006709C4"/>
    <w:rsid w:val="00670BBC"/>
    <w:rsid w:val="00670D6D"/>
    <w:rsid w:val="00670DDF"/>
    <w:rsid w:val="00670F16"/>
    <w:rsid w:val="00670F38"/>
    <w:rsid w:val="006711A3"/>
    <w:rsid w:val="006711C9"/>
    <w:rsid w:val="0067124F"/>
    <w:rsid w:val="0067129D"/>
    <w:rsid w:val="006712E3"/>
    <w:rsid w:val="00671548"/>
    <w:rsid w:val="006715F4"/>
    <w:rsid w:val="00671A19"/>
    <w:rsid w:val="00671C01"/>
    <w:rsid w:val="00671E18"/>
    <w:rsid w:val="00671E3B"/>
    <w:rsid w:val="00671ECE"/>
    <w:rsid w:val="00671F34"/>
    <w:rsid w:val="006720F2"/>
    <w:rsid w:val="006721C2"/>
    <w:rsid w:val="006722E4"/>
    <w:rsid w:val="006727B3"/>
    <w:rsid w:val="00672A86"/>
    <w:rsid w:val="00672C34"/>
    <w:rsid w:val="00672CD1"/>
    <w:rsid w:val="00673284"/>
    <w:rsid w:val="00673328"/>
    <w:rsid w:val="00673565"/>
    <w:rsid w:val="006736F1"/>
    <w:rsid w:val="006738D8"/>
    <w:rsid w:val="00673A55"/>
    <w:rsid w:val="00673B2B"/>
    <w:rsid w:val="00673B79"/>
    <w:rsid w:val="00673BB6"/>
    <w:rsid w:val="00673FD6"/>
    <w:rsid w:val="00674017"/>
    <w:rsid w:val="006742CA"/>
    <w:rsid w:val="00674421"/>
    <w:rsid w:val="006744C9"/>
    <w:rsid w:val="0067463A"/>
    <w:rsid w:val="006747BA"/>
    <w:rsid w:val="006754B7"/>
    <w:rsid w:val="0067639E"/>
    <w:rsid w:val="00676537"/>
    <w:rsid w:val="006765D5"/>
    <w:rsid w:val="00676826"/>
    <w:rsid w:val="00676855"/>
    <w:rsid w:val="00676A3E"/>
    <w:rsid w:val="00676F75"/>
    <w:rsid w:val="006771F9"/>
    <w:rsid w:val="00677286"/>
    <w:rsid w:val="006772C4"/>
    <w:rsid w:val="0067739B"/>
    <w:rsid w:val="006774A8"/>
    <w:rsid w:val="006774E5"/>
    <w:rsid w:val="006774F3"/>
    <w:rsid w:val="006774FD"/>
    <w:rsid w:val="006776CB"/>
    <w:rsid w:val="006777E3"/>
    <w:rsid w:val="00677903"/>
    <w:rsid w:val="00677AF9"/>
    <w:rsid w:val="00677BE4"/>
    <w:rsid w:val="00677BFD"/>
    <w:rsid w:val="00677EC8"/>
    <w:rsid w:val="00680062"/>
    <w:rsid w:val="006800C2"/>
    <w:rsid w:val="00680106"/>
    <w:rsid w:val="0068015B"/>
    <w:rsid w:val="006803C8"/>
    <w:rsid w:val="006803E1"/>
    <w:rsid w:val="006805FF"/>
    <w:rsid w:val="0068067D"/>
    <w:rsid w:val="00680814"/>
    <w:rsid w:val="00680924"/>
    <w:rsid w:val="006809AF"/>
    <w:rsid w:val="00680C2C"/>
    <w:rsid w:val="00680C4F"/>
    <w:rsid w:val="00680D09"/>
    <w:rsid w:val="00680D18"/>
    <w:rsid w:val="00680D9B"/>
    <w:rsid w:val="00680DA0"/>
    <w:rsid w:val="00681001"/>
    <w:rsid w:val="00681100"/>
    <w:rsid w:val="006811E3"/>
    <w:rsid w:val="006813A2"/>
    <w:rsid w:val="006813F8"/>
    <w:rsid w:val="00681546"/>
    <w:rsid w:val="006816B4"/>
    <w:rsid w:val="0068199B"/>
    <w:rsid w:val="00681BED"/>
    <w:rsid w:val="00681D23"/>
    <w:rsid w:val="00681E3E"/>
    <w:rsid w:val="00681F9E"/>
    <w:rsid w:val="00682089"/>
    <w:rsid w:val="00682498"/>
    <w:rsid w:val="006827FF"/>
    <w:rsid w:val="00682810"/>
    <w:rsid w:val="006828CE"/>
    <w:rsid w:val="0068294A"/>
    <w:rsid w:val="00682996"/>
    <w:rsid w:val="00683318"/>
    <w:rsid w:val="00683AC2"/>
    <w:rsid w:val="00683CB6"/>
    <w:rsid w:val="00683E28"/>
    <w:rsid w:val="00684549"/>
    <w:rsid w:val="00684646"/>
    <w:rsid w:val="00684C47"/>
    <w:rsid w:val="00684CD0"/>
    <w:rsid w:val="00684CF6"/>
    <w:rsid w:val="00684FF8"/>
    <w:rsid w:val="00685149"/>
    <w:rsid w:val="006858D8"/>
    <w:rsid w:val="00685B4F"/>
    <w:rsid w:val="00685C89"/>
    <w:rsid w:val="00685D82"/>
    <w:rsid w:val="00685DFC"/>
    <w:rsid w:val="00685EC3"/>
    <w:rsid w:val="00685ECD"/>
    <w:rsid w:val="00685F09"/>
    <w:rsid w:val="00686255"/>
    <w:rsid w:val="00686458"/>
    <w:rsid w:val="006865E9"/>
    <w:rsid w:val="00686945"/>
    <w:rsid w:val="00686A23"/>
    <w:rsid w:val="00686BBF"/>
    <w:rsid w:val="00686BEA"/>
    <w:rsid w:val="00686FFB"/>
    <w:rsid w:val="0068701C"/>
    <w:rsid w:val="00687043"/>
    <w:rsid w:val="006871FF"/>
    <w:rsid w:val="006872ED"/>
    <w:rsid w:val="006873CE"/>
    <w:rsid w:val="006874F1"/>
    <w:rsid w:val="00687720"/>
    <w:rsid w:val="006877C0"/>
    <w:rsid w:val="00687D90"/>
    <w:rsid w:val="00687E60"/>
    <w:rsid w:val="0069001B"/>
    <w:rsid w:val="00690092"/>
    <w:rsid w:val="006903D4"/>
    <w:rsid w:val="006904C0"/>
    <w:rsid w:val="00690527"/>
    <w:rsid w:val="006905AF"/>
    <w:rsid w:val="006905E1"/>
    <w:rsid w:val="006908E5"/>
    <w:rsid w:val="00690C7D"/>
    <w:rsid w:val="00690DE4"/>
    <w:rsid w:val="006910DF"/>
    <w:rsid w:val="006911CF"/>
    <w:rsid w:val="006911E9"/>
    <w:rsid w:val="0069147B"/>
    <w:rsid w:val="006914B9"/>
    <w:rsid w:val="00691EE2"/>
    <w:rsid w:val="0069200C"/>
    <w:rsid w:val="006928BC"/>
    <w:rsid w:val="00692A1A"/>
    <w:rsid w:val="00692A8A"/>
    <w:rsid w:val="00692B7A"/>
    <w:rsid w:val="00692C66"/>
    <w:rsid w:val="00692D3E"/>
    <w:rsid w:val="00692DC8"/>
    <w:rsid w:val="00692F22"/>
    <w:rsid w:val="006930E6"/>
    <w:rsid w:val="0069354E"/>
    <w:rsid w:val="0069374A"/>
    <w:rsid w:val="0069388F"/>
    <w:rsid w:val="0069389B"/>
    <w:rsid w:val="00693C2F"/>
    <w:rsid w:val="00693E55"/>
    <w:rsid w:val="00693E67"/>
    <w:rsid w:val="00693FB1"/>
    <w:rsid w:val="006943C8"/>
    <w:rsid w:val="006946AA"/>
    <w:rsid w:val="006948EC"/>
    <w:rsid w:val="00694949"/>
    <w:rsid w:val="00694B81"/>
    <w:rsid w:val="00694CBF"/>
    <w:rsid w:val="00694DE1"/>
    <w:rsid w:val="00694DF2"/>
    <w:rsid w:val="00695023"/>
    <w:rsid w:val="00695051"/>
    <w:rsid w:val="006950E2"/>
    <w:rsid w:val="0069557C"/>
    <w:rsid w:val="006955A9"/>
    <w:rsid w:val="006957A4"/>
    <w:rsid w:val="00695A4F"/>
    <w:rsid w:val="00695ABE"/>
    <w:rsid w:val="00695DAD"/>
    <w:rsid w:val="00695DFB"/>
    <w:rsid w:val="00695F17"/>
    <w:rsid w:val="00696110"/>
    <w:rsid w:val="0069621B"/>
    <w:rsid w:val="00696694"/>
    <w:rsid w:val="0069669E"/>
    <w:rsid w:val="0069674E"/>
    <w:rsid w:val="006968A5"/>
    <w:rsid w:val="0069695C"/>
    <w:rsid w:val="00696A51"/>
    <w:rsid w:val="00696AF0"/>
    <w:rsid w:val="00696B80"/>
    <w:rsid w:val="00696E09"/>
    <w:rsid w:val="00696E64"/>
    <w:rsid w:val="00696E78"/>
    <w:rsid w:val="00696EF8"/>
    <w:rsid w:val="00697107"/>
    <w:rsid w:val="00697DC9"/>
    <w:rsid w:val="006A01F9"/>
    <w:rsid w:val="006A0254"/>
    <w:rsid w:val="006A02B7"/>
    <w:rsid w:val="006A04E4"/>
    <w:rsid w:val="006A0602"/>
    <w:rsid w:val="006A0B9F"/>
    <w:rsid w:val="006A0DCD"/>
    <w:rsid w:val="006A0E57"/>
    <w:rsid w:val="006A0ECF"/>
    <w:rsid w:val="006A1024"/>
    <w:rsid w:val="006A12CE"/>
    <w:rsid w:val="006A1429"/>
    <w:rsid w:val="006A1779"/>
    <w:rsid w:val="006A1C84"/>
    <w:rsid w:val="006A1F84"/>
    <w:rsid w:val="006A2183"/>
    <w:rsid w:val="006A2352"/>
    <w:rsid w:val="006A2583"/>
    <w:rsid w:val="006A2585"/>
    <w:rsid w:val="006A2681"/>
    <w:rsid w:val="006A26B6"/>
    <w:rsid w:val="006A26C3"/>
    <w:rsid w:val="006A2B2D"/>
    <w:rsid w:val="006A2BCA"/>
    <w:rsid w:val="006A2BF1"/>
    <w:rsid w:val="006A2D44"/>
    <w:rsid w:val="006A302F"/>
    <w:rsid w:val="006A30BF"/>
    <w:rsid w:val="006A30DA"/>
    <w:rsid w:val="006A349D"/>
    <w:rsid w:val="006A3605"/>
    <w:rsid w:val="006A372C"/>
    <w:rsid w:val="006A373A"/>
    <w:rsid w:val="006A3917"/>
    <w:rsid w:val="006A3926"/>
    <w:rsid w:val="006A3D3A"/>
    <w:rsid w:val="006A3F2E"/>
    <w:rsid w:val="006A3F6F"/>
    <w:rsid w:val="006A404B"/>
    <w:rsid w:val="006A420E"/>
    <w:rsid w:val="006A4470"/>
    <w:rsid w:val="006A448B"/>
    <w:rsid w:val="006A467F"/>
    <w:rsid w:val="006A4749"/>
    <w:rsid w:val="006A47DC"/>
    <w:rsid w:val="006A48C9"/>
    <w:rsid w:val="006A49D2"/>
    <w:rsid w:val="006A4B15"/>
    <w:rsid w:val="006A4ED0"/>
    <w:rsid w:val="006A4F32"/>
    <w:rsid w:val="006A500E"/>
    <w:rsid w:val="006A50B9"/>
    <w:rsid w:val="006A52C9"/>
    <w:rsid w:val="006A5300"/>
    <w:rsid w:val="006A5385"/>
    <w:rsid w:val="006A5521"/>
    <w:rsid w:val="006A5561"/>
    <w:rsid w:val="006A56B7"/>
    <w:rsid w:val="006A57B0"/>
    <w:rsid w:val="006A5B2F"/>
    <w:rsid w:val="006A5BF8"/>
    <w:rsid w:val="006A5C12"/>
    <w:rsid w:val="006A5D82"/>
    <w:rsid w:val="006A5FB0"/>
    <w:rsid w:val="006A60E0"/>
    <w:rsid w:val="006A612B"/>
    <w:rsid w:val="006A6567"/>
    <w:rsid w:val="006A66CA"/>
    <w:rsid w:val="006A6B33"/>
    <w:rsid w:val="006A6C9B"/>
    <w:rsid w:val="006A6FA2"/>
    <w:rsid w:val="006A700F"/>
    <w:rsid w:val="006A7300"/>
    <w:rsid w:val="006A745A"/>
    <w:rsid w:val="006A771F"/>
    <w:rsid w:val="006A78A9"/>
    <w:rsid w:val="006A7908"/>
    <w:rsid w:val="006A7C77"/>
    <w:rsid w:val="006A7D4A"/>
    <w:rsid w:val="006A7E61"/>
    <w:rsid w:val="006A7F20"/>
    <w:rsid w:val="006A7F6C"/>
    <w:rsid w:val="006B0154"/>
    <w:rsid w:val="006B02E4"/>
    <w:rsid w:val="006B03CB"/>
    <w:rsid w:val="006B04EB"/>
    <w:rsid w:val="006B053A"/>
    <w:rsid w:val="006B07C3"/>
    <w:rsid w:val="006B096D"/>
    <w:rsid w:val="006B0B0E"/>
    <w:rsid w:val="006B0C5F"/>
    <w:rsid w:val="006B0CE9"/>
    <w:rsid w:val="006B0E1F"/>
    <w:rsid w:val="006B0EF3"/>
    <w:rsid w:val="006B0FBB"/>
    <w:rsid w:val="006B10F3"/>
    <w:rsid w:val="006B1173"/>
    <w:rsid w:val="006B15A7"/>
    <w:rsid w:val="006B1835"/>
    <w:rsid w:val="006B1842"/>
    <w:rsid w:val="006B186D"/>
    <w:rsid w:val="006B1907"/>
    <w:rsid w:val="006B1A48"/>
    <w:rsid w:val="006B1A6B"/>
    <w:rsid w:val="006B1C65"/>
    <w:rsid w:val="006B1CEF"/>
    <w:rsid w:val="006B20AA"/>
    <w:rsid w:val="006B240A"/>
    <w:rsid w:val="006B2755"/>
    <w:rsid w:val="006B285A"/>
    <w:rsid w:val="006B2A59"/>
    <w:rsid w:val="006B2D74"/>
    <w:rsid w:val="006B3338"/>
    <w:rsid w:val="006B33A3"/>
    <w:rsid w:val="006B3624"/>
    <w:rsid w:val="006B38C6"/>
    <w:rsid w:val="006B3921"/>
    <w:rsid w:val="006B396D"/>
    <w:rsid w:val="006B3AD8"/>
    <w:rsid w:val="006B3C37"/>
    <w:rsid w:val="006B3D6C"/>
    <w:rsid w:val="006B40B0"/>
    <w:rsid w:val="006B4135"/>
    <w:rsid w:val="006B41DD"/>
    <w:rsid w:val="006B4260"/>
    <w:rsid w:val="006B4284"/>
    <w:rsid w:val="006B43B1"/>
    <w:rsid w:val="006B4841"/>
    <w:rsid w:val="006B49D6"/>
    <w:rsid w:val="006B4A3A"/>
    <w:rsid w:val="006B4B93"/>
    <w:rsid w:val="006B4E59"/>
    <w:rsid w:val="006B5073"/>
    <w:rsid w:val="006B50E4"/>
    <w:rsid w:val="006B5211"/>
    <w:rsid w:val="006B52A4"/>
    <w:rsid w:val="006B5580"/>
    <w:rsid w:val="006B56CE"/>
    <w:rsid w:val="006B597C"/>
    <w:rsid w:val="006B5C17"/>
    <w:rsid w:val="006B5C7D"/>
    <w:rsid w:val="006B5E67"/>
    <w:rsid w:val="006B5FF3"/>
    <w:rsid w:val="006B603C"/>
    <w:rsid w:val="006B628E"/>
    <w:rsid w:val="006B6545"/>
    <w:rsid w:val="006B67C3"/>
    <w:rsid w:val="006B6A77"/>
    <w:rsid w:val="006B6AEB"/>
    <w:rsid w:val="006B6B22"/>
    <w:rsid w:val="006B6DE3"/>
    <w:rsid w:val="006B6F07"/>
    <w:rsid w:val="006B7085"/>
    <w:rsid w:val="006B7227"/>
    <w:rsid w:val="006B738F"/>
    <w:rsid w:val="006B766D"/>
    <w:rsid w:val="006B767B"/>
    <w:rsid w:val="006B76F1"/>
    <w:rsid w:val="006B7800"/>
    <w:rsid w:val="006B781F"/>
    <w:rsid w:val="006B786A"/>
    <w:rsid w:val="006B78EE"/>
    <w:rsid w:val="006B7A44"/>
    <w:rsid w:val="006C0508"/>
    <w:rsid w:val="006C05BA"/>
    <w:rsid w:val="006C0649"/>
    <w:rsid w:val="006C068D"/>
    <w:rsid w:val="006C07C7"/>
    <w:rsid w:val="006C0838"/>
    <w:rsid w:val="006C0D7F"/>
    <w:rsid w:val="006C0EF9"/>
    <w:rsid w:val="006C100B"/>
    <w:rsid w:val="006C102F"/>
    <w:rsid w:val="006C1059"/>
    <w:rsid w:val="006C10DA"/>
    <w:rsid w:val="006C110F"/>
    <w:rsid w:val="006C1357"/>
    <w:rsid w:val="006C13CC"/>
    <w:rsid w:val="006C16A2"/>
    <w:rsid w:val="006C1863"/>
    <w:rsid w:val="006C1B6E"/>
    <w:rsid w:val="006C1B80"/>
    <w:rsid w:val="006C1BEE"/>
    <w:rsid w:val="006C1DC0"/>
    <w:rsid w:val="006C1E4E"/>
    <w:rsid w:val="006C1FC6"/>
    <w:rsid w:val="006C2248"/>
    <w:rsid w:val="006C2352"/>
    <w:rsid w:val="006C287F"/>
    <w:rsid w:val="006C28E2"/>
    <w:rsid w:val="006C2A81"/>
    <w:rsid w:val="006C2BC0"/>
    <w:rsid w:val="006C2DDB"/>
    <w:rsid w:val="006C2E71"/>
    <w:rsid w:val="006C2EDD"/>
    <w:rsid w:val="006C2FD9"/>
    <w:rsid w:val="006C3372"/>
    <w:rsid w:val="006C343A"/>
    <w:rsid w:val="006C34EA"/>
    <w:rsid w:val="006C36C7"/>
    <w:rsid w:val="006C372C"/>
    <w:rsid w:val="006C37B0"/>
    <w:rsid w:val="006C3916"/>
    <w:rsid w:val="006C3973"/>
    <w:rsid w:val="006C3A2F"/>
    <w:rsid w:val="006C3C98"/>
    <w:rsid w:val="006C4274"/>
    <w:rsid w:val="006C440F"/>
    <w:rsid w:val="006C4460"/>
    <w:rsid w:val="006C4915"/>
    <w:rsid w:val="006C4942"/>
    <w:rsid w:val="006C4AD9"/>
    <w:rsid w:val="006C4B4A"/>
    <w:rsid w:val="006C4DB9"/>
    <w:rsid w:val="006C4F31"/>
    <w:rsid w:val="006C4FE1"/>
    <w:rsid w:val="006C5372"/>
    <w:rsid w:val="006C544B"/>
    <w:rsid w:val="006C54A4"/>
    <w:rsid w:val="006C54EA"/>
    <w:rsid w:val="006C599D"/>
    <w:rsid w:val="006C59A8"/>
    <w:rsid w:val="006C5A55"/>
    <w:rsid w:val="006C5AD2"/>
    <w:rsid w:val="006C6036"/>
    <w:rsid w:val="006C61AB"/>
    <w:rsid w:val="006C6694"/>
    <w:rsid w:val="006C696B"/>
    <w:rsid w:val="006C6A25"/>
    <w:rsid w:val="006C6A53"/>
    <w:rsid w:val="006C6C0D"/>
    <w:rsid w:val="006C74C0"/>
    <w:rsid w:val="006C772B"/>
    <w:rsid w:val="006C785F"/>
    <w:rsid w:val="006C7989"/>
    <w:rsid w:val="006C79A9"/>
    <w:rsid w:val="006C7A10"/>
    <w:rsid w:val="006C7A27"/>
    <w:rsid w:val="006C7B43"/>
    <w:rsid w:val="006C7F91"/>
    <w:rsid w:val="006D0082"/>
    <w:rsid w:val="006D00F1"/>
    <w:rsid w:val="006D015B"/>
    <w:rsid w:val="006D02A5"/>
    <w:rsid w:val="006D04D9"/>
    <w:rsid w:val="006D0504"/>
    <w:rsid w:val="006D06FD"/>
    <w:rsid w:val="006D077D"/>
    <w:rsid w:val="006D079F"/>
    <w:rsid w:val="006D092C"/>
    <w:rsid w:val="006D0A0E"/>
    <w:rsid w:val="006D0A21"/>
    <w:rsid w:val="006D0BB0"/>
    <w:rsid w:val="006D11CD"/>
    <w:rsid w:val="006D139A"/>
    <w:rsid w:val="006D146B"/>
    <w:rsid w:val="006D14BD"/>
    <w:rsid w:val="006D14F4"/>
    <w:rsid w:val="006D175E"/>
    <w:rsid w:val="006D1783"/>
    <w:rsid w:val="006D18B0"/>
    <w:rsid w:val="006D1A4D"/>
    <w:rsid w:val="006D1BD9"/>
    <w:rsid w:val="006D1D97"/>
    <w:rsid w:val="006D1DA9"/>
    <w:rsid w:val="006D1FCA"/>
    <w:rsid w:val="006D2028"/>
    <w:rsid w:val="006D20D8"/>
    <w:rsid w:val="006D20F4"/>
    <w:rsid w:val="006D23F1"/>
    <w:rsid w:val="006D24F6"/>
    <w:rsid w:val="006D26A8"/>
    <w:rsid w:val="006D2C4C"/>
    <w:rsid w:val="006D2C4D"/>
    <w:rsid w:val="006D2C5C"/>
    <w:rsid w:val="006D2C6E"/>
    <w:rsid w:val="006D2C7F"/>
    <w:rsid w:val="006D2D61"/>
    <w:rsid w:val="006D2E8C"/>
    <w:rsid w:val="006D2EBD"/>
    <w:rsid w:val="006D31A7"/>
    <w:rsid w:val="006D31C0"/>
    <w:rsid w:val="006D3229"/>
    <w:rsid w:val="006D32A6"/>
    <w:rsid w:val="006D37B0"/>
    <w:rsid w:val="006D39E9"/>
    <w:rsid w:val="006D3B5B"/>
    <w:rsid w:val="006D458C"/>
    <w:rsid w:val="006D45AE"/>
    <w:rsid w:val="006D46B7"/>
    <w:rsid w:val="006D4E5A"/>
    <w:rsid w:val="006D5028"/>
    <w:rsid w:val="006D506E"/>
    <w:rsid w:val="006D5513"/>
    <w:rsid w:val="006D561F"/>
    <w:rsid w:val="006D5680"/>
    <w:rsid w:val="006D599F"/>
    <w:rsid w:val="006D5B74"/>
    <w:rsid w:val="006D5D61"/>
    <w:rsid w:val="006D6134"/>
    <w:rsid w:val="006D624A"/>
    <w:rsid w:val="006D6526"/>
    <w:rsid w:val="006D65B9"/>
    <w:rsid w:val="006D6649"/>
    <w:rsid w:val="006D66C4"/>
    <w:rsid w:val="006D697B"/>
    <w:rsid w:val="006D6989"/>
    <w:rsid w:val="006D6C77"/>
    <w:rsid w:val="006D6E53"/>
    <w:rsid w:val="006D6F96"/>
    <w:rsid w:val="006D7082"/>
    <w:rsid w:val="006D7209"/>
    <w:rsid w:val="006D7219"/>
    <w:rsid w:val="006D729D"/>
    <w:rsid w:val="006D7343"/>
    <w:rsid w:val="006D7454"/>
    <w:rsid w:val="006D7722"/>
    <w:rsid w:val="006D78C8"/>
    <w:rsid w:val="006D7A2D"/>
    <w:rsid w:val="006D7B66"/>
    <w:rsid w:val="006D7B85"/>
    <w:rsid w:val="006D7BBB"/>
    <w:rsid w:val="006E01CF"/>
    <w:rsid w:val="006E03BC"/>
    <w:rsid w:val="006E0401"/>
    <w:rsid w:val="006E055F"/>
    <w:rsid w:val="006E07AF"/>
    <w:rsid w:val="006E09B1"/>
    <w:rsid w:val="006E0CA5"/>
    <w:rsid w:val="006E0DDC"/>
    <w:rsid w:val="006E0E99"/>
    <w:rsid w:val="006E1921"/>
    <w:rsid w:val="006E194C"/>
    <w:rsid w:val="006E1A43"/>
    <w:rsid w:val="006E1ADC"/>
    <w:rsid w:val="006E1C08"/>
    <w:rsid w:val="006E1C69"/>
    <w:rsid w:val="006E1D2C"/>
    <w:rsid w:val="006E1E5C"/>
    <w:rsid w:val="006E1EEA"/>
    <w:rsid w:val="006E221C"/>
    <w:rsid w:val="006E2476"/>
    <w:rsid w:val="006E24A6"/>
    <w:rsid w:val="006E2709"/>
    <w:rsid w:val="006E272B"/>
    <w:rsid w:val="006E2AC0"/>
    <w:rsid w:val="006E2B7A"/>
    <w:rsid w:val="006E2D32"/>
    <w:rsid w:val="006E2DC6"/>
    <w:rsid w:val="006E3010"/>
    <w:rsid w:val="006E309B"/>
    <w:rsid w:val="006E3660"/>
    <w:rsid w:val="006E395D"/>
    <w:rsid w:val="006E395F"/>
    <w:rsid w:val="006E3B2F"/>
    <w:rsid w:val="006E3C2F"/>
    <w:rsid w:val="006E3D48"/>
    <w:rsid w:val="006E3E5C"/>
    <w:rsid w:val="006E4019"/>
    <w:rsid w:val="006E4051"/>
    <w:rsid w:val="006E42AF"/>
    <w:rsid w:val="006E42FC"/>
    <w:rsid w:val="006E439B"/>
    <w:rsid w:val="006E477B"/>
    <w:rsid w:val="006E47DD"/>
    <w:rsid w:val="006E486A"/>
    <w:rsid w:val="006E4B2D"/>
    <w:rsid w:val="006E4E5A"/>
    <w:rsid w:val="006E4EFE"/>
    <w:rsid w:val="006E50F2"/>
    <w:rsid w:val="006E5393"/>
    <w:rsid w:val="006E5427"/>
    <w:rsid w:val="006E578D"/>
    <w:rsid w:val="006E57DE"/>
    <w:rsid w:val="006E585E"/>
    <w:rsid w:val="006E59A8"/>
    <w:rsid w:val="006E59AD"/>
    <w:rsid w:val="006E5BAD"/>
    <w:rsid w:val="006E60C2"/>
    <w:rsid w:val="006E63B1"/>
    <w:rsid w:val="006E663B"/>
    <w:rsid w:val="006E66A2"/>
    <w:rsid w:val="006E675C"/>
    <w:rsid w:val="006E6818"/>
    <w:rsid w:val="006E68D0"/>
    <w:rsid w:val="006E6AC3"/>
    <w:rsid w:val="006E6CA2"/>
    <w:rsid w:val="006E6CC8"/>
    <w:rsid w:val="006E6FB0"/>
    <w:rsid w:val="006E71BD"/>
    <w:rsid w:val="006E7733"/>
    <w:rsid w:val="006E790C"/>
    <w:rsid w:val="006E79C8"/>
    <w:rsid w:val="006E7A84"/>
    <w:rsid w:val="006E7AE0"/>
    <w:rsid w:val="006E7D1E"/>
    <w:rsid w:val="006E7D52"/>
    <w:rsid w:val="006F017A"/>
    <w:rsid w:val="006F0222"/>
    <w:rsid w:val="006F0B57"/>
    <w:rsid w:val="006F0BCA"/>
    <w:rsid w:val="006F0C22"/>
    <w:rsid w:val="006F0D4A"/>
    <w:rsid w:val="006F0D9C"/>
    <w:rsid w:val="006F0E09"/>
    <w:rsid w:val="006F0FE5"/>
    <w:rsid w:val="006F103A"/>
    <w:rsid w:val="006F11B3"/>
    <w:rsid w:val="006F11F0"/>
    <w:rsid w:val="006F1334"/>
    <w:rsid w:val="006F161C"/>
    <w:rsid w:val="006F1716"/>
    <w:rsid w:val="006F186C"/>
    <w:rsid w:val="006F18AE"/>
    <w:rsid w:val="006F1B09"/>
    <w:rsid w:val="006F1CDE"/>
    <w:rsid w:val="006F1EFA"/>
    <w:rsid w:val="006F1F9B"/>
    <w:rsid w:val="006F2163"/>
    <w:rsid w:val="006F25D4"/>
    <w:rsid w:val="006F267E"/>
    <w:rsid w:val="006F281E"/>
    <w:rsid w:val="006F2821"/>
    <w:rsid w:val="006F2A50"/>
    <w:rsid w:val="006F2AB2"/>
    <w:rsid w:val="006F2B14"/>
    <w:rsid w:val="006F2C19"/>
    <w:rsid w:val="006F2C81"/>
    <w:rsid w:val="006F31C2"/>
    <w:rsid w:val="006F3359"/>
    <w:rsid w:val="006F33E4"/>
    <w:rsid w:val="006F3409"/>
    <w:rsid w:val="006F34BC"/>
    <w:rsid w:val="006F35DB"/>
    <w:rsid w:val="006F37E7"/>
    <w:rsid w:val="006F3B1C"/>
    <w:rsid w:val="006F44A2"/>
    <w:rsid w:val="006F466A"/>
    <w:rsid w:val="006F4832"/>
    <w:rsid w:val="006F4A30"/>
    <w:rsid w:val="006F4C95"/>
    <w:rsid w:val="006F4F55"/>
    <w:rsid w:val="006F4F85"/>
    <w:rsid w:val="006F53C5"/>
    <w:rsid w:val="006F5673"/>
    <w:rsid w:val="006F586D"/>
    <w:rsid w:val="006F58AC"/>
    <w:rsid w:val="006F5B75"/>
    <w:rsid w:val="006F5C98"/>
    <w:rsid w:val="006F6018"/>
    <w:rsid w:val="006F633F"/>
    <w:rsid w:val="006F63A6"/>
    <w:rsid w:val="006F6468"/>
    <w:rsid w:val="006F64C6"/>
    <w:rsid w:val="006F64DE"/>
    <w:rsid w:val="006F65FC"/>
    <w:rsid w:val="006F6AA2"/>
    <w:rsid w:val="006F6B62"/>
    <w:rsid w:val="006F6BB4"/>
    <w:rsid w:val="006F6BF9"/>
    <w:rsid w:val="006F6EB8"/>
    <w:rsid w:val="006F7056"/>
    <w:rsid w:val="006F719B"/>
    <w:rsid w:val="006F7440"/>
    <w:rsid w:val="006F7608"/>
    <w:rsid w:val="006F776E"/>
    <w:rsid w:val="006F7DAE"/>
    <w:rsid w:val="007003FC"/>
    <w:rsid w:val="00700755"/>
    <w:rsid w:val="007008D7"/>
    <w:rsid w:val="00700B8F"/>
    <w:rsid w:val="00700E18"/>
    <w:rsid w:val="00700E1D"/>
    <w:rsid w:val="00700EE5"/>
    <w:rsid w:val="00701124"/>
    <w:rsid w:val="00701436"/>
    <w:rsid w:val="00701553"/>
    <w:rsid w:val="00701C8D"/>
    <w:rsid w:val="007021DC"/>
    <w:rsid w:val="00702716"/>
    <w:rsid w:val="007029E2"/>
    <w:rsid w:val="00702D07"/>
    <w:rsid w:val="0070304F"/>
    <w:rsid w:val="007030DD"/>
    <w:rsid w:val="007031F9"/>
    <w:rsid w:val="00703438"/>
    <w:rsid w:val="00703439"/>
    <w:rsid w:val="00703456"/>
    <w:rsid w:val="0070381A"/>
    <w:rsid w:val="00703834"/>
    <w:rsid w:val="0070383A"/>
    <w:rsid w:val="0070398D"/>
    <w:rsid w:val="00703A30"/>
    <w:rsid w:val="00703E28"/>
    <w:rsid w:val="00704A38"/>
    <w:rsid w:val="00704C50"/>
    <w:rsid w:val="00705330"/>
    <w:rsid w:val="0070537F"/>
    <w:rsid w:val="007053B4"/>
    <w:rsid w:val="00705508"/>
    <w:rsid w:val="0070550F"/>
    <w:rsid w:val="007055CD"/>
    <w:rsid w:val="0070568D"/>
    <w:rsid w:val="00705819"/>
    <w:rsid w:val="00705BCC"/>
    <w:rsid w:val="00705C77"/>
    <w:rsid w:val="00705DA3"/>
    <w:rsid w:val="00705DC9"/>
    <w:rsid w:val="00705F32"/>
    <w:rsid w:val="007064C7"/>
    <w:rsid w:val="00706BC9"/>
    <w:rsid w:val="00706F4E"/>
    <w:rsid w:val="00707009"/>
    <w:rsid w:val="007071C3"/>
    <w:rsid w:val="007073A2"/>
    <w:rsid w:val="007074A1"/>
    <w:rsid w:val="007074B0"/>
    <w:rsid w:val="00707918"/>
    <w:rsid w:val="0070794D"/>
    <w:rsid w:val="00707DE0"/>
    <w:rsid w:val="00707EC9"/>
    <w:rsid w:val="00707F68"/>
    <w:rsid w:val="0071006D"/>
    <w:rsid w:val="007100E4"/>
    <w:rsid w:val="00710251"/>
    <w:rsid w:val="00710281"/>
    <w:rsid w:val="007102DE"/>
    <w:rsid w:val="00710636"/>
    <w:rsid w:val="00710673"/>
    <w:rsid w:val="00710928"/>
    <w:rsid w:val="00710AC2"/>
    <w:rsid w:val="00710B49"/>
    <w:rsid w:val="00710D26"/>
    <w:rsid w:val="00710E7A"/>
    <w:rsid w:val="00710EA0"/>
    <w:rsid w:val="00711161"/>
    <w:rsid w:val="0071118D"/>
    <w:rsid w:val="007113E1"/>
    <w:rsid w:val="00711650"/>
    <w:rsid w:val="00711743"/>
    <w:rsid w:val="007117AE"/>
    <w:rsid w:val="007119C5"/>
    <w:rsid w:val="00711BB0"/>
    <w:rsid w:val="00711ED8"/>
    <w:rsid w:val="007120E6"/>
    <w:rsid w:val="0071263C"/>
    <w:rsid w:val="0071277A"/>
    <w:rsid w:val="00712826"/>
    <w:rsid w:val="00712A7E"/>
    <w:rsid w:val="00712DB4"/>
    <w:rsid w:val="0071319F"/>
    <w:rsid w:val="00713335"/>
    <w:rsid w:val="00713457"/>
    <w:rsid w:val="00713715"/>
    <w:rsid w:val="0071394B"/>
    <w:rsid w:val="0071398F"/>
    <w:rsid w:val="00713BF1"/>
    <w:rsid w:val="00713CDC"/>
    <w:rsid w:val="00713D0A"/>
    <w:rsid w:val="00713F7D"/>
    <w:rsid w:val="00713F84"/>
    <w:rsid w:val="007140AB"/>
    <w:rsid w:val="0071419C"/>
    <w:rsid w:val="007143E6"/>
    <w:rsid w:val="0071441F"/>
    <w:rsid w:val="007147A3"/>
    <w:rsid w:val="00714857"/>
    <w:rsid w:val="007148C1"/>
    <w:rsid w:val="00714925"/>
    <w:rsid w:val="00714936"/>
    <w:rsid w:val="00714BDB"/>
    <w:rsid w:val="00714F42"/>
    <w:rsid w:val="0071502E"/>
    <w:rsid w:val="00715050"/>
    <w:rsid w:val="00715093"/>
    <w:rsid w:val="007153B5"/>
    <w:rsid w:val="0071550E"/>
    <w:rsid w:val="00715541"/>
    <w:rsid w:val="007156FC"/>
    <w:rsid w:val="00715734"/>
    <w:rsid w:val="0071584A"/>
    <w:rsid w:val="00715CC2"/>
    <w:rsid w:val="00715E69"/>
    <w:rsid w:val="00716094"/>
    <w:rsid w:val="007163CB"/>
    <w:rsid w:val="00716403"/>
    <w:rsid w:val="00716512"/>
    <w:rsid w:val="0071663A"/>
    <w:rsid w:val="007166D6"/>
    <w:rsid w:val="0071698F"/>
    <w:rsid w:val="00716ACE"/>
    <w:rsid w:val="00716EA4"/>
    <w:rsid w:val="00716ECA"/>
    <w:rsid w:val="007170A9"/>
    <w:rsid w:val="007170D7"/>
    <w:rsid w:val="007173F6"/>
    <w:rsid w:val="00717611"/>
    <w:rsid w:val="007176B4"/>
    <w:rsid w:val="007179D7"/>
    <w:rsid w:val="00717A02"/>
    <w:rsid w:val="00717A0E"/>
    <w:rsid w:val="00717AB4"/>
    <w:rsid w:val="00717B7C"/>
    <w:rsid w:val="00717EC9"/>
    <w:rsid w:val="00717FCB"/>
    <w:rsid w:val="0072010E"/>
    <w:rsid w:val="0072013F"/>
    <w:rsid w:val="00720146"/>
    <w:rsid w:val="00720333"/>
    <w:rsid w:val="00720386"/>
    <w:rsid w:val="00720827"/>
    <w:rsid w:val="00720A99"/>
    <w:rsid w:val="00720B42"/>
    <w:rsid w:val="00720B4A"/>
    <w:rsid w:val="00720CB2"/>
    <w:rsid w:val="00720D07"/>
    <w:rsid w:val="00720E0F"/>
    <w:rsid w:val="00720F3B"/>
    <w:rsid w:val="0072118B"/>
    <w:rsid w:val="007211EE"/>
    <w:rsid w:val="007216F7"/>
    <w:rsid w:val="00721770"/>
    <w:rsid w:val="00721878"/>
    <w:rsid w:val="0072189E"/>
    <w:rsid w:val="00721DB1"/>
    <w:rsid w:val="00721EF8"/>
    <w:rsid w:val="00721F56"/>
    <w:rsid w:val="00721FD8"/>
    <w:rsid w:val="00722113"/>
    <w:rsid w:val="007222C5"/>
    <w:rsid w:val="007223AC"/>
    <w:rsid w:val="007228C1"/>
    <w:rsid w:val="00722BD6"/>
    <w:rsid w:val="00722C7B"/>
    <w:rsid w:val="00722C93"/>
    <w:rsid w:val="00722E8E"/>
    <w:rsid w:val="00722FA9"/>
    <w:rsid w:val="0072310E"/>
    <w:rsid w:val="00723AB7"/>
    <w:rsid w:val="00723ABD"/>
    <w:rsid w:val="00723AD5"/>
    <w:rsid w:val="00723AFC"/>
    <w:rsid w:val="00723E05"/>
    <w:rsid w:val="00723F80"/>
    <w:rsid w:val="00724052"/>
    <w:rsid w:val="0072408A"/>
    <w:rsid w:val="007243A1"/>
    <w:rsid w:val="007246F7"/>
    <w:rsid w:val="00724947"/>
    <w:rsid w:val="00724A1E"/>
    <w:rsid w:val="00724AE6"/>
    <w:rsid w:val="00724B00"/>
    <w:rsid w:val="00724B3E"/>
    <w:rsid w:val="00724B5C"/>
    <w:rsid w:val="00724BEB"/>
    <w:rsid w:val="00724C6E"/>
    <w:rsid w:val="00724CB0"/>
    <w:rsid w:val="00724CCA"/>
    <w:rsid w:val="00724EDA"/>
    <w:rsid w:val="00725086"/>
    <w:rsid w:val="0072566E"/>
    <w:rsid w:val="00725BCE"/>
    <w:rsid w:val="00725BD4"/>
    <w:rsid w:val="00725F7A"/>
    <w:rsid w:val="007260C1"/>
    <w:rsid w:val="007260C3"/>
    <w:rsid w:val="007261B1"/>
    <w:rsid w:val="007261C3"/>
    <w:rsid w:val="007264C8"/>
    <w:rsid w:val="007264EF"/>
    <w:rsid w:val="0072653E"/>
    <w:rsid w:val="007267BB"/>
    <w:rsid w:val="007267CA"/>
    <w:rsid w:val="00726A86"/>
    <w:rsid w:val="00726ACE"/>
    <w:rsid w:val="00726B77"/>
    <w:rsid w:val="00726C94"/>
    <w:rsid w:val="00726E4C"/>
    <w:rsid w:val="00726EC1"/>
    <w:rsid w:val="00726FF0"/>
    <w:rsid w:val="00727065"/>
    <w:rsid w:val="007270DB"/>
    <w:rsid w:val="00727196"/>
    <w:rsid w:val="007272C0"/>
    <w:rsid w:val="00727A29"/>
    <w:rsid w:val="00727B4E"/>
    <w:rsid w:val="00727E12"/>
    <w:rsid w:val="00727F32"/>
    <w:rsid w:val="00730394"/>
    <w:rsid w:val="007304D2"/>
    <w:rsid w:val="00730719"/>
    <w:rsid w:val="00730889"/>
    <w:rsid w:val="00730A9A"/>
    <w:rsid w:val="00730B74"/>
    <w:rsid w:val="00730CAF"/>
    <w:rsid w:val="00730CFC"/>
    <w:rsid w:val="00730FA4"/>
    <w:rsid w:val="0073103A"/>
    <w:rsid w:val="0073110F"/>
    <w:rsid w:val="00731289"/>
    <w:rsid w:val="007312DD"/>
    <w:rsid w:val="00731541"/>
    <w:rsid w:val="007316EA"/>
    <w:rsid w:val="007317C7"/>
    <w:rsid w:val="00731910"/>
    <w:rsid w:val="0073191F"/>
    <w:rsid w:val="00731A65"/>
    <w:rsid w:val="00731BE6"/>
    <w:rsid w:val="0073200D"/>
    <w:rsid w:val="00732459"/>
    <w:rsid w:val="00732484"/>
    <w:rsid w:val="00732490"/>
    <w:rsid w:val="007326A3"/>
    <w:rsid w:val="0073273D"/>
    <w:rsid w:val="00732855"/>
    <w:rsid w:val="00732A55"/>
    <w:rsid w:val="00732B26"/>
    <w:rsid w:val="00732E14"/>
    <w:rsid w:val="00733219"/>
    <w:rsid w:val="007333E8"/>
    <w:rsid w:val="007334AF"/>
    <w:rsid w:val="00733553"/>
    <w:rsid w:val="007337B0"/>
    <w:rsid w:val="007339DD"/>
    <w:rsid w:val="00733C24"/>
    <w:rsid w:val="00733DDF"/>
    <w:rsid w:val="00733E58"/>
    <w:rsid w:val="00733E95"/>
    <w:rsid w:val="00733F9D"/>
    <w:rsid w:val="0073405E"/>
    <w:rsid w:val="007343A9"/>
    <w:rsid w:val="0073454B"/>
    <w:rsid w:val="00734656"/>
    <w:rsid w:val="0073499F"/>
    <w:rsid w:val="00734AAD"/>
    <w:rsid w:val="00734F58"/>
    <w:rsid w:val="00734FF8"/>
    <w:rsid w:val="0073530C"/>
    <w:rsid w:val="00735394"/>
    <w:rsid w:val="007354EB"/>
    <w:rsid w:val="00735F2B"/>
    <w:rsid w:val="00735F8B"/>
    <w:rsid w:val="007362E3"/>
    <w:rsid w:val="007363E7"/>
    <w:rsid w:val="007364DB"/>
    <w:rsid w:val="00736549"/>
    <w:rsid w:val="00736723"/>
    <w:rsid w:val="00736A67"/>
    <w:rsid w:val="00736EE2"/>
    <w:rsid w:val="00737008"/>
    <w:rsid w:val="007374E8"/>
    <w:rsid w:val="0073760B"/>
    <w:rsid w:val="0073766F"/>
    <w:rsid w:val="007376E3"/>
    <w:rsid w:val="00737841"/>
    <w:rsid w:val="00737933"/>
    <w:rsid w:val="00737B4D"/>
    <w:rsid w:val="00737D78"/>
    <w:rsid w:val="00737E18"/>
    <w:rsid w:val="0074000E"/>
    <w:rsid w:val="007400F7"/>
    <w:rsid w:val="00740177"/>
    <w:rsid w:val="007404ED"/>
    <w:rsid w:val="00740818"/>
    <w:rsid w:val="00740B94"/>
    <w:rsid w:val="00740BAF"/>
    <w:rsid w:val="00740BF6"/>
    <w:rsid w:val="00740D6B"/>
    <w:rsid w:val="00740F70"/>
    <w:rsid w:val="00740F8C"/>
    <w:rsid w:val="00741374"/>
    <w:rsid w:val="0074147C"/>
    <w:rsid w:val="007417CD"/>
    <w:rsid w:val="007417CF"/>
    <w:rsid w:val="007417D5"/>
    <w:rsid w:val="00741853"/>
    <w:rsid w:val="0074192D"/>
    <w:rsid w:val="00741A93"/>
    <w:rsid w:val="00741C8D"/>
    <w:rsid w:val="00741CA5"/>
    <w:rsid w:val="00741D0D"/>
    <w:rsid w:val="00741FE8"/>
    <w:rsid w:val="0074224F"/>
    <w:rsid w:val="007423DE"/>
    <w:rsid w:val="0074241A"/>
    <w:rsid w:val="00742596"/>
    <w:rsid w:val="0074261B"/>
    <w:rsid w:val="00742643"/>
    <w:rsid w:val="0074289B"/>
    <w:rsid w:val="007429A9"/>
    <w:rsid w:val="00742B24"/>
    <w:rsid w:val="00742C74"/>
    <w:rsid w:val="00742E10"/>
    <w:rsid w:val="00742E88"/>
    <w:rsid w:val="00742F92"/>
    <w:rsid w:val="0074301A"/>
    <w:rsid w:val="00743049"/>
    <w:rsid w:val="007430BB"/>
    <w:rsid w:val="007431FD"/>
    <w:rsid w:val="00743213"/>
    <w:rsid w:val="00743239"/>
    <w:rsid w:val="007437E8"/>
    <w:rsid w:val="00743D62"/>
    <w:rsid w:val="00744290"/>
    <w:rsid w:val="00744321"/>
    <w:rsid w:val="0074445F"/>
    <w:rsid w:val="00744546"/>
    <w:rsid w:val="007445C5"/>
    <w:rsid w:val="007445EC"/>
    <w:rsid w:val="00744A02"/>
    <w:rsid w:val="00744B0A"/>
    <w:rsid w:val="00744BE9"/>
    <w:rsid w:val="0074517A"/>
    <w:rsid w:val="007451A5"/>
    <w:rsid w:val="00745309"/>
    <w:rsid w:val="00745672"/>
    <w:rsid w:val="00745AD4"/>
    <w:rsid w:val="00745B79"/>
    <w:rsid w:val="00745E0A"/>
    <w:rsid w:val="00745FDF"/>
    <w:rsid w:val="007462C6"/>
    <w:rsid w:val="007463C0"/>
    <w:rsid w:val="007464EF"/>
    <w:rsid w:val="007465AE"/>
    <w:rsid w:val="007467B2"/>
    <w:rsid w:val="00746A30"/>
    <w:rsid w:val="00746C0C"/>
    <w:rsid w:val="00746F0E"/>
    <w:rsid w:val="00746F90"/>
    <w:rsid w:val="00747162"/>
    <w:rsid w:val="00747175"/>
    <w:rsid w:val="007474E2"/>
    <w:rsid w:val="007475F4"/>
    <w:rsid w:val="007475FE"/>
    <w:rsid w:val="00747A42"/>
    <w:rsid w:val="00747C57"/>
    <w:rsid w:val="00747C93"/>
    <w:rsid w:val="00747DE7"/>
    <w:rsid w:val="00747F9B"/>
    <w:rsid w:val="00750094"/>
    <w:rsid w:val="007508E5"/>
    <w:rsid w:val="007509EE"/>
    <w:rsid w:val="007509FC"/>
    <w:rsid w:val="00750BFA"/>
    <w:rsid w:val="00750CBE"/>
    <w:rsid w:val="00750E3E"/>
    <w:rsid w:val="00751055"/>
    <w:rsid w:val="007510A7"/>
    <w:rsid w:val="007512C4"/>
    <w:rsid w:val="00751523"/>
    <w:rsid w:val="00751738"/>
    <w:rsid w:val="00751C8C"/>
    <w:rsid w:val="00752067"/>
    <w:rsid w:val="007522E7"/>
    <w:rsid w:val="007524E9"/>
    <w:rsid w:val="007525D5"/>
    <w:rsid w:val="0075281F"/>
    <w:rsid w:val="00752827"/>
    <w:rsid w:val="00752C57"/>
    <w:rsid w:val="00752E59"/>
    <w:rsid w:val="00753256"/>
    <w:rsid w:val="007536AA"/>
    <w:rsid w:val="00753791"/>
    <w:rsid w:val="00754018"/>
    <w:rsid w:val="0075411E"/>
    <w:rsid w:val="007541C6"/>
    <w:rsid w:val="007545B4"/>
    <w:rsid w:val="00754770"/>
    <w:rsid w:val="00754809"/>
    <w:rsid w:val="007549EE"/>
    <w:rsid w:val="00754A00"/>
    <w:rsid w:val="00754DC4"/>
    <w:rsid w:val="00754F41"/>
    <w:rsid w:val="007552A3"/>
    <w:rsid w:val="007555F1"/>
    <w:rsid w:val="007556EF"/>
    <w:rsid w:val="00755B73"/>
    <w:rsid w:val="00755BAF"/>
    <w:rsid w:val="00755D1E"/>
    <w:rsid w:val="00755DE4"/>
    <w:rsid w:val="00755EAD"/>
    <w:rsid w:val="00755F4B"/>
    <w:rsid w:val="007560E6"/>
    <w:rsid w:val="00756169"/>
    <w:rsid w:val="007562E8"/>
    <w:rsid w:val="00756368"/>
    <w:rsid w:val="00756378"/>
    <w:rsid w:val="007566A7"/>
    <w:rsid w:val="007568A6"/>
    <w:rsid w:val="00756962"/>
    <w:rsid w:val="00756993"/>
    <w:rsid w:val="0075699C"/>
    <w:rsid w:val="00756A3D"/>
    <w:rsid w:val="00756C12"/>
    <w:rsid w:val="00756F02"/>
    <w:rsid w:val="00756FB4"/>
    <w:rsid w:val="0075700D"/>
    <w:rsid w:val="00757110"/>
    <w:rsid w:val="00757145"/>
    <w:rsid w:val="0075764E"/>
    <w:rsid w:val="00757C16"/>
    <w:rsid w:val="00757D6B"/>
    <w:rsid w:val="007600B8"/>
    <w:rsid w:val="007601D2"/>
    <w:rsid w:val="00760434"/>
    <w:rsid w:val="007608DD"/>
    <w:rsid w:val="00760913"/>
    <w:rsid w:val="007609AA"/>
    <w:rsid w:val="00760F5C"/>
    <w:rsid w:val="0076111D"/>
    <w:rsid w:val="00761174"/>
    <w:rsid w:val="00761286"/>
    <w:rsid w:val="00761351"/>
    <w:rsid w:val="007615C4"/>
    <w:rsid w:val="00761994"/>
    <w:rsid w:val="00761A95"/>
    <w:rsid w:val="00761EA1"/>
    <w:rsid w:val="00761EDB"/>
    <w:rsid w:val="007623A6"/>
    <w:rsid w:val="007624A3"/>
    <w:rsid w:val="00762D99"/>
    <w:rsid w:val="0076302C"/>
    <w:rsid w:val="0076309D"/>
    <w:rsid w:val="007630DF"/>
    <w:rsid w:val="00763115"/>
    <w:rsid w:val="0076312B"/>
    <w:rsid w:val="00763235"/>
    <w:rsid w:val="007632E7"/>
    <w:rsid w:val="00763453"/>
    <w:rsid w:val="007635E9"/>
    <w:rsid w:val="007636D1"/>
    <w:rsid w:val="0076372D"/>
    <w:rsid w:val="0076384C"/>
    <w:rsid w:val="00763981"/>
    <w:rsid w:val="00763A01"/>
    <w:rsid w:val="00763A10"/>
    <w:rsid w:val="00763AB9"/>
    <w:rsid w:val="00763D17"/>
    <w:rsid w:val="00763DC9"/>
    <w:rsid w:val="00763F3D"/>
    <w:rsid w:val="00764012"/>
    <w:rsid w:val="0076425B"/>
    <w:rsid w:val="00764275"/>
    <w:rsid w:val="007642C7"/>
    <w:rsid w:val="00764369"/>
    <w:rsid w:val="007644CE"/>
    <w:rsid w:val="0076477F"/>
    <w:rsid w:val="00764790"/>
    <w:rsid w:val="00764B90"/>
    <w:rsid w:val="00764C7B"/>
    <w:rsid w:val="00764C7E"/>
    <w:rsid w:val="00764D86"/>
    <w:rsid w:val="00765561"/>
    <w:rsid w:val="0076587B"/>
    <w:rsid w:val="00765AA2"/>
    <w:rsid w:val="00765F8E"/>
    <w:rsid w:val="00766091"/>
    <w:rsid w:val="00766157"/>
    <w:rsid w:val="00766252"/>
    <w:rsid w:val="00766382"/>
    <w:rsid w:val="00766478"/>
    <w:rsid w:val="00766519"/>
    <w:rsid w:val="0076659C"/>
    <w:rsid w:val="0076662E"/>
    <w:rsid w:val="00766691"/>
    <w:rsid w:val="00766760"/>
    <w:rsid w:val="0076694E"/>
    <w:rsid w:val="00767271"/>
    <w:rsid w:val="007672BE"/>
    <w:rsid w:val="007674DC"/>
    <w:rsid w:val="0076750B"/>
    <w:rsid w:val="007677F1"/>
    <w:rsid w:val="00767A24"/>
    <w:rsid w:val="00767AD9"/>
    <w:rsid w:val="00767DDA"/>
    <w:rsid w:val="00767DE7"/>
    <w:rsid w:val="007700EB"/>
    <w:rsid w:val="00770176"/>
    <w:rsid w:val="007701B2"/>
    <w:rsid w:val="007701EA"/>
    <w:rsid w:val="007709C9"/>
    <w:rsid w:val="00770A44"/>
    <w:rsid w:val="00770BDA"/>
    <w:rsid w:val="00770C61"/>
    <w:rsid w:val="00770C95"/>
    <w:rsid w:val="00770CC8"/>
    <w:rsid w:val="00770CD1"/>
    <w:rsid w:val="00771019"/>
    <w:rsid w:val="00771067"/>
    <w:rsid w:val="007711BF"/>
    <w:rsid w:val="00771218"/>
    <w:rsid w:val="00771787"/>
    <w:rsid w:val="00771B1A"/>
    <w:rsid w:val="00771D2C"/>
    <w:rsid w:val="00771FD3"/>
    <w:rsid w:val="00772753"/>
    <w:rsid w:val="00772990"/>
    <w:rsid w:val="00772EB9"/>
    <w:rsid w:val="007739CD"/>
    <w:rsid w:val="00773B76"/>
    <w:rsid w:val="00773BC0"/>
    <w:rsid w:val="00773D89"/>
    <w:rsid w:val="00773EB7"/>
    <w:rsid w:val="00773EDC"/>
    <w:rsid w:val="00774417"/>
    <w:rsid w:val="00774423"/>
    <w:rsid w:val="00774426"/>
    <w:rsid w:val="00774673"/>
    <w:rsid w:val="007746D5"/>
    <w:rsid w:val="007747ED"/>
    <w:rsid w:val="00774BD9"/>
    <w:rsid w:val="00774F00"/>
    <w:rsid w:val="00774F16"/>
    <w:rsid w:val="00775051"/>
    <w:rsid w:val="00775147"/>
    <w:rsid w:val="007751FB"/>
    <w:rsid w:val="007754E1"/>
    <w:rsid w:val="007756F8"/>
    <w:rsid w:val="00775856"/>
    <w:rsid w:val="00775892"/>
    <w:rsid w:val="007759B0"/>
    <w:rsid w:val="00775C2B"/>
    <w:rsid w:val="00775DF2"/>
    <w:rsid w:val="00775DF7"/>
    <w:rsid w:val="00775FA3"/>
    <w:rsid w:val="007760CD"/>
    <w:rsid w:val="007761D1"/>
    <w:rsid w:val="0077653D"/>
    <w:rsid w:val="00776660"/>
    <w:rsid w:val="007767D7"/>
    <w:rsid w:val="00776A03"/>
    <w:rsid w:val="00776A3E"/>
    <w:rsid w:val="00776B94"/>
    <w:rsid w:val="00776C5F"/>
    <w:rsid w:val="00776F61"/>
    <w:rsid w:val="007774FC"/>
    <w:rsid w:val="00777662"/>
    <w:rsid w:val="00777850"/>
    <w:rsid w:val="00777865"/>
    <w:rsid w:val="00777892"/>
    <w:rsid w:val="00777ACB"/>
    <w:rsid w:val="00777BB8"/>
    <w:rsid w:val="00777DC7"/>
    <w:rsid w:val="00777F7D"/>
    <w:rsid w:val="00777FB9"/>
    <w:rsid w:val="007804CF"/>
    <w:rsid w:val="00780BE6"/>
    <w:rsid w:val="00780C22"/>
    <w:rsid w:val="00780E00"/>
    <w:rsid w:val="00780E9C"/>
    <w:rsid w:val="00780EBD"/>
    <w:rsid w:val="00780F1C"/>
    <w:rsid w:val="007812F6"/>
    <w:rsid w:val="0078136B"/>
    <w:rsid w:val="00781419"/>
    <w:rsid w:val="007816BA"/>
    <w:rsid w:val="00781746"/>
    <w:rsid w:val="007817D1"/>
    <w:rsid w:val="007818FF"/>
    <w:rsid w:val="00781A57"/>
    <w:rsid w:val="00781DB8"/>
    <w:rsid w:val="00782263"/>
    <w:rsid w:val="00782284"/>
    <w:rsid w:val="00782639"/>
    <w:rsid w:val="0078298A"/>
    <w:rsid w:val="00782ED7"/>
    <w:rsid w:val="00782F53"/>
    <w:rsid w:val="00783234"/>
    <w:rsid w:val="00783550"/>
    <w:rsid w:val="00783DCC"/>
    <w:rsid w:val="00783EA7"/>
    <w:rsid w:val="00783F13"/>
    <w:rsid w:val="00783FCA"/>
    <w:rsid w:val="007840C2"/>
    <w:rsid w:val="0078433B"/>
    <w:rsid w:val="007848E4"/>
    <w:rsid w:val="00784A8B"/>
    <w:rsid w:val="007851AA"/>
    <w:rsid w:val="0078535F"/>
    <w:rsid w:val="00785517"/>
    <w:rsid w:val="00785808"/>
    <w:rsid w:val="00785B5F"/>
    <w:rsid w:val="00785BE6"/>
    <w:rsid w:val="00785CBC"/>
    <w:rsid w:val="00785EAF"/>
    <w:rsid w:val="00785F27"/>
    <w:rsid w:val="00786027"/>
    <w:rsid w:val="00786084"/>
    <w:rsid w:val="007860E9"/>
    <w:rsid w:val="00786353"/>
    <w:rsid w:val="007863D7"/>
    <w:rsid w:val="007864A4"/>
    <w:rsid w:val="007864DE"/>
    <w:rsid w:val="007865BF"/>
    <w:rsid w:val="0078677B"/>
    <w:rsid w:val="0078677C"/>
    <w:rsid w:val="007869A7"/>
    <w:rsid w:val="00786A56"/>
    <w:rsid w:val="00786BAD"/>
    <w:rsid w:val="00786F29"/>
    <w:rsid w:val="00787191"/>
    <w:rsid w:val="0078756D"/>
    <w:rsid w:val="0078772B"/>
    <w:rsid w:val="007878B7"/>
    <w:rsid w:val="00787B82"/>
    <w:rsid w:val="00787D09"/>
    <w:rsid w:val="00787E87"/>
    <w:rsid w:val="00790033"/>
    <w:rsid w:val="00790065"/>
    <w:rsid w:val="00790647"/>
    <w:rsid w:val="007906B0"/>
    <w:rsid w:val="00790800"/>
    <w:rsid w:val="00790959"/>
    <w:rsid w:val="00790A18"/>
    <w:rsid w:val="00790B62"/>
    <w:rsid w:val="00790C2C"/>
    <w:rsid w:val="00790CDC"/>
    <w:rsid w:val="00790F93"/>
    <w:rsid w:val="00790FE6"/>
    <w:rsid w:val="007911CD"/>
    <w:rsid w:val="007913FD"/>
    <w:rsid w:val="0079148A"/>
    <w:rsid w:val="007914E4"/>
    <w:rsid w:val="007917C0"/>
    <w:rsid w:val="00791B5E"/>
    <w:rsid w:val="00791C7B"/>
    <w:rsid w:val="0079200F"/>
    <w:rsid w:val="00792055"/>
    <w:rsid w:val="007920DE"/>
    <w:rsid w:val="00792216"/>
    <w:rsid w:val="007924C7"/>
    <w:rsid w:val="007925BC"/>
    <w:rsid w:val="007927A2"/>
    <w:rsid w:val="00792844"/>
    <w:rsid w:val="00792979"/>
    <w:rsid w:val="00792AAE"/>
    <w:rsid w:val="00792CF4"/>
    <w:rsid w:val="00792E57"/>
    <w:rsid w:val="00793121"/>
    <w:rsid w:val="00793124"/>
    <w:rsid w:val="0079333F"/>
    <w:rsid w:val="007934A6"/>
    <w:rsid w:val="007936DC"/>
    <w:rsid w:val="0079383B"/>
    <w:rsid w:val="007939B4"/>
    <w:rsid w:val="007939F3"/>
    <w:rsid w:val="00793AEC"/>
    <w:rsid w:val="00793C9A"/>
    <w:rsid w:val="00793CDD"/>
    <w:rsid w:val="00793D8D"/>
    <w:rsid w:val="007940A0"/>
    <w:rsid w:val="00794178"/>
    <w:rsid w:val="00794353"/>
    <w:rsid w:val="0079453B"/>
    <w:rsid w:val="00794B8C"/>
    <w:rsid w:val="00794BD9"/>
    <w:rsid w:val="00794C9B"/>
    <w:rsid w:val="00794CCA"/>
    <w:rsid w:val="00794D37"/>
    <w:rsid w:val="00794D76"/>
    <w:rsid w:val="00794EAE"/>
    <w:rsid w:val="00794F90"/>
    <w:rsid w:val="007950CF"/>
    <w:rsid w:val="0079513C"/>
    <w:rsid w:val="007954F5"/>
    <w:rsid w:val="007956C1"/>
    <w:rsid w:val="00795A5C"/>
    <w:rsid w:val="00795BD8"/>
    <w:rsid w:val="00795C9B"/>
    <w:rsid w:val="00795CDE"/>
    <w:rsid w:val="00795DCD"/>
    <w:rsid w:val="00795F3F"/>
    <w:rsid w:val="00795FF6"/>
    <w:rsid w:val="007961C1"/>
    <w:rsid w:val="00796967"/>
    <w:rsid w:val="00796CFA"/>
    <w:rsid w:val="0079732A"/>
    <w:rsid w:val="00797337"/>
    <w:rsid w:val="007974A7"/>
    <w:rsid w:val="0079755F"/>
    <w:rsid w:val="00797670"/>
    <w:rsid w:val="0079782C"/>
    <w:rsid w:val="00797892"/>
    <w:rsid w:val="007978C0"/>
    <w:rsid w:val="00797C84"/>
    <w:rsid w:val="00797E36"/>
    <w:rsid w:val="00797E42"/>
    <w:rsid w:val="00797F66"/>
    <w:rsid w:val="007A017A"/>
    <w:rsid w:val="007A0337"/>
    <w:rsid w:val="007A07C4"/>
    <w:rsid w:val="007A0866"/>
    <w:rsid w:val="007A08BB"/>
    <w:rsid w:val="007A0C45"/>
    <w:rsid w:val="007A0D3A"/>
    <w:rsid w:val="007A0DF3"/>
    <w:rsid w:val="007A1204"/>
    <w:rsid w:val="007A15CC"/>
    <w:rsid w:val="007A1A65"/>
    <w:rsid w:val="007A1ACE"/>
    <w:rsid w:val="007A1D76"/>
    <w:rsid w:val="007A218E"/>
    <w:rsid w:val="007A2191"/>
    <w:rsid w:val="007A2236"/>
    <w:rsid w:val="007A2243"/>
    <w:rsid w:val="007A23E3"/>
    <w:rsid w:val="007A23EB"/>
    <w:rsid w:val="007A249C"/>
    <w:rsid w:val="007A2AED"/>
    <w:rsid w:val="007A2DBB"/>
    <w:rsid w:val="007A2EB8"/>
    <w:rsid w:val="007A302B"/>
    <w:rsid w:val="007A3266"/>
    <w:rsid w:val="007A3813"/>
    <w:rsid w:val="007A3845"/>
    <w:rsid w:val="007A3970"/>
    <w:rsid w:val="007A3A45"/>
    <w:rsid w:val="007A3B1C"/>
    <w:rsid w:val="007A3BAA"/>
    <w:rsid w:val="007A3BF5"/>
    <w:rsid w:val="007A3D5B"/>
    <w:rsid w:val="007A409F"/>
    <w:rsid w:val="007A446D"/>
    <w:rsid w:val="007A44F7"/>
    <w:rsid w:val="007A48F9"/>
    <w:rsid w:val="007A49F7"/>
    <w:rsid w:val="007A4A51"/>
    <w:rsid w:val="007A4AE7"/>
    <w:rsid w:val="007A4BD5"/>
    <w:rsid w:val="007A4C5A"/>
    <w:rsid w:val="007A4C76"/>
    <w:rsid w:val="007A4CD7"/>
    <w:rsid w:val="007A4E16"/>
    <w:rsid w:val="007A4F2B"/>
    <w:rsid w:val="007A50FB"/>
    <w:rsid w:val="007A51D7"/>
    <w:rsid w:val="007A55FA"/>
    <w:rsid w:val="007A57BA"/>
    <w:rsid w:val="007A599E"/>
    <w:rsid w:val="007A5B30"/>
    <w:rsid w:val="007A5C9A"/>
    <w:rsid w:val="007A5DAB"/>
    <w:rsid w:val="007A6152"/>
    <w:rsid w:val="007A6215"/>
    <w:rsid w:val="007A68EF"/>
    <w:rsid w:val="007A703B"/>
    <w:rsid w:val="007A7061"/>
    <w:rsid w:val="007A70C0"/>
    <w:rsid w:val="007A714D"/>
    <w:rsid w:val="007A718B"/>
    <w:rsid w:val="007A71D5"/>
    <w:rsid w:val="007A7229"/>
    <w:rsid w:val="007A75F7"/>
    <w:rsid w:val="007A76FE"/>
    <w:rsid w:val="007A7819"/>
    <w:rsid w:val="007A7887"/>
    <w:rsid w:val="007A7AD9"/>
    <w:rsid w:val="007A7B34"/>
    <w:rsid w:val="007A7F43"/>
    <w:rsid w:val="007A7F98"/>
    <w:rsid w:val="007B00B2"/>
    <w:rsid w:val="007B0119"/>
    <w:rsid w:val="007B0187"/>
    <w:rsid w:val="007B0323"/>
    <w:rsid w:val="007B034F"/>
    <w:rsid w:val="007B03CA"/>
    <w:rsid w:val="007B03E1"/>
    <w:rsid w:val="007B075A"/>
    <w:rsid w:val="007B07BD"/>
    <w:rsid w:val="007B0A44"/>
    <w:rsid w:val="007B0C72"/>
    <w:rsid w:val="007B0CD5"/>
    <w:rsid w:val="007B10BF"/>
    <w:rsid w:val="007B12CE"/>
    <w:rsid w:val="007B132C"/>
    <w:rsid w:val="007B159F"/>
    <w:rsid w:val="007B1D6F"/>
    <w:rsid w:val="007B1F53"/>
    <w:rsid w:val="007B1FD4"/>
    <w:rsid w:val="007B20B7"/>
    <w:rsid w:val="007B2135"/>
    <w:rsid w:val="007B22B9"/>
    <w:rsid w:val="007B249D"/>
    <w:rsid w:val="007B249E"/>
    <w:rsid w:val="007B25F3"/>
    <w:rsid w:val="007B26B5"/>
    <w:rsid w:val="007B2E5C"/>
    <w:rsid w:val="007B30FE"/>
    <w:rsid w:val="007B3991"/>
    <w:rsid w:val="007B3CF6"/>
    <w:rsid w:val="007B3FC2"/>
    <w:rsid w:val="007B4178"/>
    <w:rsid w:val="007B4389"/>
    <w:rsid w:val="007B4413"/>
    <w:rsid w:val="007B462B"/>
    <w:rsid w:val="007B4927"/>
    <w:rsid w:val="007B4AB7"/>
    <w:rsid w:val="007B4C0C"/>
    <w:rsid w:val="007B4C40"/>
    <w:rsid w:val="007B4F8E"/>
    <w:rsid w:val="007B52EC"/>
    <w:rsid w:val="007B5529"/>
    <w:rsid w:val="007B576E"/>
    <w:rsid w:val="007B6083"/>
    <w:rsid w:val="007B6159"/>
    <w:rsid w:val="007B643A"/>
    <w:rsid w:val="007B64EE"/>
    <w:rsid w:val="007B66D7"/>
    <w:rsid w:val="007B682E"/>
    <w:rsid w:val="007B68A9"/>
    <w:rsid w:val="007B69CE"/>
    <w:rsid w:val="007B6AB0"/>
    <w:rsid w:val="007B6CDA"/>
    <w:rsid w:val="007B7110"/>
    <w:rsid w:val="007B715A"/>
    <w:rsid w:val="007B7327"/>
    <w:rsid w:val="007B73C3"/>
    <w:rsid w:val="007B73F4"/>
    <w:rsid w:val="007B7593"/>
    <w:rsid w:val="007B75F3"/>
    <w:rsid w:val="007B7634"/>
    <w:rsid w:val="007B76D4"/>
    <w:rsid w:val="007B78BF"/>
    <w:rsid w:val="007B7963"/>
    <w:rsid w:val="007B7998"/>
    <w:rsid w:val="007B7C60"/>
    <w:rsid w:val="007B7CA7"/>
    <w:rsid w:val="007B7DDF"/>
    <w:rsid w:val="007B7FAC"/>
    <w:rsid w:val="007C01D1"/>
    <w:rsid w:val="007C02CF"/>
    <w:rsid w:val="007C032B"/>
    <w:rsid w:val="007C03FF"/>
    <w:rsid w:val="007C04AC"/>
    <w:rsid w:val="007C0533"/>
    <w:rsid w:val="007C0738"/>
    <w:rsid w:val="007C0782"/>
    <w:rsid w:val="007C0973"/>
    <w:rsid w:val="007C0B93"/>
    <w:rsid w:val="007C0BE8"/>
    <w:rsid w:val="007C16C4"/>
    <w:rsid w:val="007C18E0"/>
    <w:rsid w:val="007C19A2"/>
    <w:rsid w:val="007C1C87"/>
    <w:rsid w:val="007C1DDB"/>
    <w:rsid w:val="007C1E0C"/>
    <w:rsid w:val="007C1EA6"/>
    <w:rsid w:val="007C1EF8"/>
    <w:rsid w:val="007C1FEE"/>
    <w:rsid w:val="007C260D"/>
    <w:rsid w:val="007C2A06"/>
    <w:rsid w:val="007C2B1D"/>
    <w:rsid w:val="007C2C12"/>
    <w:rsid w:val="007C2C55"/>
    <w:rsid w:val="007C2CD4"/>
    <w:rsid w:val="007C2F12"/>
    <w:rsid w:val="007C2F20"/>
    <w:rsid w:val="007C30C3"/>
    <w:rsid w:val="007C3197"/>
    <w:rsid w:val="007C3250"/>
    <w:rsid w:val="007C3368"/>
    <w:rsid w:val="007C37A4"/>
    <w:rsid w:val="007C37C3"/>
    <w:rsid w:val="007C38AB"/>
    <w:rsid w:val="007C3E01"/>
    <w:rsid w:val="007C3EDD"/>
    <w:rsid w:val="007C3F2E"/>
    <w:rsid w:val="007C3FAA"/>
    <w:rsid w:val="007C4257"/>
    <w:rsid w:val="007C46EA"/>
    <w:rsid w:val="007C4766"/>
    <w:rsid w:val="007C4782"/>
    <w:rsid w:val="007C4887"/>
    <w:rsid w:val="007C49D8"/>
    <w:rsid w:val="007C4CA6"/>
    <w:rsid w:val="007C4DE8"/>
    <w:rsid w:val="007C4EAA"/>
    <w:rsid w:val="007C511F"/>
    <w:rsid w:val="007C556B"/>
    <w:rsid w:val="007C5573"/>
    <w:rsid w:val="007C58BC"/>
    <w:rsid w:val="007C58FA"/>
    <w:rsid w:val="007C5B46"/>
    <w:rsid w:val="007C5C84"/>
    <w:rsid w:val="007C5CED"/>
    <w:rsid w:val="007C5F47"/>
    <w:rsid w:val="007C603C"/>
    <w:rsid w:val="007C62DA"/>
    <w:rsid w:val="007C6963"/>
    <w:rsid w:val="007C6F5F"/>
    <w:rsid w:val="007C709A"/>
    <w:rsid w:val="007C7534"/>
    <w:rsid w:val="007C7572"/>
    <w:rsid w:val="007C7614"/>
    <w:rsid w:val="007C7808"/>
    <w:rsid w:val="007C7936"/>
    <w:rsid w:val="007C7BE0"/>
    <w:rsid w:val="007C7CC1"/>
    <w:rsid w:val="007C7E2D"/>
    <w:rsid w:val="007C7FEE"/>
    <w:rsid w:val="007D0024"/>
    <w:rsid w:val="007D02BE"/>
    <w:rsid w:val="007D033E"/>
    <w:rsid w:val="007D07D3"/>
    <w:rsid w:val="007D0A48"/>
    <w:rsid w:val="007D0D3C"/>
    <w:rsid w:val="007D0E81"/>
    <w:rsid w:val="007D0EE6"/>
    <w:rsid w:val="007D0F13"/>
    <w:rsid w:val="007D0F97"/>
    <w:rsid w:val="007D0FF8"/>
    <w:rsid w:val="007D11A5"/>
    <w:rsid w:val="007D11D9"/>
    <w:rsid w:val="007D17FB"/>
    <w:rsid w:val="007D1C4A"/>
    <w:rsid w:val="007D2074"/>
    <w:rsid w:val="007D2286"/>
    <w:rsid w:val="007D2302"/>
    <w:rsid w:val="007D239A"/>
    <w:rsid w:val="007D23E8"/>
    <w:rsid w:val="007D2459"/>
    <w:rsid w:val="007D2480"/>
    <w:rsid w:val="007D24A3"/>
    <w:rsid w:val="007D24B6"/>
    <w:rsid w:val="007D2671"/>
    <w:rsid w:val="007D2932"/>
    <w:rsid w:val="007D2FFD"/>
    <w:rsid w:val="007D301D"/>
    <w:rsid w:val="007D3168"/>
    <w:rsid w:val="007D31A9"/>
    <w:rsid w:val="007D31C6"/>
    <w:rsid w:val="007D3353"/>
    <w:rsid w:val="007D38F0"/>
    <w:rsid w:val="007D3A5B"/>
    <w:rsid w:val="007D3BD6"/>
    <w:rsid w:val="007D3C8C"/>
    <w:rsid w:val="007D3CCE"/>
    <w:rsid w:val="007D42BA"/>
    <w:rsid w:val="007D4323"/>
    <w:rsid w:val="007D438D"/>
    <w:rsid w:val="007D4390"/>
    <w:rsid w:val="007D4445"/>
    <w:rsid w:val="007D4603"/>
    <w:rsid w:val="007D46A9"/>
    <w:rsid w:val="007D4868"/>
    <w:rsid w:val="007D4C58"/>
    <w:rsid w:val="007D4C81"/>
    <w:rsid w:val="007D4CC5"/>
    <w:rsid w:val="007D4F5C"/>
    <w:rsid w:val="007D4FC3"/>
    <w:rsid w:val="007D4FD8"/>
    <w:rsid w:val="007D5116"/>
    <w:rsid w:val="007D512E"/>
    <w:rsid w:val="007D52BE"/>
    <w:rsid w:val="007D52E5"/>
    <w:rsid w:val="007D5B35"/>
    <w:rsid w:val="007D5CE8"/>
    <w:rsid w:val="007D5E5F"/>
    <w:rsid w:val="007D5E8C"/>
    <w:rsid w:val="007D6325"/>
    <w:rsid w:val="007D65A0"/>
    <w:rsid w:val="007D6AAD"/>
    <w:rsid w:val="007D6CDD"/>
    <w:rsid w:val="007D6D62"/>
    <w:rsid w:val="007D6D80"/>
    <w:rsid w:val="007D6DBC"/>
    <w:rsid w:val="007D6E51"/>
    <w:rsid w:val="007D6ED8"/>
    <w:rsid w:val="007D707F"/>
    <w:rsid w:val="007D71C9"/>
    <w:rsid w:val="007D72E0"/>
    <w:rsid w:val="007D75B5"/>
    <w:rsid w:val="007D76F4"/>
    <w:rsid w:val="007D7981"/>
    <w:rsid w:val="007D7CCE"/>
    <w:rsid w:val="007D7E08"/>
    <w:rsid w:val="007D7FFE"/>
    <w:rsid w:val="007E031F"/>
    <w:rsid w:val="007E03D8"/>
    <w:rsid w:val="007E04B5"/>
    <w:rsid w:val="007E0578"/>
    <w:rsid w:val="007E0947"/>
    <w:rsid w:val="007E0A03"/>
    <w:rsid w:val="007E1256"/>
    <w:rsid w:val="007E12E5"/>
    <w:rsid w:val="007E1515"/>
    <w:rsid w:val="007E1AB2"/>
    <w:rsid w:val="007E1C0A"/>
    <w:rsid w:val="007E1C82"/>
    <w:rsid w:val="007E1D65"/>
    <w:rsid w:val="007E20E9"/>
    <w:rsid w:val="007E2486"/>
    <w:rsid w:val="007E2556"/>
    <w:rsid w:val="007E25FB"/>
    <w:rsid w:val="007E273D"/>
    <w:rsid w:val="007E2878"/>
    <w:rsid w:val="007E2B7E"/>
    <w:rsid w:val="007E2D75"/>
    <w:rsid w:val="007E2DE2"/>
    <w:rsid w:val="007E301A"/>
    <w:rsid w:val="007E3057"/>
    <w:rsid w:val="007E30F0"/>
    <w:rsid w:val="007E3139"/>
    <w:rsid w:val="007E316B"/>
    <w:rsid w:val="007E317D"/>
    <w:rsid w:val="007E3235"/>
    <w:rsid w:val="007E326E"/>
    <w:rsid w:val="007E35F0"/>
    <w:rsid w:val="007E3620"/>
    <w:rsid w:val="007E364A"/>
    <w:rsid w:val="007E3A72"/>
    <w:rsid w:val="007E3B35"/>
    <w:rsid w:val="007E3B5F"/>
    <w:rsid w:val="007E3C1F"/>
    <w:rsid w:val="007E3D81"/>
    <w:rsid w:val="007E3DDC"/>
    <w:rsid w:val="007E3EB0"/>
    <w:rsid w:val="007E3EE0"/>
    <w:rsid w:val="007E4128"/>
    <w:rsid w:val="007E4330"/>
    <w:rsid w:val="007E4353"/>
    <w:rsid w:val="007E4831"/>
    <w:rsid w:val="007E517D"/>
    <w:rsid w:val="007E52E8"/>
    <w:rsid w:val="007E5884"/>
    <w:rsid w:val="007E59F6"/>
    <w:rsid w:val="007E5A62"/>
    <w:rsid w:val="007E5AEA"/>
    <w:rsid w:val="007E6025"/>
    <w:rsid w:val="007E61C3"/>
    <w:rsid w:val="007E6231"/>
    <w:rsid w:val="007E6301"/>
    <w:rsid w:val="007E6375"/>
    <w:rsid w:val="007E6516"/>
    <w:rsid w:val="007E653A"/>
    <w:rsid w:val="007E67DE"/>
    <w:rsid w:val="007E68B0"/>
    <w:rsid w:val="007E70A5"/>
    <w:rsid w:val="007E71FC"/>
    <w:rsid w:val="007E72F2"/>
    <w:rsid w:val="007E760C"/>
    <w:rsid w:val="007E77D5"/>
    <w:rsid w:val="007E7A6B"/>
    <w:rsid w:val="007E7A6F"/>
    <w:rsid w:val="007E7E4F"/>
    <w:rsid w:val="007F00DB"/>
    <w:rsid w:val="007F01AB"/>
    <w:rsid w:val="007F0448"/>
    <w:rsid w:val="007F05D7"/>
    <w:rsid w:val="007F0852"/>
    <w:rsid w:val="007F0B6D"/>
    <w:rsid w:val="007F128C"/>
    <w:rsid w:val="007F1467"/>
    <w:rsid w:val="007F1755"/>
    <w:rsid w:val="007F17F9"/>
    <w:rsid w:val="007F1833"/>
    <w:rsid w:val="007F1938"/>
    <w:rsid w:val="007F1976"/>
    <w:rsid w:val="007F19FA"/>
    <w:rsid w:val="007F1AA9"/>
    <w:rsid w:val="007F1B9C"/>
    <w:rsid w:val="007F1ED3"/>
    <w:rsid w:val="007F21DD"/>
    <w:rsid w:val="007F240F"/>
    <w:rsid w:val="007F2D29"/>
    <w:rsid w:val="007F2E98"/>
    <w:rsid w:val="007F34A8"/>
    <w:rsid w:val="007F3629"/>
    <w:rsid w:val="007F3689"/>
    <w:rsid w:val="007F372D"/>
    <w:rsid w:val="007F37CE"/>
    <w:rsid w:val="007F3C50"/>
    <w:rsid w:val="007F3C6D"/>
    <w:rsid w:val="007F3D34"/>
    <w:rsid w:val="007F4552"/>
    <w:rsid w:val="007F467D"/>
    <w:rsid w:val="007F4877"/>
    <w:rsid w:val="007F52AF"/>
    <w:rsid w:val="007F5342"/>
    <w:rsid w:val="007F54A4"/>
    <w:rsid w:val="007F581F"/>
    <w:rsid w:val="007F5856"/>
    <w:rsid w:val="007F5D10"/>
    <w:rsid w:val="007F5D7A"/>
    <w:rsid w:val="007F5E26"/>
    <w:rsid w:val="007F61AE"/>
    <w:rsid w:val="007F654B"/>
    <w:rsid w:val="007F6655"/>
    <w:rsid w:val="007F6E90"/>
    <w:rsid w:val="007F6F19"/>
    <w:rsid w:val="007F70A1"/>
    <w:rsid w:val="007F7299"/>
    <w:rsid w:val="007F7542"/>
    <w:rsid w:val="007F7678"/>
    <w:rsid w:val="007F77AA"/>
    <w:rsid w:val="007F7809"/>
    <w:rsid w:val="007F7C3F"/>
    <w:rsid w:val="007F7E3E"/>
    <w:rsid w:val="007F7E4E"/>
    <w:rsid w:val="007F7FA8"/>
    <w:rsid w:val="00800229"/>
    <w:rsid w:val="00800421"/>
    <w:rsid w:val="008004E2"/>
    <w:rsid w:val="00800516"/>
    <w:rsid w:val="00800526"/>
    <w:rsid w:val="00800632"/>
    <w:rsid w:val="0080066B"/>
    <w:rsid w:val="0080086A"/>
    <w:rsid w:val="00800948"/>
    <w:rsid w:val="0080094D"/>
    <w:rsid w:val="00800B3E"/>
    <w:rsid w:val="00801212"/>
    <w:rsid w:val="008016C1"/>
    <w:rsid w:val="00801726"/>
    <w:rsid w:val="00801928"/>
    <w:rsid w:val="00801B06"/>
    <w:rsid w:val="00801D70"/>
    <w:rsid w:val="00801D8B"/>
    <w:rsid w:val="00801F0F"/>
    <w:rsid w:val="00801F6A"/>
    <w:rsid w:val="008020CF"/>
    <w:rsid w:val="00802171"/>
    <w:rsid w:val="00802375"/>
    <w:rsid w:val="00802438"/>
    <w:rsid w:val="008025BB"/>
    <w:rsid w:val="008026E9"/>
    <w:rsid w:val="0080275D"/>
    <w:rsid w:val="008027E8"/>
    <w:rsid w:val="0080283F"/>
    <w:rsid w:val="00802BD6"/>
    <w:rsid w:val="00802C39"/>
    <w:rsid w:val="008031B9"/>
    <w:rsid w:val="00803378"/>
    <w:rsid w:val="00803501"/>
    <w:rsid w:val="00803574"/>
    <w:rsid w:val="0080359A"/>
    <w:rsid w:val="00803622"/>
    <w:rsid w:val="008037BB"/>
    <w:rsid w:val="00803A31"/>
    <w:rsid w:val="00803B1E"/>
    <w:rsid w:val="00803E66"/>
    <w:rsid w:val="00803EDD"/>
    <w:rsid w:val="008040D1"/>
    <w:rsid w:val="0080435B"/>
    <w:rsid w:val="00804458"/>
    <w:rsid w:val="00804558"/>
    <w:rsid w:val="008045FE"/>
    <w:rsid w:val="00804785"/>
    <w:rsid w:val="0080489A"/>
    <w:rsid w:val="00804B17"/>
    <w:rsid w:val="00804B8F"/>
    <w:rsid w:val="0080533A"/>
    <w:rsid w:val="008053FC"/>
    <w:rsid w:val="0080542E"/>
    <w:rsid w:val="00805514"/>
    <w:rsid w:val="00805531"/>
    <w:rsid w:val="008055AD"/>
    <w:rsid w:val="00805724"/>
    <w:rsid w:val="008057BB"/>
    <w:rsid w:val="008059D7"/>
    <w:rsid w:val="00805AA7"/>
    <w:rsid w:val="00805B71"/>
    <w:rsid w:val="00805B9F"/>
    <w:rsid w:val="00805C63"/>
    <w:rsid w:val="00805E5C"/>
    <w:rsid w:val="00805F09"/>
    <w:rsid w:val="008061EA"/>
    <w:rsid w:val="008062A0"/>
    <w:rsid w:val="0080686B"/>
    <w:rsid w:val="008068C3"/>
    <w:rsid w:val="00806968"/>
    <w:rsid w:val="00806A5F"/>
    <w:rsid w:val="00806CB1"/>
    <w:rsid w:val="00806FA0"/>
    <w:rsid w:val="0080714C"/>
    <w:rsid w:val="00807588"/>
    <w:rsid w:val="008076DA"/>
    <w:rsid w:val="00807832"/>
    <w:rsid w:val="00807C91"/>
    <w:rsid w:val="00807D79"/>
    <w:rsid w:val="00807D92"/>
    <w:rsid w:val="00807E58"/>
    <w:rsid w:val="00807F71"/>
    <w:rsid w:val="00807FAA"/>
    <w:rsid w:val="00807FDF"/>
    <w:rsid w:val="0081003F"/>
    <w:rsid w:val="0081010C"/>
    <w:rsid w:val="00810636"/>
    <w:rsid w:val="00810C83"/>
    <w:rsid w:val="00810D97"/>
    <w:rsid w:val="00810ECC"/>
    <w:rsid w:val="008112B7"/>
    <w:rsid w:val="008115E6"/>
    <w:rsid w:val="008117D2"/>
    <w:rsid w:val="00811978"/>
    <w:rsid w:val="00811983"/>
    <w:rsid w:val="008119F9"/>
    <w:rsid w:val="00811C05"/>
    <w:rsid w:val="00811D9D"/>
    <w:rsid w:val="00811E5A"/>
    <w:rsid w:val="00811EE8"/>
    <w:rsid w:val="008120E4"/>
    <w:rsid w:val="00812212"/>
    <w:rsid w:val="0081232D"/>
    <w:rsid w:val="0081254F"/>
    <w:rsid w:val="008125AF"/>
    <w:rsid w:val="0081274F"/>
    <w:rsid w:val="00812899"/>
    <w:rsid w:val="00812987"/>
    <w:rsid w:val="00812B29"/>
    <w:rsid w:val="00812B3C"/>
    <w:rsid w:val="00812D6A"/>
    <w:rsid w:val="00812DF8"/>
    <w:rsid w:val="00812EAC"/>
    <w:rsid w:val="00812EF3"/>
    <w:rsid w:val="00813019"/>
    <w:rsid w:val="008130D3"/>
    <w:rsid w:val="00813140"/>
    <w:rsid w:val="00813327"/>
    <w:rsid w:val="008134C1"/>
    <w:rsid w:val="00813531"/>
    <w:rsid w:val="0081357C"/>
    <w:rsid w:val="00813AB3"/>
    <w:rsid w:val="00813D76"/>
    <w:rsid w:val="0081429B"/>
    <w:rsid w:val="008142B1"/>
    <w:rsid w:val="008142CF"/>
    <w:rsid w:val="008142FB"/>
    <w:rsid w:val="00814422"/>
    <w:rsid w:val="00814517"/>
    <w:rsid w:val="0081452A"/>
    <w:rsid w:val="008145A5"/>
    <w:rsid w:val="00814899"/>
    <w:rsid w:val="00814C33"/>
    <w:rsid w:val="00814CD6"/>
    <w:rsid w:val="00814F50"/>
    <w:rsid w:val="00814FBE"/>
    <w:rsid w:val="00815061"/>
    <w:rsid w:val="00815115"/>
    <w:rsid w:val="00815240"/>
    <w:rsid w:val="0081531B"/>
    <w:rsid w:val="008153F5"/>
    <w:rsid w:val="00815426"/>
    <w:rsid w:val="00815465"/>
    <w:rsid w:val="008154A7"/>
    <w:rsid w:val="008159CE"/>
    <w:rsid w:val="00815A58"/>
    <w:rsid w:val="00815D8F"/>
    <w:rsid w:val="00815DD1"/>
    <w:rsid w:val="00815DEB"/>
    <w:rsid w:val="00815F83"/>
    <w:rsid w:val="0081609C"/>
    <w:rsid w:val="008162EE"/>
    <w:rsid w:val="00816AB3"/>
    <w:rsid w:val="00816AF1"/>
    <w:rsid w:val="0081704C"/>
    <w:rsid w:val="0081718F"/>
    <w:rsid w:val="00817660"/>
    <w:rsid w:val="00817772"/>
    <w:rsid w:val="008177D1"/>
    <w:rsid w:val="00817A51"/>
    <w:rsid w:val="00817C66"/>
    <w:rsid w:val="00817D45"/>
    <w:rsid w:val="00817DF1"/>
    <w:rsid w:val="00817EB9"/>
    <w:rsid w:val="00817EC0"/>
    <w:rsid w:val="00817ECA"/>
    <w:rsid w:val="00817F39"/>
    <w:rsid w:val="00820019"/>
    <w:rsid w:val="00820108"/>
    <w:rsid w:val="008202CE"/>
    <w:rsid w:val="008203E8"/>
    <w:rsid w:val="00820495"/>
    <w:rsid w:val="0082052E"/>
    <w:rsid w:val="00820664"/>
    <w:rsid w:val="008206DC"/>
    <w:rsid w:val="008207F2"/>
    <w:rsid w:val="0082081A"/>
    <w:rsid w:val="00820998"/>
    <w:rsid w:val="00820BE0"/>
    <w:rsid w:val="00820C0B"/>
    <w:rsid w:val="00820F01"/>
    <w:rsid w:val="00821033"/>
    <w:rsid w:val="00821142"/>
    <w:rsid w:val="008213C7"/>
    <w:rsid w:val="00821499"/>
    <w:rsid w:val="008215EF"/>
    <w:rsid w:val="00821647"/>
    <w:rsid w:val="00821682"/>
    <w:rsid w:val="00821804"/>
    <w:rsid w:val="008219A0"/>
    <w:rsid w:val="008219D8"/>
    <w:rsid w:val="00821A5B"/>
    <w:rsid w:val="00821ACF"/>
    <w:rsid w:val="00821DA4"/>
    <w:rsid w:val="00821E7C"/>
    <w:rsid w:val="00822216"/>
    <w:rsid w:val="0082226E"/>
    <w:rsid w:val="008222D5"/>
    <w:rsid w:val="00822439"/>
    <w:rsid w:val="00822477"/>
    <w:rsid w:val="008227A3"/>
    <w:rsid w:val="008228C2"/>
    <w:rsid w:val="00822968"/>
    <w:rsid w:val="00822F5E"/>
    <w:rsid w:val="00822F99"/>
    <w:rsid w:val="00823065"/>
    <w:rsid w:val="008231D0"/>
    <w:rsid w:val="00823393"/>
    <w:rsid w:val="008233D3"/>
    <w:rsid w:val="008235AF"/>
    <w:rsid w:val="008237EC"/>
    <w:rsid w:val="00823807"/>
    <w:rsid w:val="00823A44"/>
    <w:rsid w:val="00823AFE"/>
    <w:rsid w:val="00823D46"/>
    <w:rsid w:val="00823DD8"/>
    <w:rsid w:val="00823EBD"/>
    <w:rsid w:val="00823ECA"/>
    <w:rsid w:val="00824069"/>
    <w:rsid w:val="008243AD"/>
    <w:rsid w:val="008243CA"/>
    <w:rsid w:val="00824630"/>
    <w:rsid w:val="008246AC"/>
    <w:rsid w:val="008246B7"/>
    <w:rsid w:val="00824832"/>
    <w:rsid w:val="008249CC"/>
    <w:rsid w:val="00824C57"/>
    <w:rsid w:val="00824FC0"/>
    <w:rsid w:val="00825035"/>
    <w:rsid w:val="0082510A"/>
    <w:rsid w:val="00825296"/>
    <w:rsid w:val="008254C8"/>
    <w:rsid w:val="00825641"/>
    <w:rsid w:val="008256EA"/>
    <w:rsid w:val="00825A48"/>
    <w:rsid w:val="00825BF4"/>
    <w:rsid w:val="00825DDC"/>
    <w:rsid w:val="00825FB5"/>
    <w:rsid w:val="008264D5"/>
    <w:rsid w:val="00826517"/>
    <w:rsid w:val="00826751"/>
    <w:rsid w:val="00826A15"/>
    <w:rsid w:val="00826A97"/>
    <w:rsid w:val="00826AA4"/>
    <w:rsid w:val="00826AE0"/>
    <w:rsid w:val="0082707A"/>
    <w:rsid w:val="00827162"/>
    <w:rsid w:val="008271F4"/>
    <w:rsid w:val="008272FB"/>
    <w:rsid w:val="00827739"/>
    <w:rsid w:val="008277FD"/>
    <w:rsid w:val="008279E0"/>
    <w:rsid w:val="00827A45"/>
    <w:rsid w:val="00827E74"/>
    <w:rsid w:val="0083014F"/>
    <w:rsid w:val="008301C4"/>
    <w:rsid w:val="008302F2"/>
    <w:rsid w:val="00830451"/>
    <w:rsid w:val="00830709"/>
    <w:rsid w:val="0083089F"/>
    <w:rsid w:val="00830A4C"/>
    <w:rsid w:val="00830BF0"/>
    <w:rsid w:val="00830CC3"/>
    <w:rsid w:val="00830F80"/>
    <w:rsid w:val="00830FC8"/>
    <w:rsid w:val="008310F1"/>
    <w:rsid w:val="00831184"/>
    <w:rsid w:val="008311FA"/>
    <w:rsid w:val="00831D4C"/>
    <w:rsid w:val="00831F49"/>
    <w:rsid w:val="00832203"/>
    <w:rsid w:val="008325D5"/>
    <w:rsid w:val="00832671"/>
    <w:rsid w:val="00832993"/>
    <w:rsid w:val="00832A04"/>
    <w:rsid w:val="00832A7C"/>
    <w:rsid w:val="00832FF5"/>
    <w:rsid w:val="00833123"/>
    <w:rsid w:val="00833271"/>
    <w:rsid w:val="00833340"/>
    <w:rsid w:val="008336AF"/>
    <w:rsid w:val="00833794"/>
    <w:rsid w:val="008337A5"/>
    <w:rsid w:val="0083390F"/>
    <w:rsid w:val="008339AA"/>
    <w:rsid w:val="00833A35"/>
    <w:rsid w:val="00833DC0"/>
    <w:rsid w:val="00833E18"/>
    <w:rsid w:val="008342A8"/>
    <w:rsid w:val="008345B6"/>
    <w:rsid w:val="0083460E"/>
    <w:rsid w:val="0083499F"/>
    <w:rsid w:val="00834B22"/>
    <w:rsid w:val="00834DB5"/>
    <w:rsid w:val="00834ED0"/>
    <w:rsid w:val="00834FBD"/>
    <w:rsid w:val="00835419"/>
    <w:rsid w:val="00835426"/>
    <w:rsid w:val="00835427"/>
    <w:rsid w:val="008354A5"/>
    <w:rsid w:val="0083552C"/>
    <w:rsid w:val="00835FF5"/>
    <w:rsid w:val="0083618A"/>
    <w:rsid w:val="00836226"/>
    <w:rsid w:val="008363B0"/>
    <w:rsid w:val="00836438"/>
    <w:rsid w:val="0083661F"/>
    <w:rsid w:val="0083662B"/>
    <w:rsid w:val="008366EF"/>
    <w:rsid w:val="00836A16"/>
    <w:rsid w:val="00836ACD"/>
    <w:rsid w:val="00836DA3"/>
    <w:rsid w:val="00836EB5"/>
    <w:rsid w:val="0083726F"/>
    <w:rsid w:val="00837451"/>
    <w:rsid w:val="0083759D"/>
    <w:rsid w:val="0083766C"/>
    <w:rsid w:val="00837945"/>
    <w:rsid w:val="00837C9E"/>
    <w:rsid w:val="00837CBD"/>
    <w:rsid w:val="00837D5C"/>
    <w:rsid w:val="0084011C"/>
    <w:rsid w:val="0084013E"/>
    <w:rsid w:val="0084038F"/>
    <w:rsid w:val="00840D13"/>
    <w:rsid w:val="00840D4C"/>
    <w:rsid w:val="00840D9B"/>
    <w:rsid w:val="00841275"/>
    <w:rsid w:val="008415C3"/>
    <w:rsid w:val="0084162F"/>
    <w:rsid w:val="008416E5"/>
    <w:rsid w:val="0084181E"/>
    <w:rsid w:val="008419FF"/>
    <w:rsid w:val="00841A8F"/>
    <w:rsid w:val="00841B38"/>
    <w:rsid w:val="00841DD2"/>
    <w:rsid w:val="00841EAE"/>
    <w:rsid w:val="00841EB7"/>
    <w:rsid w:val="0084210A"/>
    <w:rsid w:val="0084241D"/>
    <w:rsid w:val="00842626"/>
    <w:rsid w:val="008429B6"/>
    <w:rsid w:val="00842A08"/>
    <w:rsid w:val="00843289"/>
    <w:rsid w:val="00843398"/>
    <w:rsid w:val="0084349A"/>
    <w:rsid w:val="008434A5"/>
    <w:rsid w:val="008434B4"/>
    <w:rsid w:val="008434EF"/>
    <w:rsid w:val="0084353E"/>
    <w:rsid w:val="008435C4"/>
    <w:rsid w:val="008435D0"/>
    <w:rsid w:val="0084360D"/>
    <w:rsid w:val="00843733"/>
    <w:rsid w:val="0084379C"/>
    <w:rsid w:val="00843CDD"/>
    <w:rsid w:val="00843D4A"/>
    <w:rsid w:val="00843E2B"/>
    <w:rsid w:val="00843EF5"/>
    <w:rsid w:val="00843F7F"/>
    <w:rsid w:val="008441FE"/>
    <w:rsid w:val="0084430D"/>
    <w:rsid w:val="0084446D"/>
    <w:rsid w:val="008447EF"/>
    <w:rsid w:val="00844A10"/>
    <w:rsid w:val="00844AA3"/>
    <w:rsid w:val="00844CF5"/>
    <w:rsid w:val="00844EE9"/>
    <w:rsid w:val="00845360"/>
    <w:rsid w:val="00845675"/>
    <w:rsid w:val="00845822"/>
    <w:rsid w:val="00845B87"/>
    <w:rsid w:val="00845D1D"/>
    <w:rsid w:val="00845F0A"/>
    <w:rsid w:val="0084604D"/>
    <w:rsid w:val="0084611E"/>
    <w:rsid w:val="008462A8"/>
    <w:rsid w:val="008466A5"/>
    <w:rsid w:val="0084687B"/>
    <w:rsid w:val="00846DBE"/>
    <w:rsid w:val="00846F55"/>
    <w:rsid w:val="008471CC"/>
    <w:rsid w:val="00847261"/>
    <w:rsid w:val="00847454"/>
    <w:rsid w:val="0084755D"/>
    <w:rsid w:val="00847679"/>
    <w:rsid w:val="0084771F"/>
    <w:rsid w:val="0084774C"/>
    <w:rsid w:val="008477FD"/>
    <w:rsid w:val="008478D7"/>
    <w:rsid w:val="00847F9C"/>
    <w:rsid w:val="00850023"/>
    <w:rsid w:val="008501FA"/>
    <w:rsid w:val="008502D2"/>
    <w:rsid w:val="008505A0"/>
    <w:rsid w:val="00850682"/>
    <w:rsid w:val="0085069D"/>
    <w:rsid w:val="008506DF"/>
    <w:rsid w:val="00850B7C"/>
    <w:rsid w:val="00850BE0"/>
    <w:rsid w:val="00850CB7"/>
    <w:rsid w:val="00850D1C"/>
    <w:rsid w:val="00850D29"/>
    <w:rsid w:val="0085192C"/>
    <w:rsid w:val="00851A39"/>
    <w:rsid w:val="0085236E"/>
    <w:rsid w:val="00852492"/>
    <w:rsid w:val="008524AE"/>
    <w:rsid w:val="008524DE"/>
    <w:rsid w:val="00852590"/>
    <w:rsid w:val="008525CF"/>
    <w:rsid w:val="008526BF"/>
    <w:rsid w:val="00852977"/>
    <w:rsid w:val="00852A0E"/>
    <w:rsid w:val="00852C55"/>
    <w:rsid w:val="00852CB8"/>
    <w:rsid w:val="00852EAE"/>
    <w:rsid w:val="00852FF4"/>
    <w:rsid w:val="008532E5"/>
    <w:rsid w:val="0085337F"/>
    <w:rsid w:val="008537E9"/>
    <w:rsid w:val="00853847"/>
    <w:rsid w:val="00853CD2"/>
    <w:rsid w:val="00853E84"/>
    <w:rsid w:val="008544FD"/>
    <w:rsid w:val="008545A1"/>
    <w:rsid w:val="008545DF"/>
    <w:rsid w:val="0085470F"/>
    <w:rsid w:val="00854783"/>
    <w:rsid w:val="00854824"/>
    <w:rsid w:val="008550FA"/>
    <w:rsid w:val="008551B4"/>
    <w:rsid w:val="008553CA"/>
    <w:rsid w:val="0085545D"/>
    <w:rsid w:val="008555ED"/>
    <w:rsid w:val="0085593A"/>
    <w:rsid w:val="00855B25"/>
    <w:rsid w:val="00855C30"/>
    <w:rsid w:val="00855C64"/>
    <w:rsid w:val="00855F56"/>
    <w:rsid w:val="00855FD2"/>
    <w:rsid w:val="008560E2"/>
    <w:rsid w:val="00856657"/>
    <w:rsid w:val="0085677A"/>
    <w:rsid w:val="0085680B"/>
    <w:rsid w:val="00856887"/>
    <w:rsid w:val="00856B56"/>
    <w:rsid w:val="00856CA1"/>
    <w:rsid w:val="00856D48"/>
    <w:rsid w:val="00856E99"/>
    <w:rsid w:val="0085709E"/>
    <w:rsid w:val="008571BC"/>
    <w:rsid w:val="008572C5"/>
    <w:rsid w:val="00857563"/>
    <w:rsid w:val="008575C2"/>
    <w:rsid w:val="00857C9C"/>
    <w:rsid w:val="00857DC4"/>
    <w:rsid w:val="00857F68"/>
    <w:rsid w:val="00857F84"/>
    <w:rsid w:val="00860096"/>
    <w:rsid w:val="00860195"/>
    <w:rsid w:val="008603F1"/>
    <w:rsid w:val="008606AF"/>
    <w:rsid w:val="0086077E"/>
    <w:rsid w:val="00860999"/>
    <w:rsid w:val="00860B35"/>
    <w:rsid w:val="00860CEC"/>
    <w:rsid w:val="00860E9D"/>
    <w:rsid w:val="0086159F"/>
    <w:rsid w:val="008615DA"/>
    <w:rsid w:val="0086192F"/>
    <w:rsid w:val="00861980"/>
    <w:rsid w:val="00861A6F"/>
    <w:rsid w:val="00861B30"/>
    <w:rsid w:val="00861B47"/>
    <w:rsid w:val="00861C6B"/>
    <w:rsid w:val="00861DB5"/>
    <w:rsid w:val="00861E27"/>
    <w:rsid w:val="00861E79"/>
    <w:rsid w:val="00861F1F"/>
    <w:rsid w:val="00861FC5"/>
    <w:rsid w:val="008620CB"/>
    <w:rsid w:val="0086221C"/>
    <w:rsid w:val="00862352"/>
    <w:rsid w:val="008628B5"/>
    <w:rsid w:val="00862902"/>
    <w:rsid w:val="00862A54"/>
    <w:rsid w:val="00862A8A"/>
    <w:rsid w:val="00862C0F"/>
    <w:rsid w:val="00862FDC"/>
    <w:rsid w:val="00863039"/>
    <w:rsid w:val="00863134"/>
    <w:rsid w:val="008632C8"/>
    <w:rsid w:val="00863348"/>
    <w:rsid w:val="00863362"/>
    <w:rsid w:val="008634BD"/>
    <w:rsid w:val="008636C7"/>
    <w:rsid w:val="0086378B"/>
    <w:rsid w:val="00863AB3"/>
    <w:rsid w:val="00863FDE"/>
    <w:rsid w:val="008641B8"/>
    <w:rsid w:val="00864316"/>
    <w:rsid w:val="00864497"/>
    <w:rsid w:val="008645D8"/>
    <w:rsid w:val="00864675"/>
    <w:rsid w:val="0086475D"/>
    <w:rsid w:val="00864799"/>
    <w:rsid w:val="0086488A"/>
    <w:rsid w:val="00864A1A"/>
    <w:rsid w:val="00864A55"/>
    <w:rsid w:val="00864B08"/>
    <w:rsid w:val="00864BA5"/>
    <w:rsid w:val="00864E5C"/>
    <w:rsid w:val="00864F79"/>
    <w:rsid w:val="00865057"/>
    <w:rsid w:val="00865237"/>
    <w:rsid w:val="008653DE"/>
    <w:rsid w:val="0086589D"/>
    <w:rsid w:val="00865A57"/>
    <w:rsid w:val="0086613B"/>
    <w:rsid w:val="0086617A"/>
    <w:rsid w:val="00866656"/>
    <w:rsid w:val="00866725"/>
    <w:rsid w:val="00866B0C"/>
    <w:rsid w:val="00866B40"/>
    <w:rsid w:val="00866D35"/>
    <w:rsid w:val="00866EE6"/>
    <w:rsid w:val="0086724E"/>
    <w:rsid w:val="0086752A"/>
    <w:rsid w:val="008676B6"/>
    <w:rsid w:val="00867840"/>
    <w:rsid w:val="008679AA"/>
    <w:rsid w:val="00867B3F"/>
    <w:rsid w:val="00867D59"/>
    <w:rsid w:val="008701FF"/>
    <w:rsid w:val="0087020D"/>
    <w:rsid w:val="00870515"/>
    <w:rsid w:val="008708B6"/>
    <w:rsid w:val="00870AA8"/>
    <w:rsid w:val="00870D99"/>
    <w:rsid w:val="00870E07"/>
    <w:rsid w:val="00870F7B"/>
    <w:rsid w:val="00870FAF"/>
    <w:rsid w:val="00871147"/>
    <w:rsid w:val="008711EF"/>
    <w:rsid w:val="00871361"/>
    <w:rsid w:val="008713BE"/>
    <w:rsid w:val="008715A6"/>
    <w:rsid w:val="00871C08"/>
    <w:rsid w:val="00871EBA"/>
    <w:rsid w:val="008722B2"/>
    <w:rsid w:val="0087253D"/>
    <w:rsid w:val="0087254B"/>
    <w:rsid w:val="008725E8"/>
    <w:rsid w:val="008726DC"/>
    <w:rsid w:val="00872B9D"/>
    <w:rsid w:val="00872BE9"/>
    <w:rsid w:val="00872C10"/>
    <w:rsid w:val="00872D5B"/>
    <w:rsid w:val="00872F33"/>
    <w:rsid w:val="00873235"/>
    <w:rsid w:val="0087343D"/>
    <w:rsid w:val="00873642"/>
    <w:rsid w:val="0087390A"/>
    <w:rsid w:val="00873A25"/>
    <w:rsid w:val="00873AC6"/>
    <w:rsid w:val="00873BDD"/>
    <w:rsid w:val="00873E81"/>
    <w:rsid w:val="00873EC5"/>
    <w:rsid w:val="00873FB2"/>
    <w:rsid w:val="00873FF4"/>
    <w:rsid w:val="0087411E"/>
    <w:rsid w:val="0087431E"/>
    <w:rsid w:val="00874485"/>
    <w:rsid w:val="0087448D"/>
    <w:rsid w:val="0087478F"/>
    <w:rsid w:val="00874849"/>
    <w:rsid w:val="00874CE7"/>
    <w:rsid w:val="008750FA"/>
    <w:rsid w:val="008750FE"/>
    <w:rsid w:val="00875179"/>
    <w:rsid w:val="00875182"/>
    <w:rsid w:val="008751A2"/>
    <w:rsid w:val="00875240"/>
    <w:rsid w:val="00875368"/>
    <w:rsid w:val="008755C1"/>
    <w:rsid w:val="008757DC"/>
    <w:rsid w:val="008758CC"/>
    <w:rsid w:val="008759F1"/>
    <w:rsid w:val="00875A76"/>
    <w:rsid w:val="00875A8B"/>
    <w:rsid w:val="00875B06"/>
    <w:rsid w:val="00875E4B"/>
    <w:rsid w:val="0087614A"/>
    <w:rsid w:val="008761B0"/>
    <w:rsid w:val="008762A9"/>
    <w:rsid w:val="00876372"/>
    <w:rsid w:val="0087674B"/>
    <w:rsid w:val="0087692D"/>
    <w:rsid w:val="00876951"/>
    <w:rsid w:val="0087695C"/>
    <w:rsid w:val="00876964"/>
    <w:rsid w:val="008769BE"/>
    <w:rsid w:val="00876C1D"/>
    <w:rsid w:val="00876D1D"/>
    <w:rsid w:val="00876F73"/>
    <w:rsid w:val="00876FCF"/>
    <w:rsid w:val="0087706D"/>
    <w:rsid w:val="00877187"/>
    <w:rsid w:val="008771E2"/>
    <w:rsid w:val="0087726C"/>
    <w:rsid w:val="008774B9"/>
    <w:rsid w:val="00877634"/>
    <w:rsid w:val="0087775C"/>
    <w:rsid w:val="008777C5"/>
    <w:rsid w:val="008777EE"/>
    <w:rsid w:val="00880008"/>
    <w:rsid w:val="0088001B"/>
    <w:rsid w:val="008801B6"/>
    <w:rsid w:val="00880336"/>
    <w:rsid w:val="00880504"/>
    <w:rsid w:val="008806A9"/>
    <w:rsid w:val="00880733"/>
    <w:rsid w:val="00880820"/>
    <w:rsid w:val="00880948"/>
    <w:rsid w:val="008809E0"/>
    <w:rsid w:val="00880B7E"/>
    <w:rsid w:val="00880B87"/>
    <w:rsid w:val="00880BD5"/>
    <w:rsid w:val="00880C4F"/>
    <w:rsid w:val="00880C5D"/>
    <w:rsid w:val="00880C84"/>
    <w:rsid w:val="00880CDC"/>
    <w:rsid w:val="00880CFE"/>
    <w:rsid w:val="00880D42"/>
    <w:rsid w:val="00880D77"/>
    <w:rsid w:val="00880DD9"/>
    <w:rsid w:val="00880DF6"/>
    <w:rsid w:val="00880E59"/>
    <w:rsid w:val="00880F28"/>
    <w:rsid w:val="00881637"/>
    <w:rsid w:val="00881718"/>
    <w:rsid w:val="0088182B"/>
    <w:rsid w:val="00881A08"/>
    <w:rsid w:val="00881B94"/>
    <w:rsid w:val="00881D03"/>
    <w:rsid w:val="00881E75"/>
    <w:rsid w:val="00882085"/>
    <w:rsid w:val="008825C7"/>
    <w:rsid w:val="008827B5"/>
    <w:rsid w:val="008827C6"/>
    <w:rsid w:val="00882AFD"/>
    <w:rsid w:val="00882BC7"/>
    <w:rsid w:val="00883216"/>
    <w:rsid w:val="008833FB"/>
    <w:rsid w:val="00883592"/>
    <w:rsid w:val="0088367F"/>
    <w:rsid w:val="00883714"/>
    <w:rsid w:val="008839BE"/>
    <w:rsid w:val="00883A6F"/>
    <w:rsid w:val="00883B84"/>
    <w:rsid w:val="00883D9F"/>
    <w:rsid w:val="00883E1A"/>
    <w:rsid w:val="00883FF1"/>
    <w:rsid w:val="008841F4"/>
    <w:rsid w:val="008842A0"/>
    <w:rsid w:val="008842D8"/>
    <w:rsid w:val="00884352"/>
    <w:rsid w:val="00884363"/>
    <w:rsid w:val="008843C2"/>
    <w:rsid w:val="008848C1"/>
    <w:rsid w:val="008849B1"/>
    <w:rsid w:val="00884A9B"/>
    <w:rsid w:val="00884BE5"/>
    <w:rsid w:val="00884CA7"/>
    <w:rsid w:val="00884F5D"/>
    <w:rsid w:val="008852C7"/>
    <w:rsid w:val="00885528"/>
    <w:rsid w:val="008855E9"/>
    <w:rsid w:val="008856F8"/>
    <w:rsid w:val="0088593C"/>
    <w:rsid w:val="00885970"/>
    <w:rsid w:val="00885DA7"/>
    <w:rsid w:val="008861CD"/>
    <w:rsid w:val="00886615"/>
    <w:rsid w:val="008867C9"/>
    <w:rsid w:val="00886CD7"/>
    <w:rsid w:val="00887189"/>
    <w:rsid w:val="0088759C"/>
    <w:rsid w:val="00887A65"/>
    <w:rsid w:val="00887CC4"/>
    <w:rsid w:val="00887D4F"/>
    <w:rsid w:val="00887D55"/>
    <w:rsid w:val="00887F7C"/>
    <w:rsid w:val="0089001E"/>
    <w:rsid w:val="008902A0"/>
    <w:rsid w:val="008902E7"/>
    <w:rsid w:val="00890316"/>
    <w:rsid w:val="00890382"/>
    <w:rsid w:val="00890445"/>
    <w:rsid w:val="00890518"/>
    <w:rsid w:val="008906B4"/>
    <w:rsid w:val="00890C97"/>
    <w:rsid w:val="00890ED2"/>
    <w:rsid w:val="00890F1A"/>
    <w:rsid w:val="00890F3A"/>
    <w:rsid w:val="008915FF"/>
    <w:rsid w:val="0089168D"/>
    <w:rsid w:val="008916C2"/>
    <w:rsid w:val="008916DF"/>
    <w:rsid w:val="008919E4"/>
    <w:rsid w:val="00891B1E"/>
    <w:rsid w:val="00891B99"/>
    <w:rsid w:val="00892058"/>
    <w:rsid w:val="008922FE"/>
    <w:rsid w:val="008925C3"/>
    <w:rsid w:val="0089271C"/>
    <w:rsid w:val="00892804"/>
    <w:rsid w:val="00892AE1"/>
    <w:rsid w:val="00892BF1"/>
    <w:rsid w:val="00892D0E"/>
    <w:rsid w:val="00892DA4"/>
    <w:rsid w:val="00892E01"/>
    <w:rsid w:val="00892E4F"/>
    <w:rsid w:val="008932D2"/>
    <w:rsid w:val="00893309"/>
    <w:rsid w:val="00893390"/>
    <w:rsid w:val="00893403"/>
    <w:rsid w:val="0089348A"/>
    <w:rsid w:val="008934B8"/>
    <w:rsid w:val="00893616"/>
    <w:rsid w:val="008938B8"/>
    <w:rsid w:val="008938E2"/>
    <w:rsid w:val="00893A0F"/>
    <w:rsid w:val="00893AF2"/>
    <w:rsid w:val="00893D6A"/>
    <w:rsid w:val="008940E3"/>
    <w:rsid w:val="008941E0"/>
    <w:rsid w:val="00894364"/>
    <w:rsid w:val="008943D5"/>
    <w:rsid w:val="0089456A"/>
    <w:rsid w:val="00894636"/>
    <w:rsid w:val="008946D8"/>
    <w:rsid w:val="008948C8"/>
    <w:rsid w:val="00894925"/>
    <w:rsid w:val="0089495D"/>
    <w:rsid w:val="00895034"/>
    <w:rsid w:val="00895B7A"/>
    <w:rsid w:val="00895E18"/>
    <w:rsid w:val="00895E5C"/>
    <w:rsid w:val="00896391"/>
    <w:rsid w:val="008965AA"/>
    <w:rsid w:val="00896CC2"/>
    <w:rsid w:val="00896E96"/>
    <w:rsid w:val="00896EBF"/>
    <w:rsid w:val="00896FD6"/>
    <w:rsid w:val="008971D5"/>
    <w:rsid w:val="00897757"/>
    <w:rsid w:val="008977F1"/>
    <w:rsid w:val="008978C8"/>
    <w:rsid w:val="00897993"/>
    <w:rsid w:val="00897BC5"/>
    <w:rsid w:val="00897C4F"/>
    <w:rsid w:val="00897C62"/>
    <w:rsid w:val="00897CD4"/>
    <w:rsid w:val="00897E20"/>
    <w:rsid w:val="00897E2C"/>
    <w:rsid w:val="008A0218"/>
    <w:rsid w:val="008A03F4"/>
    <w:rsid w:val="008A0426"/>
    <w:rsid w:val="008A0445"/>
    <w:rsid w:val="008A044B"/>
    <w:rsid w:val="008A051F"/>
    <w:rsid w:val="008A0657"/>
    <w:rsid w:val="008A0705"/>
    <w:rsid w:val="008A0B6F"/>
    <w:rsid w:val="008A0CDE"/>
    <w:rsid w:val="008A1C98"/>
    <w:rsid w:val="008A2019"/>
    <w:rsid w:val="008A2436"/>
    <w:rsid w:val="008A27BF"/>
    <w:rsid w:val="008A281A"/>
    <w:rsid w:val="008A2998"/>
    <w:rsid w:val="008A2F26"/>
    <w:rsid w:val="008A2F73"/>
    <w:rsid w:val="008A2F9D"/>
    <w:rsid w:val="008A3153"/>
    <w:rsid w:val="008A316C"/>
    <w:rsid w:val="008A31A7"/>
    <w:rsid w:val="008A3296"/>
    <w:rsid w:val="008A3657"/>
    <w:rsid w:val="008A365B"/>
    <w:rsid w:val="008A3664"/>
    <w:rsid w:val="008A38A8"/>
    <w:rsid w:val="008A3C15"/>
    <w:rsid w:val="008A3D43"/>
    <w:rsid w:val="008A3D76"/>
    <w:rsid w:val="008A3EE9"/>
    <w:rsid w:val="008A3F73"/>
    <w:rsid w:val="008A4106"/>
    <w:rsid w:val="008A42B4"/>
    <w:rsid w:val="008A45BE"/>
    <w:rsid w:val="008A4656"/>
    <w:rsid w:val="008A46D6"/>
    <w:rsid w:val="008A46DD"/>
    <w:rsid w:val="008A479E"/>
    <w:rsid w:val="008A4AD4"/>
    <w:rsid w:val="008A4B09"/>
    <w:rsid w:val="008A526B"/>
    <w:rsid w:val="008A52E3"/>
    <w:rsid w:val="008A52FA"/>
    <w:rsid w:val="008A53A5"/>
    <w:rsid w:val="008A5423"/>
    <w:rsid w:val="008A579D"/>
    <w:rsid w:val="008A59E6"/>
    <w:rsid w:val="008A5AF0"/>
    <w:rsid w:val="008A5B53"/>
    <w:rsid w:val="008A5F1E"/>
    <w:rsid w:val="008A5F79"/>
    <w:rsid w:val="008A5F99"/>
    <w:rsid w:val="008A5FE4"/>
    <w:rsid w:val="008A619F"/>
    <w:rsid w:val="008A6428"/>
    <w:rsid w:val="008A649F"/>
    <w:rsid w:val="008A66CA"/>
    <w:rsid w:val="008A670A"/>
    <w:rsid w:val="008A7272"/>
    <w:rsid w:val="008A7365"/>
    <w:rsid w:val="008A74AD"/>
    <w:rsid w:val="008A79E4"/>
    <w:rsid w:val="008A7C32"/>
    <w:rsid w:val="008A7D67"/>
    <w:rsid w:val="008A7F69"/>
    <w:rsid w:val="008B01CD"/>
    <w:rsid w:val="008B0233"/>
    <w:rsid w:val="008B080C"/>
    <w:rsid w:val="008B08C7"/>
    <w:rsid w:val="008B08F2"/>
    <w:rsid w:val="008B0A00"/>
    <w:rsid w:val="008B0EB2"/>
    <w:rsid w:val="008B1078"/>
    <w:rsid w:val="008B10B7"/>
    <w:rsid w:val="008B1217"/>
    <w:rsid w:val="008B14CB"/>
    <w:rsid w:val="008B15E2"/>
    <w:rsid w:val="008B1615"/>
    <w:rsid w:val="008B16BD"/>
    <w:rsid w:val="008B1774"/>
    <w:rsid w:val="008B179C"/>
    <w:rsid w:val="008B1862"/>
    <w:rsid w:val="008B19E5"/>
    <w:rsid w:val="008B19EB"/>
    <w:rsid w:val="008B1A69"/>
    <w:rsid w:val="008B1C76"/>
    <w:rsid w:val="008B1D4E"/>
    <w:rsid w:val="008B1F6A"/>
    <w:rsid w:val="008B237E"/>
    <w:rsid w:val="008B24D8"/>
    <w:rsid w:val="008B24E4"/>
    <w:rsid w:val="008B2711"/>
    <w:rsid w:val="008B274F"/>
    <w:rsid w:val="008B2759"/>
    <w:rsid w:val="008B296D"/>
    <w:rsid w:val="008B2AF9"/>
    <w:rsid w:val="008B2B65"/>
    <w:rsid w:val="008B2BE6"/>
    <w:rsid w:val="008B3089"/>
    <w:rsid w:val="008B3106"/>
    <w:rsid w:val="008B3166"/>
    <w:rsid w:val="008B3474"/>
    <w:rsid w:val="008B34B9"/>
    <w:rsid w:val="008B3875"/>
    <w:rsid w:val="008B3BC5"/>
    <w:rsid w:val="008B3E1F"/>
    <w:rsid w:val="008B411E"/>
    <w:rsid w:val="008B44FD"/>
    <w:rsid w:val="008B471E"/>
    <w:rsid w:val="008B473F"/>
    <w:rsid w:val="008B476C"/>
    <w:rsid w:val="008B4A70"/>
    <w:rsid w:val="008B503F"/>
    <w:rsid w:val="008B547B"/>
    <w:rsid w:val="008B557A"/>
    <w:rsid w:val="008B5851"/>
    <w:rsid w:val="008B58A8"/>
    <w:rsid w:val="008B5957"/>
    <w:rsid w:val="008B5BFD"/>
    <w:rsid w:val="008B5C1D"/>
    <w:rsid w:val="008B5E53"/>
    <w:rsid w:val="008B5E67"/>
    <w:rsid w:val="008B5F81"/>
    <w:rsid w:val="008B6029"/>
    <w:rsid w:val="008B6086"/>
    <w:rsid w:val="008B612D"/>
    <w:rsid w:val="008B61E3"/>
    <w:rsid w:val="008B61E4"/>
    <w:rsid w:val="008B65A9"/>
    <w:rsid w:val="008B6708"/>
    <w:rsid w:val="008B6A9B"/>
    <w:rsid w:val="008B6D45"/>
    <w:rsid w:val="008B6E2D"/>
    <w:rsid w:val="008B764F"/>
    <w:rsid w:val="008B77B3"/>
    <w:rsid w:val="008B782E"/>
    <w:rsid w:val="008B78A4"/>
    <w:rsid w:val="008B7A70"/>
    <w:rsid w:val="008B7AB6"/>
    <w:rsid w:val="008B7DD3"/>
    <w:rsid w:val="008C0057"/>
    <w:rsid w:val="008C009B"/>
    <w:rsid w:val="008C037F"/>
    <w:rsid w:val="008C04F2"/>
    <w:rsid w:val="008C06E6"/>
    <w:rsid w:val="008C071B"/>
    <w:rsid w:val="008C082B"/>
    <w:rsid w:val="008C0D27"/>
    <w:rsid w:val="008C0D60"/>
    <w:rsid w:val="008C0DAC"/>
    <w:rsid w:val="008C1177"/>
    <w:rsid w:val="008C11DD"/>
    <w:rsid w:val="008C1217"/>
    <w:rsid w:val="008C130B"/>
    <w:rsid w:val="008C147E"/>
    <w:rsid w:val="008C1486"/>
    <w:rsid w:val="008C15FD"/>
    <w:rsid w:val="008C16FA"/>
    <w:rsid w:val="008C17F4"/>
    <w:rsid w:val="008C1930"/>
    <w:rsid w:val="008C1A46"/>
    <w:rsid w:val="008C1C26"/>
    <w:rsid w:val="008C1FD9"/>
    <w:rsid w:val="008C2457"/>
    <w:rsid w:val="008C29B0"/>
    <w:rsid w:val="008C2A8D"/>
    <w:rsid w:val="008C2B05"/>
    <w:rsid w:val="008C2BC0"/>
    <w:rsid w:val="008C2C3E"/>
    <w:rsid w:val="008C2CE6"/>
    <w:rsid w:val="008C2EA1"/>
    <w:rsid w:val="008C3056"/>
    <w:rsid w:val="008C315B"/>
    <w:rsid w:val="008C31A5"/>
    <w:rsid w:val="008C329D"/>
    <w:rsid w:val="008C354B"/>
    <w:rsid w:val="008C35DA"/>
    <w:rsid w:val="008C39B3"/>
    <w:rsid w:val="008C3AB7"/>
    <w:rsid w:val="008C3B16"/>
    <w:rsid w:val="008C3F2B"/>
    <w:rsid w:val="008C42FD"/>
    <w:rsid w:val="008C4484"/>
    <w:rsid w:val="008C496B"/>
    <w:rsid w:val="008C49E6"/>
    <w:rsid w:val="008C4AC3"/>
    <w:rsid w:val="008C4BF4"/>
    <w:rsid w:val="008C4D1C"/>
    <w:rsid w:val="008C4E37"/>
    <w:rsid w:val="008C4F59"/>
    <w:rsid w:val="008C505E"/>
    <w:rsid w:val="008C5134"/>
    <w:rsid w:val="008C51A7"/>
    <w:rsid w:val="008C52FB"/>
    <w:rsid w:val="008C5793"/>
    <w:rsid w:val="008C5D41"/>
    <w:rsid w:val="008C5D50"/>
    <w:rsid w:val="008C5EEA"/>
    <w:rsid w:val="008C5F97"/>
    <w:rsid w:val="008C60AB"/>
    <w:rsid w:val="008C6331"/>
    <w:rsid w:val="008C64EB"/>
    <w:rsid w:val="008C6C9F"/>
    <w:rsid w:val="008C6DE9"/>
    <w:rsid w:val="008C6F68"/>
    <w:rsid w:val="008C6FAB"/>
    <w:rsid w:val="008C7235"/>
    <w:rsid w:val="008C7310"/>
    <w:rsid w:val="008C7929"/>
    <w:rsid w:val="008C7A78"/>
    <w:rsid w:val="008C7C7A"/>
    <w:rsid w:val="008C7DE0"/>
    <w:rsid w:val="008D0018"/>
    <w:rsid w:val="008D0115"/>
    <w:rsid w:val="008D03D7"/>
    <w:rsid w:val="008D047B"/>
    <w:rsid w:val="008D079C"/>
    <w:rsid w:val="008D07A0"/>
    <w:rsid w:val="008D0925"/>
    <w:rsid w:val="008D0926"/>
    <w:rsid w:val="008D094E"/>
    <w:rsid w:val="008D0AF4"/>
    <w:rsid w:val="008D0BCC"/>
    <w:rsid w:val="008D0FD9"/>
    <w:rsid w:val="008D0FFB"/>
    <w:rsid w:val="008D1098"/>
    <w:rsid w:val="008D10DC"/>
    <w:rsid w:val="008D1168"/>
    <w:rsid w:val="008D11B6"/>
    <w:rsid w:val="008D14A0"/>
    <w:rsid w:val="008D18F5"/>
    <w:rsid w:val="008D1A5F"/>
    <w:rsid w:val="008D1AC8"/>
    <w:rsid w:val="008D1B93"/>
    <w:rsid w:val="008D1D19"/>
    <w:rsid w:val="008D1E7B"/>
    <w:rsid w:val="008D2289"/>
    <w:rsid w:val="008D22CC"/>
    <w:rsid w:val="008D2660"/>
    <w:rsid w:val="008D28D6"/>
    <w:rsid w:val="008D2916"/>
    <w:rsid w:val="008D2936"/>
    <w:rsid w:val="008D2A04"/>
    <w:rsid w:val="008D2A1E"/>
    <w:rsid w:val="008D2C93"/>
    <w:rsid w:val="008D3019"/>
    <w:rsid w:val="008D307C"/>
    <w:rsid w:val="008D30FA"/>
    <w:rsid w:val="008D3671"/>
    <w:rsid w:val="008D36A7"/>
    <w:rsid w:val="008D36DD"/>
    <w:rsid w:val="008D38AB"/>
    <w:rsid w:val="008D3A01"/>
    <w:rsid w:val="008D3D4C"/>
    <w:rsid w:val="008D3F5F"/>
    <w:rsid w:val="008D4100"/>
    <w:rsid w:val="008D42E5"/>
    <w:rsid w:val="008D4A8B"/>
    <w:rsid w:val="008D4B8D"/>
    <w:rsid w:val="008D4D97"/>
    <w:rsid w:val="008D4E1F"/>
    <w:rsid w:val="008D52E4"/>
    <w:rsid w:val="008D53D0"/>
    <w:rsid w:val="008D54E5"/>
    <w:rsid w:val="008D5562"/>
    <w:rsid w:val="008D5648"/>
    <w:rsid w:val="008D5DE7"/>
    <w:rsid w:val="008D5E96"/>
    <w:rsid w:val="008D5E9D"/>
    <w:rsid w:val="008D60A4"/>
    <w:rsid w:val="008D61A8"/>
    <w:rsid w:val="008D627D"/>
    <w:rsid w:val="008D6299"/>
    <w:rsid w:val="008D66C4"/>
    <w:rsid w:val="008D6954"/>
    <w:rsid w:val="008D6966"/>
    <w:rsid w:val="008D6A49"/>
    <w:rsid w:val="008D6B5C"/>
    <w:rsid w:val="008D6B69"/>
    <w:rsid w:val="008D6D0A"/>
    <w:rsid w:val="008D6E52"/>
    <w:rsid w:val="008D713F"/>
    <w:rsid w:val="008D71EC"/>
    <w:rsid w:val="008D7503"/>
    <w:rsid w:val="008D75C2"/>
    <w:rsid w:val="008D7766"/>
    <w:rsid w:val="008D793D"/>
    <w:rsid w:val="008D7AA4"/>
    <w:rsid w:val="008D7BF8"/>
    <w:rsid w:val="008D7CDD"/>
    <w:rsid w:val="008D7DA7"/>
    <w:rsid w:val="008D7E4C"/>
    <w:rsid w:val="008E0388"/>
    <w:rsid w:val="008E0404"/>
    <w:rsid w:val="008E05BC"/>
    <w:rsid w:val="008E0862"/>
    <w:rsid w:val="008E0A33"/>
    <w:rsid w:val="008E0A8E"/>
    <w:rsid w:val="008E0B0B"/>
    <w:rsid w:val="008E0C18"/>
    <w:rsid w:val="008E0CD4"/>
    <w:rsid w:val="008E11A0"/>
    <w:rsid w:val="008E1283"/>
    <w:rsid w:val="008E1B08"/>
    <w:rsid w:val="008E1D6D"/>
    <w:rsid w:val="008E1D7D"/>
    <w:rsid w:val="008E244B"/>
    <w:rsid w:val="008E2ABA"/>
    <w:rsid w:val="008E2AF6"/>
    <w:rsid w:val="008E2DFA"/>
    <w:rsid w:val="008E303A"/>
    <w:rsid w:val="008E3362"/>
    <w:rsid w:val="008E36EC"/>
    <w:rsid w:val="008E373A"/>
    <w:rsid w:val="008E3750"/>
    <w:rsid w:val="008E3912"/>
    <w:rsid w:val="008E394A"/>
    <w:rsid w:val="008E39DB"/>
    <w:rsid w:val="008E3A5B"/>
    <w:rsid w:val="008E3AE6"/>
    <w:rsid w:val="008E3DBA"/>
    <w:rsid w:val="008E3ECC"/>
    <w:rsid w:val="008E3EEE"/>
    <w:rsid w:val="008E4113"/>
    <w:rsid w:val="008E424F"/>
    <w:rsid w:val="008E432E"/>
    <w:rsid w:val="008E4471"/>
    <w:rsid w:val="008E473E"/>
    <w:rsid w:val="008E47A1"/>
    <w:rsid w:val="008E4A16"/>
    <w:rsid w:val="008E4A98"/>
    <w:rsid w:val="008E4B5E"/>
    <w:rsid w:val="008E4B6E"/>
    <w:rsid w:val="008E4EF1"/>
    <w:rsid w:val="008E4F74"/>
    <w:rsid w:val="008E5219"/>
    <w:rsid w:val="008E524C"/>
    <w:rsid w:val="008E55AB"/>
    <w:rsid w:val="008E56F6"/>
    <w:rsid w:val="008E5766"/>
    <w:rsid w:val="008E5773"/>
    <w:rsid w:val="008E5A7D"/>
    <w:rsid w:val="008E5CE5"/>
    <w:rsid w:val="008E5F51"/>
    <w:rsid w:val="008E5FCE"/>
    <w:rsid w:val="008E6047"/>
    <w:rsid w:val="008E613F"/>
    <w:rsid w:val="008E61D1"/>
    <w:rsid w:val="008E6656"/>
    <w:rsid w:val="008E67F8"/>
    <w:rsid w:val="008E6B88"/>
    <w:rsid w:val="008E6E7D"/>
    <w:rsid w:val="008E7297"/>
    <w:rsid w:val="008E7934"/>
    <w:rsid w:val="008E796C"/>
    <w:rsid w:val="008E7D9A"/>
    <w:rsid w:val="008E7DAB"/>
    <w:rsid w:val="008E7DB1"/>
    <w:rsid w:val="008E7DDD"/>
    <w:rsid w:val="008E7E9E"/>
    <w:rsid w:val="008F0110"/>
    <w:rsid w:val="008F01CF"/>
    <w:rsid w:val="008F033E"/>
    <w:rsid w:val="008F069E"/>
    <w:rsid w:val="008F081D"/>
    <w:rsid w:val="008F08BD"/>
    <w:rsid w:val="008F0969"/>
    <w:rsid w:val="008F0982"/>
    <w:rsid w:val="008F13BE"/>
    <w:rsid w:val="008F14F9"/>
    <w:rsid w:val="008F15D7"/>
    <w:rsid w:val="008F16BB"/>
    <w:rsid w:val="008F1740"/>
    <w:rsid w:val="008F1816"/>
    <w:rsid w:val="008F18D5"/>
    <w:rsid w:val="008F19D0"/>
    <w:rsid w:val="008F1BA4"/>
    <w:rsid w:val="008F1BAA"/>
    <w:rsid w:val="008F1BF5"/>
    <w:rsid w:val="008F1C72"/>
    <w:rsid w:val="008F1D5A"/>
    <w:rsid w:val="008F1E31"/>
    <w:rsid w:val="008F225B"/>
    <w:rsid w:val="008F233C"/>
    <w:rsid w:val="008F247E"/>
    <w:rsid w:val="008F25F2"/>
    <w:rsid w:val="008F279F"/>
    <w:rsid w:val="008F29FD"/>
    <w:rsid w:val="008F2C1B"/>
    <w:rsid w:val="008F2C1D"/>
    <w:rsid w:val="008F2C4A"/>
    <w:rsid w:val="008F2E34"/>
    <w:rsid w:val="008F34CA"/>
    <w:rsid w:val="008F3618"/>
    <w:rsid w:val="008F3A0F"/>
    <w:rsid w:val="008F3A15"/>
    <w:rsid w:val="008F3B55"/>
    <w:rsid w:val="008F3B8B"/>
    <w:rsid w:val="008F3BB0"/>
    <w:rsid w:val="008F3E95"/>
    <w:rsid w:val="008F3F02"/>
    <w:rsid w:val="008F40A2"/>
    <w:rsid w:val="008F4259"/>
    <w:rsid w:val="008F460B"/>
    <w:rsid w:val="008F4806"/>
    <w:rsid w:val="008F48E9"/>
    <w:rsid w:val="008F4D13"/>
    <w:rsid w:val="008F4DF8"/>
    <w:rsid w:val="008F508C"/>
    <w:rsid w:val="008F51E6"/>
    <w:rsid w:val="008F5246"/>
    <w:rsid w:val="008F56B0"/>
    <w:rsid w:val="008F5817"/>
    <w:rsid w:val="008F5886"/>
    <w:rsid w:val="008F5910"/>
    <w:rsid w:val="008F5AC5"/>
    <w:rsid w:val="008F5B03"/>
    <w:rsid w:val="008F5B97"/>
    <w:rsid w:val="008F5BF3"/>
    <w:rsid w:val="008F5EE0"/>
    <w:rsid w:val="008F6297"/>
    <w:rsid w:val="008F65A4"/>
    <w:rsid w:val="008F6680"/>
    <w:rsid w:val="008F686B"/>
    <w:rsid w:val="008F6910"/>
    <w:rsid w:val="008F69B0"/>
    <w:rsid w:val="008F6C83"/>
    <w:rsid w:val="008F6DDC"/>
    <w:rsid w:val="008F7307"/>
    <w:rsid w:val="008F757D"/>
    <w:rsid w:val="008F7759"/>
    <w:rsid w:val="008F7C7A"/>
    <w:rsid w:val="008F7D3C"/>
    <w:rsid w:val="008F7F52"/>
    <w:rsid w:val="009001B0"/>
    <w:rsid w:val="009001FD"/>
    <w:rsid w:val="0090022F"/>
    <w:rsid w:val="00900329"/>
    <w:rsid w:val="009003A7"/>
    <w:rsid w:val="009005CC"/>
    <w:rsid w:val="00900B37"/>
    <w:rsid w:val="00900B38"/>
    <w:rsid w:val="00900CA5"/>
    <w:rsid w:val="009016AC"/>
    <w:rsid w:val="009017C7"/>
    <w:rsid w:val="0090184E"/>
    <w:rsid w:val="009018CE"/>
    <w:rsid w:val="00901DF0"/>
    <w:rsid w:val="00902255"/>
    <w:rsid w:val="00902548"/>
    <w:rsid w:val="0090280C"/>
    <w:rsid w:val="00902888"/>
    <w:rsid w:val="00902A7B"/>
    <w:rsid w:val="00902C39"/>
    <w:rsid w:val="00902DEF"/>
    <w:rsid w:val="00902DF0"/>
    <w:rsid w:val="00902E75"/>
    <w:rsid w:val="00902F85"/>
    <w:rsid w:val="009038D2"/>
    <w:rsid w:val="0090394C"/>
    <w:rsid w:val="00903B81"/>
    <w:rsid w:val="00903C00"/>
    <w:rsid w:val="00903C26"/>
    <w:rsid w:val="00903CBB"/>
    <w:rsid w:val="00903DDF"/>
    <w:rsid w:val="00903E0F"/>
    <w:rsid w:val="00903E92"/>
    <w:rsid w:val="00903F11"/>
    <w:rsid w:val="00903F68"/>
    <w:rsid w:val="00904230"/>
    <w:rsid w:val="0090497E"/>
    <w:rsid w:val="00904A0E"/>
    <w:rsid w:val="00904E45"/>
    <w:rsid w:val="00905030"/>
    <w:rsid w:val="00905165"/>
    <w:rsid w:val="0090537F"/>
    <w:rsid w:val="00905560"/>
    <w:rsid w:val="00905598"/>
    <w:rsid w:val="009055B1"/>
    <w:rsid w:val="0090595D"/>
    <w:rsid w:val="00905A46"/>
    <w:rsid w:val="0090600C"/>
    <w:rsid w:val="009063E8"/>
    <w:rsid w:val="0090664D"/>
    <w:rsid w:val="00906938"/>
    <w:rsid w:val="0090696B"/>
    <w:rsid w:val="00906A2F"/>
    <w:rsid w:val="00906C9C"/>
    <w:rsid w:val="00906EF1"/>
    <w:rsid w:val="00906F94"/>
    <w:rsid w:val="00907106"/>
    <w:rsid w:val="00907192"/>
    <w:rsid w:val="009071C2"/>
    <w:rsid w:val="00907238"/>
    <w:rsid w:val="00907298"/>
    <w:rsid w:val="0090750F"/>
    <w:rsid w:val="00907536"/>
    <w:rsid w:val="0090761D"/>
    <w:rsid w:val="009076BF"/>
    <w:rsid w:val="009076D7"/>
    <w:rsid w:val="009076EE"/>
    <w:rsid w:val="00907CBB"/>
    <w:rsid w:val="00907D88"/>
    <w:rsid w:val="0091032C"/>
    <w:rsid w:val="009103B8"/>
    <w:rsid w:val="00910526"/>
    <w:rsid w:val="00910733"/>
    <w:rsid w:val="0091119B"/>
    <w:rsid w:val="009115C0"/>
    <w:rsid w:val="00911710"/>
    <w:rsid w:val="00911EEB"/>
    <w:rsid w:val="00912066"/>
    <w:rsid w:val="00912152"/>
    <w:rsid w:val="009121FA"/>
    <w:rsid w:val="009122EB"/>
    <w:rsid w:val="00912302"/>
    <w:rsid w:val="0091255C"/>
    <w:rsid w:val="009125E4"/>
    <w:rsid w:val="009125FD"/>
    <w:rsid w:val="009126C5"/>
    <w:rsid w:val="0091273A"/>
    <w:rsid w:val="009128C6"/>
    <w:rsid w:val="009134AA"/>
    <w:rsid w:val="009138EA"/>
    <w:rsid w:val="00913911"/>
    <w:rsid w:val="00913AB0"/>
    <w:rsid w:val="00913ECC"/>
    <w:rsid w:val="00913EDA"/>
    <w:rsid w:val="00913F3B"/>
    <w:rsid w:val="00914068"/>
    <w:rsid w:val="00914178"/>
    <w:rsid w:val="009144EB"/>
    <w:rsid w:val="009144F1"/>
    <w:rsid w:val="00914575"/>
    <w:rsid w:val="00914615"/>
    <w:rsid w:val="00914805"/>
    <w:rsid w:val="00914AA6"/>
    <w:rsid w:val="00914DA9"/>
    <w:rsid w:val="00914DE0"/>
    <w:rsid w:val="00915011"/>
    <w:rsid w:val="00915036"/>
    <w:rsid w:val="009151A2"/>
    <w:rsid w:val="0091569E"/>
    <w:rsid w:val="0091571B"/>
    <w:rsid w:val="00915732"/>
    <w:rsid w:val="009158ED"/>
    <w:rsid w:val="009159B0"/>
    <w:rsid w:val="00915FF7"/>
    <w:rsid w:val="009160CD"/>
    <w:rsid w:val="009161AF"/>
    <w:rsid w:val="00916207"/>
    <w:rsid w:val="00916548"/>
    <w:rsid w:val="009166B4"/>
    <w:rsid w:val="00916745"/>
    <w:rsid w:val="009167BE"/>
    <w:rsid w:val="009167D2"/>
    <w:rsid w:val="00916877"/>
    <w:rsid w:val="00916A2B"/>
    <w:rsid w:val="00916E00"/>
    <w:rsid w:val="00916EC5"/>
    <w:rsid w:val="009170A5"/>
    <w:rsid w:val="009170E0"/>
    <w:rsid w:val="00917161"/>
    <w:rsid w:val="0091727E"/>
    <w:rsid w:val="00917295"/>
    <w:rsid w:val="00917A10"/>
    <w:rsid w:val="00917A91"/>
    <w:rsid w:val="00917AE1"/>
    <w:rsid w:val="00917CA7"/>
    <w:rsid w:val="00917F82"/>
    <w:rsid w:val="00917FF4"/>
    <w:rsid w:val="00920005"/>
    <w:rsid w:val="00920191"/>
    <w:rsid w:val="009201A3"/>
    <w:rsid w:val="009203DD"/>
    <w:rsid w:val="009206BD"/>
    <w:rsid w:val="00920B80"/>
    <w:rsid w:val="00920DD7"/>
    <w:rsid w:val="00921279"/>
    <w:rsid w:val="00921432"/>
    <w:rsid w:val="009214DF"/>
    <w:rsid w:val="0092170D"/>
    <w:rsid w:val="00921AEE"/>
    <w:rsid w:val="00921BF0"/>
    <w:rsid w:val="00921E10"/>
    <w:rsid w:val="00921E32"/>
    <w:rsid w:val="00921EDF"/>
    <w:rsid w:val="00921FE2"/>
    <w:rsid w:val="00921FED"/>
    <w:rsid w:val="009221CA"/>
    <w:rsid w:val="0092222E"/>
    <w:rsid w:val="0092233C"/>
    <w:rsid w:val="00922706"/>
    <w:rsid w:val="00922807"/>
    <w:rsid w:val="0092294D"/>
    <w:rsid w:val="009229C8"/>
    <w:rsid w:val="00922D46"/>
    <w:rsid w:val="00922E4C"/>
    <w:rsid w:val="009230D7"/>
    <w:rsid w:val="009232C2"/>
    <w:rsid w:val="0092337F"/>
    <w:rsid w:val="009234E9"/>
    <w:rsid w:val="00923564"/>
    <w:rsid w:val="009236A7"/>
    <w:rsid w:val="00923A28"/>
    <w:rsid w:val="00923CF4"/>
    <w:rsid w:val="00923E52"/>
    <w:rsid w:val="0092455B"/>
    <w:rsid w:val="00924625"/>
    <w:rsid w:val="00924872"/>
    <w:rsid w:val="00924CDB"/>
    <w:rsid w:val="00924D6A"/>
    <w:rsid w:val="00924E58"/>
    <w:rsid w:val="00924ECB"/>
    <w:rsid w:val="00924F08"/>
    <w:rsid w:val="00924F1E"/>
    <w:rsid w:val="009250B6"/>
    <w:rsid w:val="0092528C"/>
    <w:rsid w:val="009256B8"/>
    <w:rsid w:val="009257DF"/>
    <w:rsid w:val="0092584D"/>
    <w:rsid w:val="00925877"/>
    <w:rsid w:val="00925A56"/>
    <w:rsid w:val="00925A6D"/>
    <w:rsid w:val="00925B31"/>
    <w:rsid w:val="00925C21"/>
    <w:rsid w:val="00925C64"/>
    <w:rsid w:val="00925CEB"/>
    <w:rsid w:val="00925D22"/>
    <w:rsid w:val="0092602B"/>
    <w:rsid w:val="009260DE"/>
    <w:rsid w:val="00926938"/>
    <w:rsid w:val="00926BA7"/>
    <w:rsid w:val="00926D4E"/>
    <w:rsid w:val="00926E96"/>
    <w:rsid w:val="00926EF5"/>
    <w:rsid w:val="00926F52"/>
    <w:rsid w:val="0092709C"/>
    <w:rsid w:val="009270E0"/>
    <w:rsid w:val="0092742A"/>
    <w:rsid w:val="00927527"/>
    <w:rsid w:val="009275DA"/>
    <w:rsid w:val="00927789"/>
    <w:rsid w:val="009277C7"/>
    <w:rsid w:val="009277DE"/>
    <w:rsid w:val="009279B3"/>
    <w:rsid w:val="00927A51"/>
    <w:rsid w:val="00927A9C"/>
    <w:rsid w:val="0093002D"/>
    <w:rsid w:val="009300BB"/>
    <w:rsid w:val="009300C5"/>
    <w:rsid w:val="009302B4"/>
    <w:rsid w:val="00930319"/>
    <w:rsid w:val="00930350"/>
    <w:rsid w:val="00930407"/>
    <w:rsid w:val="00930A2E"/>
    <w:rsid w:val="00930BA3"/>
    <w:rsid w:val="00930D2E"/>
    <w:rsid w:val="00930F42"/>
    <w:rsid w:val="00931036"/>
    <w:rsid w:val="00931517"/>
    <w:rsid w:val="00931678"/>
    <w:rsid w:val="00931876"/>
    <w:rsid w:val="00931BCF"/>
    <w:rsid w:val="00931D64"/>
    <w:rsid w:val="00931DF6"/>
    <w:rsid w:val="00931E0C"/>
    <w:rsid w:val="00932227"/>
    <w:rsid w:val="00932265"/>
    <w:rsid w:val="009324C5"/>
    <w:rsid w:val="0093254F"/>
    <w:rsid w:val="009325A9"/>
    <w:rsid w:val="009327F4"/>
    <w:rsid w:val="009329C3"/>
    <w:rsid w:val="00932C37"/>
    <w:rsid w:val="00933106"/>
    <w:rsid w:val="0093312A"/>
    <w:rsid w:val="0093315C"/>
    <w:rsid w:val="0093321F"/>
    <w:rsid w:val="009332E7"/>
    <w:rsid w:val="00933383"/>
    <w:rsid w:val="009333F1"/>
    <w:rsid w:val="009335C0"/>
    <w:rsid w:val="00933616"/>
    <w:rsid w:val="00933AA7"/>
    <w:rsid w:val="00933AEB"/>
    <w:rsid w:val="00933CA5"/>
    <w:rsid w:val="00933CDB"/>
    <w:rsid w:val="00933D28"/>
    <w:rsid w:val="00933E1A"/>
    <w:rsid w:val="00933F58"/>
    <w:rsid w:val="009340A5"/>
    <w:rsid w:val="0093417C"/>
    <w:rsid w:val="00934201"/>
    <w:rsid w:val="00934493"/>
    <w:rsid w:val="0093462A"/>
    <w:rsid w:val="009346E5"/>
    <w:rsid w:val="00934836"/>
    <w:rsid w:val="009348A1"/>
    <w:rsid w:val="0093497B"/>
    <w:rsid w:val="00934DD1"/>
    <w:rsid w:val="00934EA7"/>
    <w:rsid w:val="0093543D"/>
    <w:rsid w:val="00935479"/>
    <w:rsid w:val="00935654"/>
    <w:rsid w:val="00935706"/>
    <w:rsid w:val="00935979"/>
    <w:rsid w:val="00935F08"/>
    <w:rsid w:val="00936054"/>
    <w:rsid w:val="0093612D"/>
    <w:rsid w:val="00936358"/>
    <w:rsid w:val="009366A0"/>
    <w:rsid w:val="009366CF"/>
    <w:rsid w:val="009367F7"/>
    <w:rsid w:val="00936BFE"/>
    <w:rsid w:val="00936CFF"/>
    <w:rsid w:val="00936E27"/>
    <w:rsid w:val="00936F05"/>
    <w:rsid w:val="00937021"/>
    <w:rsid w:val="009370D9"/>
    <w:rsid w:val="0093726E"/>
    <w:rsid w:val="009372FC"/>
    <w:rsid w:val="009377EE"/>
    <w:rsid w:val="00937B1C"/>
    <w:rsid w:val="00937D14"/>
    <w:rsid w:val="00937D76"/>
    <w:rsid w:val="00937D97"/>
    <w:rsid w:val="00940082"/>
    <w:rsid w:val="0094024E"/>
    <w:rsid w:val="009402EC"/>
    <w:rsid w:val="009404EC"/>
    <w:rsid w:val="00940AC7"/>
    <w:rsid w:val="00940AE2"/>
    <w:rsid w:val="00940B38"/>
    <w:rsid w:val="00940C00"/>
    <w:rsid w:val="00940C40"/>
    <w:rsid w:val="009410D5"/>
    <w:rsid w:val="00941148"/>
    <w:rsid w:val="009411D2"/>
    <w:rsid w:val="00941221"/>
    <w:rsid w:val="0094125C"/>
    <w:rsid w:val="00941613"/>
    <w:rsid w:val="009416DF"/>
    <w:rsid w:val="00941EE6"/>
    <w:rsid w:val="00941F89"/>
    <w:rsid w:val="0094231D"/>
    <w:rsid w:val="009428D5"/>
    <w:rsid w:val="00942A01"/>
    <w:rsid w:val="00942C11"/>
    <w:rsid w:val="00942DBF"/>
    <w:rsid w:val="00942EE4"/>
    <w:rsid w:val="0094308E"/>
    <w:rsid w:val="009431AB"/>
    <w:rsid w:val="009434D2"/>
    <w:rsid w:val="00943767"/>
    <w:rsid w:val="0094382A"/>
    <w:rsid w:val="00943A3C"/>
    <w:rsid w:val="00944714"/>
    <w:rsid w:val="00944740"/>
    <w:rsid w:val="00944845"/>
    <w:rsid w:val="0094490E"/>
    <w:rsid w:val="00944A34"/>
    <w:rsid w:val="00944A60"/>
    <w:rsid w:val="00944DD2"/>
    <w:rsid w:val="00944E1E"/>
    <w:rsid w:val="00944E4A"/>
    <w:rsid w:val="00944F97"/>
    <w:rsid w:val="00945159"/>
    <w:rsid w:val="009451DF"/>
    <w:rsid w:val="009453EA"/>
    <w:rsid w:val="009457A0"/>
    <w:rsid w:val="00945CFC"/>
    <w:rsid w:val="00945D93"/>
    <w:rsid w:val="00945FD8"/>
    <w:rsid w:val="0094635A"/>
    <w:rsid w:val="009463E2"/>
    <w:rsid w:val="0094643A"/>
    <w:rsid w:val="00946490"/>
    <w:rsid w:val="00946806"/>
    <w:rsid w:val="00946865"/>
    <w:rsid w:val="009468C4"/>
    <w:rsid w:val="009469DF"/>
    <w:rsid w:val="00946BE8"/>
    <w:rsid w:val="00946C94"/>
    <w:rsid w:val="00946CDD"/>
    <w:rsid w:val="00946EA3"/>
    <w:rsid w:val="00946F08"/>
    <w:rsid w:val="009470D4"/>
    <w:rsid w:val="00947129"/>
    <w:rsid w:val="0094729E"/>
    <w:rsid w:val="009474B4"/>
    <w:rsid w:val="00947690"/>
    <w:rsid w:val="00947695"/>
    <w:rsid w:val="00947737"/>
    <w:rsid w:val="00947C39"/>
    <w:rsid w:val="00947E9E"/>
    <w:rsid w:val="0095001A"/>
    <w:rsid w:val="0095014E"/>
    <w:rsid w:val="0095026F"/>
    <w:rsid w:val="00950654"/>
    <w:rsid w:val="00950695"/>
    <w:rsid w:val="0095071A"/>
    <w:rsid w:val="00950882"/>
    <w:rsid w:val="009508C5"/>
    <w:rsid w:val="00950C19"/>
    <w:rsid w:val="009512C8"/>
    <w:rsid w:val="0095148C"/>
    <w:rsid w:val="009514C4"/>
    <w:rsid w:val="00951563"/>
    <w:rsid w:val="00951A53"/>
    <w:rsid w:val="00951EE2"/>
    <w:rsid w:val="00951F61"/>
    <w:rsid w:val="00952969"/>
    <w:rsid w:val="00952A2F"/>
    <w:rsid w:val="00952A75"/>
    <w:rsid w:val="00952A9F"/>
    <w:rsid w:val="00952BEA"/>
    <w:rsid w:val="00953161"/>
    <w:rsid w:val="00953213"/>
    <w:rsid w:val="00953345"/>
    <w:rsid w:val="00953414"/>
    <w:rsid w:val="00953499"/>
    <w:rsid w:val="0095358B"/>
    <w:rsid w:val="009538F8"/>
    <w:rsid w:val="0095391F"/>
    <w:rsid w:val="009539F4"/>
    <w:rsid w:val="00953A33"/>
    <w:rsid w:val="00953AF2"/>
    <w:rsid w:val="0095415D"/>
    <w:rsid w:val="009541C8"/>
    <w:rsid w:val="009542DB"/>
    <w:rsid w:val="00954455"/>
    <w:rsid w:val="009545C2"/>
    <w:rsid w:val="009546EA"/>
    <w:rsid w:val="00954781"/>
    <w:rsid w:val="00954865"/>
    <w:rsid w:val="00954BF5"/>
    <w:rsid w:val="00954C29"/>
    <w:rsid w:val="00954CD9"/>
    <w:rsid w:val="00954ED0"/>
    <w:rsid w:val="00954F38"/>
    <w:rsid w:val="009552BE"/>
    <w:rsid w:val="009553E3"/>
    <w:rsid w:val="0095542A"/>
    <w:rsid w:val="0095567D"/>
    <w:rsid w:val="00955754"/>
    <w:rsid w:val="00955864"/>
    <w:rsid w:val="0095588F"/>
    <w:rsid w:val="009559B5"/>
    <w:rsid w:val="00955A2A"/>
    <w:rsid w:val="00955D86"/>
    <w:rsid w:val="00955DB1"/>
    <w:rsid w:val="00955E5F"/>
    <w:rsid w:val="009560BB"/>
    <w:rsid w:val="0095627C"/>
    <w:rsid w:val="009562F6"/>
    <w:rsid w:val="009563F2"/>
    <w:rsid w:val="0095640B"/>
    <w:rsid w:val="009565B3"/>
    <w:rsid w:val="0095692A"/>
    <w:rsid w:val="00956977"/>
    <w:rsid w:val="0095698E"/>
    <w:rsid w:val="00956A6D"/>
    <w:rsid w:val="00956F3A"/>
    <w:rsid w:val="00956F66"/>
    <w:rsid w:val="009571CA"/>
    <w:rsid w:val="00957388"/>
    <w:rsid w:val="00957491"/>
    <w:rsid w:val="0095797F"/>
    <w:rsid w:val="00957A83"/>
    <w:rsid w:val="00957ACE"/>
    <w:rsid w:val="00957E42"/>
    <w:rsid w:val="00957EEC"/>
    <w:rsid w:val="009601A4"/>
    <w:rsid w:val="00960295"/>
    <w:rsid w:val="00960667"/>
    <w:rsid w:val="0096085B"/>
    <w:rsid w:val="00960A00"/>
    <w:rsid w:val="00960F67"/>
    <w:rsid w:val="009612B5"/>
    <w:rsid w:val="009615E8"/>
    <w:rsid w:val="0096171F"/>
    <w:rsid w:val="009618EE"/>
    <w:rsid w:val="0096199B"/>
    <w:rsid w:val="00961D93"/>
    <w:rsid w:val="00961F5B"/>
    <w:rsid w:val="009622DC"/>
    <w:rsid w:val="00962603"/>
    <w:rsid w:val="009629FB"/>
    <w:rsid w:val="00962A63"/>
    <w:rsid w:val="00962D0E"/>
    <w:rsid w:val="00962EB9"/>
    <w:rsid w:val="00962FDD"/>
    <w:rsid w:val="00962FEB"/>
    <w:rsid w:val="00963365"/>
    <w:rsid w:val="00963787"/>
    <w:rsid w:val="00963843"/>
    <w:rsid w:val="00963D30"/>
    <w:rsid w:val="00963F92"/>
    <w:rsid w:val="00964092"/>
    <w:rsid w:val="009640D0"/>
    <w:rsid w:val="00964175"/>
    <w:rsid w:val="009644E8"/>
    <w:rsid w:val="00964583"/>
    <w:rsid w:val="009646D8"/>
    <w:rsid w:val="009647C1"/>
    <w:rsid w:val="009649C4"/>
    <w:rsid w:val="00964B67"/>
    <w:rsid w:val="00964CDD"/>
    <w:rsid w:val="0096501D"/>
    <w:rsid w:val="00965132"/>
    <w:rsid w:val="0096527E"/>
    <w:rsid w:val="0096544E"/>
    <w:rsid w:val="009654C9"/>
    <w:rsid w:val="00965655"/>
    <w:rsid w:val="00965804"/>
    <w:rsid w:val="009659F7"/>
    <w:rsid w:val="00965EA9"/>
    <w:rsid w:val="009661BF"/>
    <w:rsid w:val="0096664D"/>
    <w:rsid w:val="0096666F"/>
    <w:rsid w:val="0096669F"/>
    <w:rsid w:val="009668BE"/>
    <w:rsid w:val="00966CDC"/>
    <w:rsid w:val="00966CDE"/>
    <w:rsid w:val="00966D0A"/>
    <w:rsid w:val="00966F86"/>
    <w:rsid w:val="00966FEC"/>
    <w:rsid w:val="00966FF3"/>
    <w:rsid w:val="00967111"/>
    <w:rsid w:val="009671A4"/>
    <w:rsid w:val="0096723C"/>
    <w:rsid w:val="00967586"/>
    <w:rsid w:val="00967680"/>
    <w:rsid w:val="00967696"/>
    <w:rsid w:val="00967A7F"/>
    <w:rsid w:val="00967D51"/>
    <w:rsid w:val="00967F70"/>
    <w:rsid w:val="00967F86"/>
    <w:rsid w:val="00970023"/>
    <w:rsid w:val="00970415"/>
    <w:rsid w:val="00970B54"/>
    <w:rsid w:val="00970C34"/>
    <w:rsid w:val="00970C66"/>
    <w:rsid w:val="00970DB1"/>
    <w:rsid w:val="00970DE1"/>
    <w:rsid w:val="00971009"/>
    <w:rsid w:val="00971283"/>
    <w:rsid w:val="009712B3"/>
    <w:rsid w:val="009712BA"/>
    <w:rsid w:val="00971676"/>
    <w:rsid w:val="009718B1"/>
    <w:rsid w:val="009719C3"/>
    <w:rsid w:val="00971AD1"/>
    <w:rsid w:val="00971DA9"/>
    <w:rsid w:val="00971E56"/>
    <w:rsid w:val="00972040"/>
    <w:rsid w:val="00972091"/>
    <w:rsid w:val="009720FB"/>
    <w:rsid w:val="00972190"/>
    <w:rsid w:val="009722FF"/>
    <w:rsid w:val="00972618"/>
    <w:rsid w:val="00972679"/>
    <w:rsid w:val="00972A84"/>
    <w:rsid w:val="00972B66"/>
    <w:rsid w:val="00972E3C"/>
    <w:rsid w:val="00972E98"/>
    <w:rsid w:val="00972EFC"/>
    <w:rsid w:val="00972F00"/>
    <w:rsid w:val="00972F27"/>
    <w:rsid w:val="00972F2D"/>
    <w:rsid w:val="009734AA"/>
    <w:rsid w:val="009735AE"/>
    <w:rsid w:val="009737EB"/>
    <w:rsid w:val="00973961"/>
    <w:rsid w:val="0097418E"/>
    <w:rsid w:val="0097457A"/>
    <w:rsid w:val="009749E0"/>
    <w:rsid w:val="00974E6E"/>
    <w:rsid w:val="00974F65"/>
    <w:rsid w:val="00974F92"/>
    <w:rsid w:val="00974F95"/>
    <w:rsid w:val="00975C93"/>
    <w:rsid w:val="00975E7A"/>
    <w:rsid w:val="00975E8B"/>
    <w:rsid w:val="00975EC7"/>
    <w:rsid w:val="00975EFF"/>
    <w:rsid w:val="00975FAE"/>
    <w:rsid w:val="00976034"/>
    <w:rsid w:val="0097629B"/>
    <w:rsid w:val="0097631E"/>
    <w:rsid w:val="0097648C"/>
    <w:rsid w:val="00976766"/>
    <w:rsid w:val="00976BE9"/>
    <w:rsid w:val="00976D02"/>
    <w:rsid w:val="00976DBA"/>
    <w:rsid w:val="00976DE7"/>
    <w:rsid w:val="00976ECB"/>
    <w:rsid w:val="00976F8A"/>
    <w:rsid w:val="009770B6"/>
    <w:rsid w:val="00977181"/>
    <w:rsid w:val="0097718B"/>
    <w:rsid w:val="009771B4"/>
    <w:rsid w:val="0097725B"/>
    <w:rsid w:val="009772BA"/>
    <w:rsid w:val="00977316"/>
    <w:rsid w:val="00977354"/>
    <w:rsid w:val="009773BB"/>
    <w:rsid w:val="00977641"/>
    <w:rsid w:val="00977BCB"/>
    <w:rsid w:val="00977D11"/>
    <w:rsid w:val="00977E80"/>
    <w:rsid w:val="00980335"/>
    <w:rsid w:val="00980365"/>
    <w:rsid w:val="00980620"/>
    <w:rsid w:val="009806D9"/>
    <w:rsid w:val="00980750"/>
    <w:rsid w:val="009809E7"/>
    <w:rsid w:val="00980B4B"/>
    <w:rsid w:val="00980C59"/>
    <w:rsid w:val="00980EEB"/>
    <w:rsid w:val="00981073"/>
    <w:rsid w:val="009814CD"/>
    <w:rsid w:val="00981D2D"/>
    <w:rsid w:val="00981D5D"/>
    <w:rsid w:val="00981E3D"/>
    <w:rsid w:val="00982594"/>
    <w:rsid w:val="00982689"/>
    <w:rsid w:val="009826CB"/>
    <w:rsid w:val="009826F0"/>
    <w:rsid w:val="00982A70"/>
    <w:rsid w:val="00982E4D"/>
    <w:rsid w:val="00982E81"/>
    <w:rsid w:val="00983370"/>
    <w:rsid w:val="009833AE"/>
    <w:rsid w:val="009833E4"/>
    <w:rsid w:val="0098373D"/>
    <w:rsid w:val="009837DA"/>
    <w:rsid w:val="0098387E"/>
    <w:rsid w:val="009838CD"/>
    <w:rsid w:val="00983DD5"/>
    <w:rsid w:val="009840AF"/>
    <w:rsid w:val="009841E0"/>
    <w:rsid w:val="009847B6"/>
    <w:rsid w:val="00984ABD"/>
    <w:rsid w:val="00984C64"/>
    <w:rsid w:val="009850BF"/>
    <w:rsid w:val="00985131"/>
    <w:rsid w:val="009855AD"/>
    <w:rsid w:val="00985666"/>
    <w:rsid w:val="0098584F"/>
    <w:rsid w:val="0098596D"/>
    <w:rsid w:val="009859F2"/>
    <w:rsid w:val="00985DC4"/>
    <w:rsid w:val="00985FEB"/>
    <w:rsid w:val="00986346"/>
    <w:rsid w:val="009863B6"/>
    <w:rsid w:val="0098640A"/>
    <w:rsid w:val="0098654F"/>
    <w:rsid w:val="0098667F"/>
    <w:rsid w:val="0098676B"/>
    <w:rsid w:val="00986879"/>
    <w:rsid w:val="0098694E"/>
    <w:rsid w:val="00986BFA"/>
    <w:rsid w:val="00986C47"/>
    <w:rsid w:val="00986C8F"/>
    <w:rsid w:val="00986D44"/>
    <w:rsid w:val="00986FE2"/>
    <w:rsid w:val="00987048"/>
    <w:rsid w:val="009873EF"/>
    <w:rsid w:val="0098774E"/>
    <w:rsid w:val="009877AB"/>
    <w:rsid w:val="0098793F"/>
    <w:rsid w:val="0098799D"/>
    <w:rsid w:val="009879F0"/>
    <w:rsid w:val="009879FC"/>
    <w:rsid w:val="00987C9C"/>
    <w:rsid w:val="00987CA4"/>
    <w:rsid w:val="00987F51"/>
    <w:rsid w:val="009900C8"/>
    <w:rsid w:val="00990282"/>
    <w:rsid w:val="00990461"/>
    <w:rsid w:val="00990693"/>
    <w:rsid w:val="00990743"/>
    <w:rsid w:val="00990BCE"/>
    <w:rsid w:val="00990BD7"/>
    <w:rsid w:val="00990E69"/>
    <w:rsid w:val="00990F0E"/>
    <w:rsid w:val="00990F8B"/>
    <w:rsid w:val="0099100B"/>
    <w:rsid w:val="00991308"/>
    <w:rsid w:val="0099140B"/>
    <w:rsid w:val="009915CA"/>
    <w:rsid w:val="0099188C"/>
    <w:rsid w:val="009919A5"/>
    <w:rsid w:val="00991B1E"/>
    <w:rsid w:val="00991CA8"/>
    <w:rsid w:val="00991F79"/>
    <w:rsid w:val="00991FA0"/>
    <w:rsid w:val="00991FED"/>
    <w:rsid w:val="009920B9"/>
    <w:rsid w:val="00992460"/>
    <w:rsid w:val="009924E5"/>
    <w:rsid w:val="009926C5"/>
    <w:rsid w:val="009926DC"/>
    <w:rsid w:val="009926F4"/>
    <w:rsid w:val="00992797"/>
    <w:rsid w:val="00992B5E"/>
    <w:rsid w:val="00992E95"/>
    <w:rsid w:val="00993056"/>
    <w:rsid w:val="0099337B"/>
    <w:rsid w:val="009937CC"/>
    <w:rsid w:val="00993BFA"/>
    <w:rsid w:val="00993D49"/>
    <w:rsid w:val="00993E88"/>
    <w:rsid w:val="00994155"/>
    <w:rsid w:val="009942EE"/>
    <w:rsid w:val="0099444F"/>
    <w:rsid w:val="009946B6"/>
    <w:rsid w:val="00994735"/>
    <w:rsid w:val="0099478A"/>
    <w:rsid w:val="00994850"/>
    <w:rsid w:val="0099509F"/>
    <w:rsid w:val="009950E4"/>
    <w:rsid w:val="00995197"/>
    <w:rsid w:val="009951C5"/>
    <w:rsid w:val="00995269"/>
    <w:rsid w:val="009954F6"/>
    <w:rsid w:val="009955AA"/>
    <w:rsid w:val="00995603"/>
    <w:rsid w:val="00995655"/>
    <w:rsid w:val="009957EE"/>
    <w:rsid w:val="00995950"/>
    <w:rsid w:val="00995BA5"/>
    <w:rsid w:val="00995EE8"/>
    <w:rsid w:val="00995FF2"/>
    <w:rsid w:val="00996235"/>
    <w:rsid w:val="00996251"/>
    <w:rsid w:val="009964EE"/>
    <w:rsid w:val="009965C9"/>
    <w:rsid w:val="009968D1"/>
    <w:rsid w:val="00996BAC"/>
    <w:rsid w:val="00996D47"/>
    <w:rsid w:val="00996D8D"/>
    <w:rsid w:val="00996EB0"/>
    <w:rsid w:val="00996EBA"/>
    <w:rsid w:val="009975FF"/>
    <w:rsid w:val="009976B5"/>
    <w:rsid w:val="00997834"/>
    <w:rsid w:val="00997F0F"/>
    <w:rsid w:val="00997F82"/>
    <w:rsid w:val="00997FAF"/>
    <w:rsid w:val="009A000F"/>
    <w:rsid w:val="009A031B"/>
    <w:rsid w:val="009A036D"/>
    <w:rsid w:val="009A05D8"/>
    <w:rsid w:val="009A075D"/>
    <w:rsid w:val="009A0894"/>
    <w:rsid w:val="009A08B8"/>
    <w:rsid w:val="009A0979"/>
    <w:rsid w:val="009A0A24"/>
    <w:rsid w:val="009A0A2D"/>
    <w:rsid w:val="009A0BC0"/>
    <w:rsid w:val="009A0F11"/>
    <w:rsid w:val="009A104C"/>
    <w:rsid w:val="009A1059"/>
    <w:rsid w:val="009A12BA"/>
    <w:rsid w:val="009A1544"/>
    <w:rsid w:val="009A156C"/>
    <w:rsid w:val="009A1633"/>
    <w:rsid w:val="009A1899"/>
    <w:rsid w:val="009A1946"/>
    <w:rsid w:val="009A1D1C"/>
    <w:rsid w:val="009A2047"/>
    <w:rsid w:val="009A24C4"/>
    <w:rsid w:val="009A2636"/>
    <w:rsid w:val="009A2657"/>
    <w:rsid w:val="009A2880"/>
    <w:rsid w:val="009A2888"/>
    <w:rsid w:val="009A2903"/>
    <w:rsid w:val="009A29C2"/>
    <w:rsid w:val="009A2C5F"/>
    <w:rsid w:val="009A2D40"/>
    <w:rsid w:val="009A2D87"/>
    <w:rsid w:val="009A2E1F"/>
    <w:rsid w:val="009A31C3"/>
    <w:rsid w:val="009A31FE"/>
    <w:rsid w:val="009A332B"/>
    <w:rsid w:val="009A3785"/>
    <w:rsid w:val="009A3967"/>
    <w:rsid w:val="009A39F2"/>
    <w:rsid w:val="009A3D4E"/>
    <w:rsid w:val="009A3EE9"/>
    <w:rsid w:val="009A4071"/>
    <w:rsid w:val="009A40C1"/>
    <w:rsid w:val="009A44A3"/>
    <w:rsid w:val="009A45F2"/>
    <w:rsid w:val="009A47F8"/>
    <w:rsid w:val="009A497E"/>
    <w:rsid w:val="009A49E5"/>
    <w:rsid w:val="009A4AF9"/>
    <w:rsid w:val="009A4CCF"/>
    <w:rsid w:val="009A4D12"/>
    <w:rsid w:val="009A4F6B"/>
    <w:rsid w:val="009A4F6C"/>
    <w:rsid w:val="009A5076"/>
    <w:rsid w:val="009A52AA"/>
    <w:rsid w:val="009A556B"/>
    <w:rsid w:val="009A579E"/>
    <w:rsid w:val="009A59E0"/>
    <w:rsid w:val="009A5A11"/>
    <w:rsid w:val="009A5AF5"/>
    <w:rsid w:val="009A5BC3"/>
    <w:rsid w:val="009A5DEF"/>
    <w:rsid w:val="009A5E34"/>
    <w:rsid w:val="009A5EA5"/>
    <w:rsid w:val="009A5EA6"/>
    <w:rsid w:val="009A5EEC"/>
    <w:rsid w:val="009A610D"/>
    <w:rsid w:val="009A613F"/>
    <w:rsid w:val="009A614F"/>
    <w:rsid w:val="009A619F"/>
    <w:rsid w:val="009A61BA"/>
    <w:rsid w:val="009A61C5"/>
    <w:rsid w:val="009A696E"/>
    <w:rsid w:val="009A6C41"/>
    <w:rsid w:val="009A6D80"/>
    <w:rsid w:val="009A71F7"/>
    <w:rsid w:val="009A7538"/>
    <w:rsid w:val="009A7835"/>
    <w:rsid w:val="009A78BF"/>
    <w:rsid w:val="009A7AB6"/>
    <w:rsid w:val="009A7B62"/>
    <w:rsid w:val="009A7CB5"/>
    <w:rsid w:val="009A7FD7"/>
    <w:rsid w:val="009B0358"/>
    <w:rsid w:val="009B07B4"/>
    <w:rsid w:val="009B094B"/>
    <w:rsid w:val="009B0BA3"/>
    <w:rsid w:val="009B0C93"/>
    <w:rsid w:val="009B0CE2"/>
    <w:rsid w:val="009B1014"/>
    <w:rsid w:val="009B1040"/>
    <w:rsid w:val="009B1160"/>
    <w:rsid w:val="009B1423"/>
    <w:rsid w:val="009B1478"/>
    <w:rsid w:val="009B15B9"/>
    <w:rsid w:val="009B16D6"/>
    <w:rsid w:val="009B16E1"/>
    <w:rsid w:val="009B1803"/>
    <w:rsid w:val="009B181E"/>
    <w:rsid w:val="009B1A86"/>
    <w:rsid w:val="009B1BC9"/>
    <w:rsid w:val="009B1BF8"/>
    <w:rsid w:val="009B1CB8"/>
    <w:rsid w:val="009B1D3C"/>
    <w:rsid w:val="009B2168"/>
    <w:rsid w:val="009B223F"/>
    <w:rsid w:val="009B2462"/>
    <w:rsid w:val="009B2493"/>
    <w:rsid w:val="009B2750"/>
    <w:rsid w:val="009B2D8C"/>
    <w:rsid w:val="009B30FF"/>
    <w:rsid w:val="009B3240"/>
    <w:rsid w:val="009B34B8"/>
    <w:rsid w:val="009B3979"/>
    <w:rsid w:val="009B39F4"/>
    <w:rsid w:val="009B3B5C"/>
    <w:rsid w:val="009B3CEF"/>
    <w:rsid w:val="009B3DD5"/>
    <w:rsid w:val="009B3DDD"/>
    <w:rsid w:val="009B3E3F"/>
    <w:rsid w:val="009B3E67"/>
    <w:rsid w:val="009B40C8"/>
    <w:rsid w:val="009B4178"/>
    <w:rsid w:val="009B42D5"/>
    <w:rsid w:val="009B44C9"/>
    <w:rsid w:val="009B4557"/>
    <w:rsid w:val="009B47D6"/>
    <w:rsid w:val="009B4841"/>
    <w:rsid w:val="009B486C"/>
    <w:rsid w:val="009B4915"/>
    <w:rsid w:val="009B4AAF"/>
    <w:rsid w:val="009B4D8E"/>
    <w:rsid w:val="009B4DAB"/>
    <w:rsid w:val="009B4DE1"/>
    <w:rsid w:val="009B5036"/>
    <w:rsid w:val="009B513B"/>
    <w:rsid w:val="009B5213"/>
    <w:rsid w:val="009B5341"/>
    <w:rsid w:val="009B53A5"/>
    <w:rsid w:val="009B579E"/>
    <w:rsid w:val="009B5867"/>
    <w:rsid w:val="009B5AC7"/>
    <w:rsid w:val="009B5C14"/>
    <w:rsid w:val="009B5D6A"/>
    <w:rsid w:val="009B5DB5"/>
    <w:rsid w:val="009B61B8"/>
    <w:rsid w:val="009B62D7"/>
    <w:rsid w:val="009B634C"/>
    <w:rsid w:val="009B64EA"/>
    <w:rsid w:val="009B656C"/>
    <w:rsid w:val="009B65A1"/>
    <w:rsid w:val="009B67EC"/>
    <w:rsid w:val="009B6923"/>
    <w:rsid w:val="009B6AE2"/>
    <w:rsid w:val="009B6B1D"/>
    <w:rsid w:val="009B7308"/>
    <w:rsid w:val="009B75AD"/>
    <w:rsid w:val="009B75AF"/>
    <w:rsid w:val="009B7AF3"/>
    <w:rsid w:val="009B7C03"/>
    <w:rsid w:val="009B7CDA"/>
    <w:rsid w:val="009B7E2B"/>
    <w:rsid w:val="009C0061"/>
    <w:rsid w:val="009C01FF"/>
    <w:rsid w:val="009C058C"/>
    <w:rsid w:val="009C09C9"/>
    <w:rsid w:val="009C0ADB"/>
    <w:rsid w:val="009C0AE4"/>
    <w:rsid w:val="009C0CA4"/>
    <w:rsid w:val="009C0D89"/>
    <w:rsid w:val="009C0D98"/>
    <w:rsid w:val="009C0E51"/>
    <w:rsid w:val="009C14B5"/>
    <w:rsid w:val="009C16EC"/>
    <w:rsid w:val="009C1A5A"/>
    <w:rsid w:val="009C1A86"/>
    <w:rsid w:val="009C1B02"/>
    <w:rsid w:val="009C1C59"/>
    <w:rsid w:val="009C1FB3"/>
    <w:rsid w:val="009C1FC6"/>
    <w:rsid w:val="009C203D"/>
    <w:rsid w:val="009C2121"/>
    <w:rsid w:val="009C212C"/>
    <w:rsid w:val="009C2392"/>
    <w:rsid w:val="009C23BD"/>
    <w:rsid w:val="009C25EE"/>
    <w:rsid w:val="009C29B4"/>
    <w:rsid w:val="009C2D66"/>
    <w:rsid w:val="009C2FF4"/>
    <w:rsid w:val="009C30BA"/>
    <w:rsid w:val="009C3254"/>
    <w:rsid w:val="009C36DA"/>
    <w:rsid w:val="009C36EA"/>
    <w:rsid w:val="009C3766"/>
    <w:rsid w:val="009C381F"/>
    <w:rsid w:val="009C3A87"/>
    <w:rsid w:val="009C3A97"/>
    <w:rsid w:val="009C3AE1"/>
    <w:rsid w:val="009C3B6B"/>
    <w:rsid w:val="009C3BA4"/>
    <w:rsid w:val="009C3BF8"/>
    <w:rsid w:val="009C3F0F"/>
    <w:rsid w:val="009C3FCA"/>
    <w:rsid w:val="009C4064"/>
    <w:rsid w:val="009C419B"/>
    <w:rsid w:val="009C4393"/>
    <w:rsid w:val="009C4464"/>
    <w:rsid w:val="009C4490"/>
    <w:rsid w:val="009C4540"/>
    <w:rsid w:val="009C455D"/>
    <w:rsid w:val="009C47BB"/>
    <w:rsid w:val="009C48CF"/>
    <w:rsid w:val="009C4ABC"/>
    <w:rsid w:val="009C4D39"/>
    <w:rsid w:val="009C4DED"/>
    <w:rsid w:val="009C4DF1"/>
    <w:rsid w:val="009C4E7C"/>
    <w:rsid w:val="009C5279"/>
    <w:rsid w:val="009C52E8"/>
    <w:rsid w:val="009C56C5"/>
    <w:rsid w:val="009C5912"/>
    <w:rsid w:val="009C59D0"/>
    <w:rsid w:val="009C5BFA"/>
    <w:rsid w:val="009C5C49"/>
    <w:rsid w:val="009C5D17"/>
    <w:rsid w:val="009C66D5"/>
    <w:rsid w:val="009C67B7"/>
    <w:rsid w:val="009C6925"/>
    <w:rsid w:val="009C6A61"/>
    <w:rsid w:val="009C6A63"/>
    <w:rsid w:val="009C6B32"/>
    <w:rsid w:val="009C6B4E"/>
    <w:rsid w:val="009C6BAD"/>
    <w:rsid w:val="009C72A2"/>
    <w:rsid w:val="009C743B"/>
    <w:rsid w:val="009C78AB"/>
    <w:rsid w:val="009C7AB3"/>
    <w:rsid w:val="009C7AB8"/>
    <w:rsid w:val="009C7B88"/>
    <w:rsid w:val="009C7ED1"/>
    <w:rsid w:val="009C7FD1"/>
    <w:rsid w:val="009D065D"/>
    <w:rsid w:val="009D0860"/>
    <w:rsid w:val="009D08E9"/>
    <w:rsid w:val="009D0940"/>
    <w:rsid w:val="009D0A0B"/>
    <w:rsid w:val="009D0DB3"/>
    <w:rsid w:val="009D0E79"/>
    <w:rsid w:val="009D1187"/>
    <w:rsid w:val="009D118D"/>
    <w:rsid w:val="009D1424"/>
    <w:rsid w:val="009D1599"/>
    <w:rsid w:val="009D15BC"/>
    <w:rsid w:val="009D1738"/>
    <w:rsid w:val="009D182D"/>
    <w:rsid w:val="009D191E"/>
    <w:rsid w:val="009D1946"/>
    <w:rsid w:val="009D1A45"/>
    <w:rsid w:val="009D1A75"/>
    <w:rsid w:val="009D1BC8"/>
    <w:rsid w:val="009D1CDD"/>
    <w:rsid w:val="009D1E68"/>
    <w:rsid w:val="009D2107"/>
    <w:rsid w:val="009D2410"/>
    <w:rsid w:val="009D24C3"/>
    <w:rsid w:val="009D24F4"/>
    <w:rsid w:val="009D25D7"/>
    <w:rsid w:val="009D2613"/>
    <w:rsid w:val="009D265B"/>
    <w:rsid w:val="009D282D"/>
    <w:rsid w:val="009D2A1D"/>
    <w:rsid w:val="009D2B48"/>
    <w:rsid w:val="009D2CF9"/>
    <w:rsid w:val="009D2D83"/>
    <w:rsid w:val="009D2F23"/>
    <w:rsid w:val="009D30B5"/>
    <w:rsid w:val="009D30B6"/>
    <w:rsid w:val="009D322C"/>
    <w:rsid w:val="009D3344"/>
    <w:rsid w:val="009D3368"/>
    <w:rsid w:val="009D34BA"/>
    <w:rsid w:val="009D36FC"/>
    <w:rsid w:val="009D375A"/>
    <w:rsid w:val="009D3918"/>
    <w:rsid w:val="009D3945"/>
    <w:rsid w:val="009D39AA"/>
    <w:rsid w:val="009D3C7F"/>
    <w:rsid w:val="009D3D6F"/>
    <w:rsid w:val="009D4058"/>
    <w:rsid w:val="009D43F3"/>
    <w:rsid w:val="009D4A00"/>
    <w:rsid w:val="009D4B55"/>
    <w:rsid w:val="009D4B80"/>
    <w:rsid w:val="009D4BA7"/>
    <w:rsid w:val="009D4BC5"/>
    <w:rsid w:val="009D4E47"/>
    <w:rsid w:val="009D5085"/>
    <w:rsid w:val="009D5111"/>
    <w:rsid w:val="009D5283"/>
    <w:rsid w:val="009D5404"/>
    <w:rsid w:val="009D55FB"/>
    <w:rsid w:val="009D56AE"/>
    <w:rsid w:val="009D575F"/>
    <w:rsid w:val="009D58D5"/>
    <w:rsid w:val="009D5AAE"/>
    <w:rsid w:val="009D63A9"/>
    <w:rsid w:val="009D6528"/>
    <w:rsid w:val="009D6726"/>
    <w:rsid w:val="009D6946"/>
    <w:rsid w:val="009D6963"/>
    <w:rsid w:val="009D6A98"/>
    <w:rsid w:val="009D6B2F"/>
    <w:rsid w:val="009D6BB9"/>
    <w:rsid w:val="009D6FA2"/>
    <w:rsid w:val="009D77D9"/>
    <w:rsid w:val="009D79E5"/>
    <w:rsid w:val="009D7C80"/>
    <w:rsid w:val="009D7E64"/>
    <w:rsid w:val="009D7F59"/>
    <w:rsid w:val="009E00F1"/>
    <w:rsid w:val="009E0271"/>
    <w:rsid w:val="009E04E7"/>
    <w:rsid w:val="009E04F5"/>
    <w:rsid w:val="009E0577"/>
    <w:rsid w:val="009E0657"/>
    <w:rsid w:val="009E076C"/>
    <w:rsid w:val="009E07A3"/>
    <w:rsid w:val="009E0B00"/>
    <w:rsid w:val="009E0D39"/>
    <w:rsid w:val="009E10DF"/>
    <w:rsid w:val="009E10EC"/>
    <w:rsid w:val="009E15BB"/>
    <w:rsid w:val="009E15D4"/>
    <w:rsid w:val="009E1802"/>
    <w:rsid w:val="009E1824"/>
    <w:rsid w:val="009E18A3"/>
    <w:rsid w:val="009E19CF"/>
    <w:rsid w:val="009E1CC3"/>
    <w:rsid w:val="009E1D95"/>
    <w:rsid w:val="009E1E2D"/>
    <w:rsid w:val="009E2119"/>
    <w:rsid w:val="009E2238"/>
    <w:rsid w:val="009E2252"/>
    <w:rsid w:val="009E2259"/>
    <w:rsid w:val="009E2387"/>
    <w:rsid w:val="009E254A"/>
    <w:rsid w:val="009E2765"/>
    <w:rsid w:val="009E2A0F"/>
    <w:rsid w:val="009E2C05"/>
    <w:rsid w:val="009E2E10"/>
    <w:rsid w:val="009E3325"/>
    <w:rsid w:val="009E3380"/>
    <w:rsid w:val="009E3524"/>
    <w:rsid w:val="009E36B6"/>
    <w:rsid w:val="009E3819"/>
    <w:rsid w:val="009E3C70"/>
    <w:rsid w:val="009E405C"/>
    <w:rsid w:val="009E4185"/>
    <w:rsid w:val="009E433E"/>
    <w:rsid w:val="009E4429"/>
    <w:rsid w:val="009E453F"/>
    <w:rsid w:val="009E458F"/>
    <w:rsid w:val="009E477E"/>
    <w:rsid w:val="009E4A84"/>
    <w:rsid w:val="009E4ADD"/>
    <w:rsid w:val="009E4B49"/>
    <w:rsid w:val="009E4D64"/>
    <w:rsid w:val="009E4DC6"/>
    <w:rsid w:val="009E511E"/>
    <w:rsid w:val="009E5269"/>
    <w:rsid w:val="009E52B2"/>
    <w:rsid w:val="009E560B"/>
    <w:rsid w:val="009E5905"/>
    <w:rsid w:val="009E5A20"/>
    <w:rsid w:val="009E5A78"/>
    <w:rsid w:val="009E5FE7"/>
    <w:rsid w:val="009E6293"/>
    <w:rsid w:val="009E62AD"/>
    <w:rsid w:val="009E6315"/>
    <w:rsid w:val="009E6342"/>
    <w:rsid w:val="009E65AB"/>
    <w:rsid w:val="009E662C"/>
    <w:rsid w:val="009E6705"/>
    <w:rsid w:val="009E67FE"/>
    <w:rsid w:val="009E6846"/>
    <w:rsid w:val="009E688A"/>
    <w:rsid w:val="009E694F"/>
    <w:rsid w:val="009E6B62"/>
    <w:rsid w:val="009E6F95"/>
    <w:rsid w:val="009E7012"/>
    <w:rsid w:val="009E713F"/>
    <w:rsid w:val="009E7226"/>
    <w:rsid w:val="009E7347"/>
    <w:rsid w:val="009E7349"/>
    <w:rsid w:val="009E73B6"/>
    <w:rsid w:val="009E7615"/>
    <w:rsid w:val="009E795D"/>
    <w:rsid w:val="009E79EC"/>
    <w:rsid w:val="009E7AB5"/>
    <w:rsid w:val="009E7D70"/>
    <w:rsid w:val="009E7EEC"/>
    <w:rsid w:val="009E7FB0"/>
    <w:rsid w:val="009F01C2"/>
    <w:rsid w:val="009F04AB"/>
    <w:rsid w:val="009F051D"/>
    <w:rsid w:val="009F069D"/>
    <w:rsid w:val="009F07BA"/>
    <w:rsid w:val="009F0889"/>
    <w:rsid w:val="009F0D26"/>
    <w:rsid w:val="009F0F73"/>
    <w:rsid w:val="009F10D6"/>
    <w:rsid w:val="009F10F3"/>
    <w:rsid w:val="009F12B1"/>
    <w:rsid w:val="009F1309"/>
    <w:rsid w:val="009F183B"/>
    <w:rsid w:val="009F185F"/>
    <w:rsid w:val="009F1889"/>
    <w:rsid w:val="009F1A09"/>
    <w:rsid w:val="009F1C09"/>
    <w:rsid w:val="009F1CA2"/>
    <w:rsid w:val="009F1CC3"/>
    <w:rsid w:val="009F232B"/>
    <w:rsid w:val="009F240C"/>
    <w:rsid w:val="009F2585"/>
    <w:rsid w:val="009F28BC"/>
    <w:rsid w:val="009F28CD"/>
    <w:rsid w:val="009F2CA1"/>
    <w:rsid w:val="009F2F1C"/>
    <w:rsid w:val="009F2F51"/>
    <w:rsid w:val="009F2F9D"/>
    <w:rsid w:val="009F324C"/>
    <w:rsid w:val="009F3526"/>
    <w:rsid w:val="009F35CA"/>
    <w:rsid w:val="009F3893"/>
    <w:rsid w:val="009F398F"/>
    <w:rsid w:val="009F41C5"/>
    <w:rsid w:val="009F42C7"/>
    <w:rsid w:val="009F4423"/>
    <w:rsid w:val="009F463E"/>
    <w:rsid w:val="009F4A82"/>
    <w:rsid w:val="009F4BD4"/>
    <w:rsid w:val="009F4DC7"/>
    <w:rsid w:val="009F4E00"/>
    <w:rsid w:val="009F5084"/>
    <w:rsid w:val="009F51E3"/>
    <w:rsid w:val="009F53CA"/>
    <w:rsid w:val="009F5421"/>
    <w:rsid w:val="009F5D00"/>
    <w:rsid w:val="009F5ED2"/>
    <w:rsid w:val="009F603E"/>
    <w:rsid w:val="009F6199"/>
    <w:rsid w:val="009F63A7"/>
    <w:rsid w:val="009F63F1"/>
    <w:rsid w:val="009F6568"/>
    <w:rsid w:val="009F66D0"/>
    <w:rsid w:val="009F67F9"/>
    <w:rsid w:val="009F690D"/>
    <w:rsid w:val="009F6D1B"/>
    <w:rsid w:val="009F6FF2"/>
    <w:rsid w:val="009F7669"/>
    <w:rsid w:val="009F79CB"/>
    <w:rsid w:val="009F79E0"/>
    <w:rsid w:val="009F7A30"/>
    <w:rsid w:val="009F7FE0"/>
    <w:rsid w:val="00A00070"/>
    <w:rsid w:val="00A00086"/>
    <w:rsid w:val="00A001F3"/>
    <w:rsid w:val="00A00244"/>
    <w:rsid w:val="00A00758"/>
    <w:rsid w:val="00A00873"/>
    <w:rsid w:val="00A008AB"/>
    <w:rsid w:val="00A00CAA"/>
    <w:rsid w:val="00A00E4E"/>
    <w:rsid w:val="00A00FF0"/>
    <w:rsid w:val="00A01041"/>
    <w:rsid w:val="00A015A5"/>
    <w:rsid w:val="00A015BD"/>
    <w:rsid w:val="00A015D1"/>
    <w:rsid w:val="00A019E2"/>
    <w:rsid w:val="00A01C33"/>
    <w:rsid w:val="00A01E13"/>
    <w:rsid w:val="00A01E76"/>
    <w:rsid w:val="00A01EB7"/>
    <w:rsid w:val="00A0207F"/>
    <w:rsid w:val="00A021EF"/>
    <w:rsid w:val="00A0227F"/>
    <w:rsid w:val="00A02305"/>
    <w:rsid w:val="00A028E2"/>
    <w:rsid w:val="00A02B57"/>
    <w:rsid w:val="00A02EA2"/>
    <w:rsid w:val="00A02F3A"/>
    <w:rsid w:val="00A0337C"/>
    <w:rsid w:val="00A0338D"/>
    <w:rsid w:val="00A0340C"/>
    <w:rsid w:val="00A03681"/>
    <w:rsid w:val="00A0389D"/>
    <w:rsid w:val="00A03994"/>
    <w:rsid w:val="00A041A0"/>
    <w:rsid w:val="00A04AB3"/>
    <w:rsid w:val="00A04DE0"/>
    <w:rsid w:val="00A04E2A"/>
    <w:rsid w:val="00A050B5"/>
    <w:rsid w:val="00A05344"/>
    <w:rsid w:val="00A05365"/>
    <w:rsid w:val="00A05CE5"/>
    <w:rsid w:val="00A060E2"/>
    <w:rsid w:val="00A063B2"/>
    <w:rsid w:val="00A06436"/>
    <w:rsid w:val="00A064F8"/>
    <w:rsid w:val="00A065E7"/>
    <w:rsid w:val="00A067C6"/>
    <w:rsid w:val="00A06B69"/>
    <w:rsid w:val="00A06C52"/>
    <w:rsid w:val="00A06C7C"/>
    <w:rsid w:val="00A0702D"/>
    <w:rsid w:val="00A07043"/>
    <w:rsid w:val="00A071C8"/>
    <w:rsid w:val="00A0725E"/>
    <w:rsid w:val="00A07278"/>
    <w:rsid w:val="00A07378"/>
    <w:rsid w:val="00A07674"/>
    <w:rsid w:val="00A077E8"/>
    <w:rsid w:val="00A078EB"/>
    <w:rsid w:val="00A07ADA"/>
    <w:rsid w:val="00A07BC9"/>
    <w:rsid w:val="00A07F5A"/>
    <w:rsid w:val="00A10040"/>
    <w:rsid w:val="00A102CC"/>
    <w:rsid w:val="00A10872"/>
    <w:rsid w:val="00A1087D"/>
    <w:rsid w:val="00A108C6"/>
    <w:rsid w:val="00A10A9C"/>
    <w:rsid w:val="00A10AA5"/>
    <w:rsid w:val="00A10D64"/>
    <w:rsid w:val="00A10F95"/>
    <w:rsid w:val="00A110A5"/>
    <w:rsid w:val="00A110B5"/>
    <w:rsid w:val="00A11178"/>
    <w:rsid w:val="00A11234"/>
    <w:rsid w:val="00A11255"/>
    <w:rsid w:val="00A11307"/>
    <w:rsid w:val="00A11542"/>
    <w:rsid w:val="00A11581"/>
    <w:rsid w:val="00A11A23"/>
    <w:rsid w:val="00A11B13"/>
    <w:rsid w:val="00A12138"/>
    <w:rsid w:val="00A12191"/>
    <w:rsid w:val="00A1221C"/>
    <w:rsid w:val="00A12331"/>
    <w:rsid w:val="00A12466"/>
    <w:rsid w:val="00A125F7"/>
    <w:rsid w:val="00A12630"/>
    <w:rsid w:val="00A126B9"/>
    <w:rsid w:val="00A126E5"/>
    <w:rsid w:val="00A1295F"/>
    <w:rsid w:val="00A129F8"/>
    <w:rsid w:val="00A12ECA"/>
    <w:rsid w:val="00A13040"/>
    <w:rsid w:val="00A1313D"/>
    <w:rsid w:val="00A1324F"/>
    <w:rsid w:val="00A132A4"/>
    <w:rsid w:val="00A1332D"/>
    <w:rsid w:val="00A13461"/>
    <w:rsid w:val="00A13593"/>
    <w:rsid w:val="00A135F1"/>
    <w:rsid w:val="00A139BC"/>
    <w:rsid w:val="00A13ACE"/>
    <w:rsid w:val="00A13AD8"/>
    <w:rsid w:val="00A13C94"/>
    <w:rsid w:val="00A13D8E"/>
    <w:rsid w:val="00A13F76"/>
    <w:rsid w:val="00A13FBF"/>
    <w:rsid w:val="00A140D1"/>
    <w:rsid w:val="00A1412A"/>
    <w:rsid w:val="00A141AA"/>
    <w:rsid w:val="00A1427A"/>
    <w:rsid w:val="00A142FD"/>
    <w:rsid w:val="00A1436D"/>
    <w:rsid w:val="00A14550"/>
    <w:rsid w:val="00A1474A"/>
    <w:rsid w:val="00A147C0"/>
    <w:rsid w:val="00A1493A"/>
    <w:rsid w:val="00A14C01"/>
    <w:rsid w:val="00A14E7A"/>
    <w:rsid w:val="00A153CD"/>
    <w:rsid w:val="00A1545F"/>
    <w:rsid w:val="00A15515"/>
    <w:rsid w:val="00A155C3"/>
    <w:rsid w:val="00A15745"/>
    <w:rsid w:val="00A158E7"/>
    <w:rsid w:val="00A15B28"/>
    <w:rsid w:val="00A15CCD"/>
    <w:rsid w:val="00A15D02"/>
    <w:rsid w:val="00A15DE3"/>
    <w:rsid w:val="00A15DEB"/>
    <w:rsid w:val="00A160DD"/>
    <w:rsid w:val="00A16101"/>
    <w:rsid w:val="00A1627C"/>
    <w:rsid w:val="00A1647B"/>
    <w:rsid w:val="00A1659C"/>
    <w:rsid w:val="00A16825"/>
    <w:rsid w:val="00A169D2"/>
    <w:rsid w:val="00A16D0B"/>
    <w:rsid w:val="00A16D7C"/>
    <w:rsid w:val="00A16F57"/>
    <w:rsid w:val="00A17203"/>
    <w:rsid w:val="00A17225"/>
    <w:rsid w:val="00A17228"/>
    <w:rsid w:val="00A1727C"/>
    <w:rsid w:val="00A172BF"/>
    <w:rsid w:val="00A173FF"/>
    <w:rsid w:val="00A1769B"/>
    <w:rsid w:val="00A17855"/>
    <w:rsid w:val="00A179C5"/>
    <w:rsid w:val="00A17CB4"/>
    <w:rsid w:val="00A17FC8"/>
    <w:rsid w:val="00A203C7"/>
    <w:rsid w:val="00A204AD"/>
    <w:rsid w:val="00A204F7"/>
    <w:rsid w:val="00A20542"/>
    <w:rsid w:val="00A20558"/>
    <w:rsid w:val="00A20782"/>
    <w:rsid w:val="00A208E8"/>
    <w:rsid w:val="00A20E2D"/>
    <w:rsid w:val="00A20F8F"/>
    <w:rsid w:val="00A21154"/>
    <w:rsid w:val="00A211B4"/>
    <w:rsid w:val="00A213DC"/>
    <w:rsid w:val="00A21470"/>
    <w:rsid w:val="00A21509"/>
    <w:rsid w:val="00A2159B"/>
    <w:rsid w:val="00A215E4"/>
    <w:rsid w:val="00A21744"/>
    <w:rsid w:val="00A218FC"/>
    <w:rsid w:val="00A2195C"/>
    <w:rsid w:val="00A21E4D"/>
    <w:rsid w:val="00A222F0"/>
    <w:rsid w:val="00A224C1"/>
    <w:rsid w:val="00A22777"/>
    <w:rsid w:val="00A2283F"/>
    <w:rsid w:val="00A22923"/>
    <w:rsid w:val="00A22A29"/>
    <w:rsid w:val="00A22A2E"/>
    <w:rsid w:val="00A22AA7"/>
    <w:rsid w:val="00A22DDB"/>
    <w:rsid w:val="00A22FD1"/>
    <w:rsid w:val="00A230F9"/>
    <w:rsid w:val="00A233C1"/>
    <w:rsid w:val="00A234EB"/>
    <w:rsid w:val="00A235F6"/>
    <w:rsid w:val="00A2372B"/>
    <w:rsid w:val="00A23763"/>
    <w:rsid w:val="00A23890"/>
    <w:rsid w:val="00A23909"/>
    <w:rsid w:val="00A23937"/>
    <w:rsid w:val="00A23D08"/>
    <w:rsid w:val="00A23D2F"/>
    <w:rsid w:val="00A23E1E"/>
    <w:rsid w:val="00A23E4E"/>
    <w:rsid w:val="00A23F36"/>
    <w:rsid w:val="00A24011"/>
    <w:rsid w:val="00A24085"/>
    <w:rsid w:val="00A2409F"/>
    <w:rsid w:val="00A24117"/>
    <w:rsid w:val="00A241E4"/>
    <w:rsid w:val="00A2440E"/>
    <w:rsid w:val="00A2442F"/>
    <w:rsid w:val="00A24595"/>
    <w:rsid w:val="00A24658"/>
    <w:rsid w:val="00A24868"/>
    <w:rsid w:val="00A24B81"/>
    <w:rsid w:val="00A24D38"/>
    <w:rsid w:val="00A24D3C"/>
    <w:rsid w:val="00A2508D"/>
    <w:rsid w:val="00A250B7"/>
    <w:rsid w:val="00A254A3"/>
    <w:rsid w:val="00A25528"/>
    <w:rsid w:val="00A25610"/>
    <w:rsid w:val="00A2566B"/>
    <w:rsid w:val="00A25755"/>
    <w:rsid w:val="00A25860"/>
    <w:rsid w:val="00A25A15"/>
    <w:rsid w:val="00A25B25"/>
    <w:rsid w:val="00A25B92"/>
    <w:rsid w:val="00A25D88"/>
    <w:rsid w:val="00A262E7"/>
    <w:rsid w:val="00A264C9"/>
    <w:rsid w:val="00A265B5"/>
    <w:rsid w:val="00A26C47"/>
    <w:rsid w:val="00A26C7D"/>
    <w:rsid w:val="00A26CAA"/>
    <w:rsid w:val="00A26DED"/>
    <w:rsid w:val="00A26E58"/>
    <w:rsid w:val="00A26E9C"/>
    <w:rsid w:val="00A26FA1"/>
    <w:rsid w:val="00A2734F"/>
    <w:rsid w:val="00A273E9"/>
    <w:rsid w:val="00A27524"/>
    <w:rsid w:val="00A276EB"/>
    <w:rsid w:val="00A27BAC"/>
    <w:rsid w:val="00A27D0C"/>
    <w:rsid w:val="00A27E41"/>
    <w:rsid w:val="00A27E92"/>
    <w:rsid w:val="00A3053A"/>
    <w:rsid w:val="00A30856"/>
    <w:rsid w:val="00A3086E"/>
    <w:rsid w:val="00A30B7C"/>
    <w:rsid w:val="00A30F7C"/>
    <w:rsid w:val="00A30F88"/>
    <w:rsid w:val="00A31062"/>
    <w:rsid w:val="00A318B2"/>
    <w:rsid w:val="00A31944"/>
    <w:rsid w:val="00A31CED"/>
    <w:rsid w:val="00A31D7D"/>
    <w:rsid w:val="00A31D93"/>
    <w:rsid w:val="00A322EC"/>
    <w:rsid w:val="00A3243F"/>
    <w:rsid w:val="00A32440"/>
    <w:rsid w:val="00A325A8"/>
    <w:rsid w:val="00A325EB"/>
    <w:rsid w:val="00A32874"/>
    <w:rsid w:val="00A3289B"/>
    <w:rsid w:val="00A32A1B"/>
    <w:rsid w:val="00A32D58"/>
    <w:rsid w:val="00A3312B"/>
    <w:rsid w:val="00A3320D"/>
    <w:rsid w:val="00A33328"/>
    <w:rsid w:val="00A334F1"/>
    <w:rsid w:val="00A337BD"/>
    <w:rsid w:val="00A3388B"/>
    <w:rsid w:val="00A338F7"/>
    <w:rsid w:val="00A339CD"/>
    <w:rsid w:val="00A339F4"/>
    <w:rsid w:val="00A33A17"/>
    <w:rsid w:val="00A33ABB"/>
    <w:rsid w:val="00A33E4C"/>
    <w:rsid w:val="00A34118"/>
    <w:rsid w:val="00A34227"/>
    <w:rsid w:val="00A342BB"/>
    <w:rsid w:val="00A342DF"/>
    <w:rsid w:val="00A343B0"/>
    <w:rsid w:val="00A343D0"/>
    <w:rsid w:val="00A34645"/>
    <w:rsid w:val="00A346FF"/>
    <w:rsid w:val="00A34A45"/>
    <w:rsid w:val="00A34A7E"/>
    <w:rsid w:val="00A34C38"/>
    <w:rsid w:val="00A34C57"/>
    <w:rsid w:val="00A34C7E"/>
    <w:rsid w:val="00A34D2F"/>
    <w:rsid w:val="00A34E46"/>
    <w:rsid w:val="00A34ED0"/>
    <w:rsid w:val="00A350C5"/>
    <w:rsid w:val="00A352DD"/>
    <w:rsid w:val="00A353BF"/>
    <w:rsid w:val="00A353C8"/>
    <w:rsid w:val="00A355C8"/>
    <w:rsid w:val="00A35621"/>
    <w:rsid w:val="00A35702"/>
    <w:rsid w:val="00A35746"/>
    <w:rsid w:val="00A35A00"/>
    <w:rsid w:val="00A35AD9"/>
    <w:rsid w:val="00A35DC5"/>
    <w:rsid w:val="00A35DE9"/>
    <w:rsid w:val="00A36109"/>
    <w:rsid w:val="00A363FB"/>
    <w:rsid w:val="00A36571"/>
    <w:rsid w:val="00A36A14"/>
    <w:rsid w:val="00A36AE6"/>
    <w:rsid w:val="00A36B97"/>
    <w:rsid w:val="00A36CA7"/>
    <w:rsid w:val="00A36E81"/>
    <w:rsid w:val="00A36FDA"/>
    <w:rsid w:val="00A37052"/>
    <w:rsid w:val="00A370DD"/>
    <w:rsid w:val="00A370FA"/>
    <w:rsid w:val="00A37377"/>
    <w:rsid w:val="00A375ED"/>
    <w:rsid w:val="00A37673"/>
    <w:rsid w:val="00A37733"/>
    <w:rsid w:val="00A379C8"/>
    <w:rsid w:val="00A37AD6"/>
    <w:rsid w:val="00A37B4D"/>
    <w:rsid w:val="00A37C66"/>
    <w:rsid w:val="00A37D24"/>
    <w:rsid w:val="00A405C7"/>
    <w:rsid w:val="00A406E0"/>
    <w:rsid w:val="00A40849"/>
    <w:rsid w:val="00A409DB"/>
    <w:rsid w:val="00A40ACA"/>
    <w:rsid w:val="00A40F8C"/>
    <w:rsid w:val="00A41191"/>
    <w:rsid w:val="00A412A2"/>
    <w:rsid w:val="00A414A8"/>
    <w:rsid w:val="00A414EB"/>
    <w:rsid w:val="00A414EC"/>
    <w:rsid w:val="00A41795"/>
    <w:rsid w:val="00A4183A"/>
    <w:rsid w:val="00A419B1"/>
    <w:rsid w:val="00A41B2A"/>
    <w:rsid w:val="00A41EF3"/>
    <w:rsid w:val="00A42017"/>
    <w:rsid w:val="00A42054"/>
    <w:rsid w:val="00A42167"/>
    <w:rsid w:val="00A42172"/>
    <w:rsid w:val="00A42230"/>
    <w:rsid w:val="00A42471"/>
    <w:rsid w:val="00A4292D"/>
    <w:rsid w:val="00A42B0B"/>
    <w:rsid w:val="00A42B64"/>
    <w:rsid w:val="00A42DB6"/>
    <w:rsid w:val="00A430A1"/>
    <w:rsid w:val="00A431BF"/>
    <w:rsid w:val="00A43386"/>
    <w:rsid w:val="00A43413"/>
    <w:rsid w:val="00A43733"/>
    <w:rsid w:val="00A43765"/>
    <w:rsid w:val="00A438D2"/>
    <w:rsid w:val="00A43A2A"/>
    <w:rsid w:val="00A43B3A"/>
    <w:rsid w:val="00A43D1D"/>
    <w:rsid w:val="00A43EF6"/>
    <w:rsid w:val="00A44271"/>
    <w:rsid w:val="00A4427B"/>
    <w:rsid w:val="00A44687"/>
    <w:rsid w:val="00A446CB"/>
    <w:rsid w:val="00A4478B"/>
    <w:rsid w:val="00A448A0"/>
    <w:rsid w:val="00A44AD1"/>
    <w:rsid w:val="00A44DD8"/>
    <w:rsid w:val="00A44E61"/>
    <w:rsid w:val="00A45275"/>
    <w:rsid w:val="00A4547F"/>
    <w:rsid w:val="00A456D8"/>
    <w:rsid w:val="00A4584B"/>
    <w:rsid w:val="00A4599C"/>
    <w:rsid w:val="00A45D72"/>
    <w:rsid w:val="00A45E42"/>
    <w:rsid w:val="00A45E4A"/>
    <w:rsid w:val="00A45EA4"/>
    <w:rsid w:val="00A45F0A"/>
    <w:rsid w:val="00A46189"/>
    <w:rsid w:val="00A46225"/>
    <w:rsid w:val="00A4661A"/>
    <w:rsid w:val="00A468B0"/>
    <w:rsid w:val="00A46A3F"/>
    <w:rsid w:val="00A46B20"/>
    <w:rsid w:val="00A46BA4"/>
    <w:rsid w:val="00A46BCD"/>
    <w:rsid w:val="00A46C05"/>
    <w:rsid w:val="00A46C0C"/>
    <w:rsid w:val="00A46DEE"/>
    <w:rsid w:val="00A46F8F"/>
    <w:rsid w:val="00A4704F"/>
    <w:rsid w:val="00A47113"/>
    <w:rsid w:val="00A47243"/>
    <w:rsid w:val="00A473EA"/>
    <w:rsid w:val="00A4743E"/>
    <w:rsid w:val="00A47485"/>
    <w:rsid w:val="00A474A0"/>
    <w:rsid w:val="00A47576"/>
    <w:rsid w:val="00A476EE"/>
    <w:rsid w:val="00A47813"/>
    <w:rsid w:val="00A47BE2"/>
    <w:rsid w:val="00A50080"/>
    <w:rsid w:val="00A501F4"/>
    <w:rsid w:val="00A50388"/>
    <w:rsid w:val="00A505B0"/>
    <w:rsid w:val="00A505D3"/>
    <w:rsid w:val="00A50720"/>
    <w:rsid w:val="00A50B35"/>
    <w:rsid w:val="00A50DDB"/>
    <w:rsid w:val="00A51104"/>
    <w:rsid w:val="00A511F5"/>
    <w:rsid w:val="00A518C3"/>
    <w:rsid w:val="00A5190D"/>
    <w:rsid w:val="00A5195C"/>
    <w:rsid w:val="00A51A84"/>
    <w:rsid w:val="00A51E54"/>
    <w:rsid w:val="00A51EEF"/>
    <w:rsid w:val="00A51F8C"/>
    <w:rsid w:val="00A5207C"/>
    <w:rsid w:val="00A520A1"/>
    <w:rsid w:val="00A5250B"/>
    <w:rsid w:val="00A526E6"/>
    <w:rsid w:val="00A52724"/>
    <w:rsid w:val="00A5286B"/>
    <w:rsid w:val="00A5291F"/>
    <w:rsid w:val="00A52A06"/>
    <w:rsid w:val="00A52C61"/>
    <w:rsid w:val="00A52D0F"/>
    <w:rsid w:val="00A52F13"/>
    <w:rsid w:val="00A52FA4"/>
    <w:rsid w:val="00A538AC"/>
    <w:rsid w:val="00A53BD9"/>
    <w:rsid w:val="00A53D2B"/>
    <w:rsid w:val="00A5423A"/>
    <w:rsid w:val="00A543D8"/>
    <w:rsid w:val="00A546A2"/>
    <w:rsid w:val="00A547BF"/>
    <w:rsid w:val="00A54A2E"/>
    <w:rsid w:val="00A54A57"/>
    <w:rsid w:val="00A54DDC"/>
    <w:rsid w:val="00A54F0D"/>
    <w:rsid w:val="00A55220"/>
    <w:rsid w:val="00A55592"/>
    <w:rsid w:val="00A5570A"/>
    <w:rsid w:val="00A5581C"/>
    <w:rsid w:val="00A5581D"/>
    <w:rsid w:val="00A5599F"/>
    <w:rsid w:val="00A5603A"/>
    <w:rsid w:val="00A56203"/>
    <w:rsid w:val="00A56349"/>
    <w:rsid w:val="00A5655F"/>
    <w:rsid w:val="00A56608"/>
    <w:rsid w:val="00A56658"/>
    <w:rsid w:val="00A5674B"/>
    <w:rsid w:val="00A5675A"/>
    <w:rsid w:val="00A56765"/>
    <w:rsid w:val="00A56A04"/>
    <w:rsid w:val="00A56F77"/>
    <w:rsid w:val="00A5747C"/>
    <w:rsid w:val="00A5783D"/>
    <w:rsid w:val="00A5783F"/>
    <w:rsid w:val="00A5785B"/>
    <w:rsid w:val="00A57AA5"/>
    <w:rsid w:val="00A57D10"/>
    <w:rsid w:val="00A60376"/>
    <w:rsid w:val="00A606EE"/>
    <w:rsid w:val="00A607C6"/>
    <w:rsid w:val="00A60BC0"/>
    <w:rsid w:val="00A60D5E"/>
    <w:rsid w:val="00A60EE9"/>
    <w:rsid w:val="00A60F99"/>
    <w:rsid w:val="00A60FDE"/>
    <w:rsid w:val="00A612B9"/>
    <w:rsid w:val="00A61304"/>
    <w:rsid w:val="00A61460"/>
    <w:rsid w:val="00A61623"/>
    <w:rsid w:val="00A61CF2"/>
    <w:rsid w:val="00A61DF8"/>
    <w:rsid w:val="00A61FA9"/>
    <w:rsid w:val="00A61FD6"/>
    <w:rsid w:val="00A621E4"/>
    <w:rsid w:val="00A623D9"/>
    <w:rsid w:val="00A62458"/>
    <w:rsid w:val="00A632DC"/>
    <w:rsid w:val="00A63587"/>
    <w:rsid w:val="00A635A8"/>
    <w:rsid w:val="00A63873"/>
    <w:rsid w:val="00A638BD"/>
    <w:rsid w:val="00A638E4"/>
    <w:rsid w:val="00A6391F"/>
    <w:rsid w:val="00A63A6B"/>
    <w:rsid w:val="00A63BA8"/>
    <w:rsid w:val="00A63E0A"/>
    <w:rsid w:val="00A63EFE"/>
    <w:rsid w:val="00A6424B"/>
    <w:rsid w:val="00A64372"/>
    <w:rsid w:val="00A645B0"/>
    <w:rsid w:val="00A649AF"/>
    <w:rsid w:val="00A64A91"/>
    <w:rsid w:val="00A64C46"/>
    <w:rsid w:val="00A64CAD"/>
    <w:rsid w:val="00A64DEF"/>
    <w:rsid w:val="00A64E20"/>
    <w:rsid w:val="00A64EB2"/>
    <w:rsid w:val="00A6532A"/>
    <w:rsid w:val="00A653D6"/>
    <w:rsid w:val="00A65530"/>
    <w:rsid w:val="00A65946"/>
    <w:rsid w:val="00A65B56"/>
    <w:rsid w:val="00A65C34"/>
    <w:rsid w:val="00A65F7F"/>
    <w:rsid w:val="00A65F8F"/>
    <w:rsid w:val="00A65FC4"/>
    <w:rsid w:val="00A6607C"/>
    <w:rsid w:val="00A6645A"/>
    <w:rsid w:val="00A664C1"/>
    <w:rsid w:val="00A665C4"/>
    <w:rsid w:val="00A66641"/>
    <w:rsid w:val="00A66E40"/>
    <w:rsid w:val="00A674EC"/>
    <w:rsid w:val="00A67528"/>
    <w:rsid w:val="00A67700"/>
    <w:rsid w:val="00A678DE"/>
    <w:rsid w:val="00A679A8"/>
    <w:rsid w:val="00A67A35"/>
    <w:rsid w:val="00A67B4F"/>
    <w:rsid w:val="00A67C38"/>
    <w:rsid w:val="00A67F44"/>
    <w:rsid w:val="00A7021B"/>
    <w:rsid w:val="00A702D7"/>
    <w:rsid w:val="00A70451"/>
    <w:rsid w:val="00A706C3"/>
    <w:rsid w:val="00A70721"/>
    <w:rsid w:val="00A707E5"/>
    <w:rsid w:val="00A70943"/>
    <w:rsid w:val="00A709B6"/>
    <w:rsid w:val="00A70AF2"/>
    <w:rsid w:val="00A70C83"/>
    <w:rsid w:val="00A71139"/>
    <w:rsid w:val="00A712B0"/>
    <w:rsid w:val="00A71317"/>
    <w:rsid w:val="00A7144D"/>
    <w:rsid w:val="00A71452"/>
    <w:rsid w:val="00A714B1"/>
    <w:rsid w:val="00A71824"/>
    <w:rsid w:val="00A71888"/>
    <w:rsid w:val="00A71A8A"/>
    <w:rsid w:val="00A71F90"/>
    <w:rsid w:val="00A71FBB"/>
    <w:rsid w:val="00A7202C"/>
    <w:rsid w:val="00A72375"/>
    <w:rsid w:val="00A72418"/>
    <w:rsid w:val="00A72461"/>
    <w:rsid w:val="00A7285C"/>
    <w:rsid w:val="00A72B69"/>
    <w:rsid w:val="00A72DDB"/>
    <w:rsid w:val="00A72E04"/>
    <w:rsid w:val="00A72F97"/>
    <w:rsid w:val="00A73004"/>
    <w:rsid w:val="00A7323D"/>
    <w:rsid w:val="00A73357"/>
    <w:rsid w:val="00A736CC"/>
    <w:rsid w:val="00A7396A"/>
    <w:rsid w:val="00A73BD5"/>
    <w:rsid w:val="00A73C22"/>
    <w:rsid w:val="00A73C8C"/>
    <w:rsid w:val="00A73D8B"/>
    <w:rsid w:val="00A73ED8"/>
    <w:rsid w:val="00A73F75"/>
    <w:rsid w:val="00A73FB4"/>
    <w:rsid w:val="00A740F7"/>
    <w:rsid w:val="00A741C7"/>
    <w:rsid w:val="00A74231"/>
    <w:rsid w:val="00A7436E"/>
    <w:rsid w:val="00A7441F"/>
    <w:rsid w:val="00A74480"/>
    <w:rsid w:val="00A744B9"/>
    <w:rsid w:val="00A747FF"/>
    <w:rsid w:val="00A74CB5"/>
    <w:rsid w:val="00A74CD7"/>
    <w:rsid w:val="00A74E2A"/>
    <w:rsid w:val="00A74E38"/>
    <w:rsid w:val="00A74EA3"/>
    <w:rsid w:val="00A74F7A"/>
    <w:rsid w:val="00A75276"/>
    <w:rsid w:val="00A7528E"/>
    <w:rsid w:val="00A7539B"/>
    <w:rsid w:val="00A75430"/>
    <w:rsid w:val="00A7547A"/>
    <w:rsid w:val="00A7573A"/>
    <w:rsid w:val="00A759AD"/>
    <w:rsid w:val="00A759C2"/>
    <w:rsid w:val="00A75B57"/>
    <w:rsid w:val="00A75C84"/>
    <w:rsid w:val="00A75DCD"/>
    <w:rsid w:val="00A75E04"/>
    <w:rsid w:val="00A75F4C"/>
    <w:rsid w:val="00A75F92"/>
    <w:rsid w:val="00A7601E"/>
    <w:rsid w:val="00A76388"/>
    <w:rsid w:val="00A766B1"/>
    <w:rsid w:val="00A7688F"/>
    <w:rsid w:val="00A76A64"/>
    <w:rsid w:val="00A76AD9"/>
    <w:rsid w:val="00A76D78"/>
    <w:rsid w:val="00A76E41"/>
    <w:rsid w:val="00A76ECE"/>
    <w:rsid w:val="00A76F02"/>
    <w:rsid w:val="00A77019"/>
    <w:rsid w:val="00A770A4"/>
    <w:rsid w:val="00A77117"/>
    <w:rsid w:val="00A77133"/>
    <w:rsid w:val="00A771AB"/>
    <w:rsid w:val="00A772DA"/>
    <w:rsid w:val="00A77304"/>
    <w:rsid w:val="00A77410"/>
    <w:rsid w:val="00A77754"/>
    <w:rsid w:val="00A778AF"/>
    <w:rsid w:val="00A778D2"/>
    <w:rsid w:val="00A77A7E"/>
    <w:rsid w:val="00A77BDA"/>
    <w:rsid w:val="00A77C8E"/>
    <w:rsid w:val="00A77CC3"/>
    <w:rsid w:val="00A77DD0"/>
    <w:rsid w:val="00A77EE3"/>
    <w:rsid w:val="00A802A1"/>
    <w:rsid w:val="00A80343"/>
    <w:rsid w:val="00A8057E"/>
    <w:rsid w:val="00A80C80"/>
    <w:rsid w:val="00A80F9F"/>
    <w:rsid w:val="00A81007"/>
    <w:rsid w:val="00A810A7"/>
    <w:rsid w:val="00A812A3"/>
    <w:rsid w:val="00A81624"/>
    <w:rsid w:val="00A816BE"/>
    <w:rsid w:val="00A81D06"/>
    <w:rsid w:val="00A81FD9"/>
    <w:rsid w:val="00A820EF"/>
    <w:rsid w:val="00A82511"/>
    <w:rsid w:val="00A8255F"/>
    <w:rsid w:val="00A82673"/>
    <w:rsid w:val="00A8288B"/>
    <w:rsid w:val="00A82AB4"/>
    <w:rsid w:val="00A82C65"/>
    <w:rsid w:val="00A82DD1"/>
    <w:rsid w:val="00A82E9E"/>
    <w:rsid w:val="00A82F93"/>
    <w:rsid w:val="00A83289"/>
    <w:rsid w:val="00A833CE"/>
    <w:rsid w:val="00A8359C"/>
    <w:rsid w:val="00A837D9"/>
    <w:rsid w:val="00A83810"/>
    <w:rsid w:val="00A8406A"/>
    <w:rsid w:val="00A8429E"/>
    <w:rsid w:val="00A842ED"/>
    <w:rsid w:val="00A842F6"/>
    <w:rsid w:val="00A849D0"/>
    <w:rsid w:val="00A84AEC"/>
    <w:rsid w:val="00A84D3B"/>
    <w:rsid w:val="00A84ECD"/>
    <w:rsid w:val="00A85680"/>
    <w:rsid w:val="00A85A0A"/>
    <w:rsid w:val="00A85C53"/>
    <w:rsid w:val="00A85FAA"/>
    <w:rsid w:val="00A8602F"/>
    <w:rsid w:val="00A8623E"/>
    <w:rsid w:val="00A86249"/>
    <w:rsid w:val="00A86318"/>
    <w:rsid w:val="00A8653B"/>
    <w:rsid w:val="00A86627"/>
    <w:rsid w:val="00A867B4"/>
    <w:rsid w:val="00A86D59"/>
    <w:rsid w:val="00A86E5F"/>
    <w:rsid w:val="00A86FEC"/>
    <w:rsid w:val="00A87314"/>
    <w:rsid w:val="00A87572"/>
    <w:rsid w:val="00A87670"/>
    <w:rsid w:val="00A8781F"/>
    <w:rsid w:val="00A87D77"/>
    <w:rsid w:val="00A87DC8"/>
    <w:rsid w:val="00A87E92"/>
    <w:rsid w:val="00A87FE2"/>
    <w:rsid w:val="00A9044A"/>
    <w:rsid w:val="00A90977"/>
    <w:rsid w:val="00A90B23"/>
    <w:rsid w:val="00A90B65"/>
    <w:rsid w:val="00A90DFB"/>
    <w:rsid w:val="00A90E11"/>
    <w:rsid w:val="00A90E85"/>
    <w:rsid w:val="00A91015"/>
    <w:rsid w:val="00A91233"/>
    <w:rsid w:val="00A91560"/>
    <w:rsid w:val="00A915CC"/>
    <w:rsid w:val="00A9164C"/>
    <w:rsid w:val="00A91867"/>
    <w:rsid w:val="00A91931"/>
    <w:rsid w:val="00A9199A"/>
    <w:rsid w:val="00A91A00"/>
    <w:rsid w:val="00A91C10"/>
    <w:rsid w:val="00A91C2D"/>
    <w:rsid w:val="00A91CA8"/>
    <w:rsid w:val="00A91EBE"/>
    <w:rsid w:val="00A9201A"/>
    <w:rsid w:val="00A920C9"/>
    <w:rsid w:val="00A92389"/>
    <w:rsid w:val="00A92490"/>
    <w:rsid w:val="00A924B1"/>
    <w:rsid w:val="00A929FD"/>
    <w:rsid w:val="00A92A9E"/>
    <w:rsid w:val="00A92AA0"/>
    <w:rsid w:val="00A92B5A"/>
    <w:rsid w:val="00A92DBC"/>
    <w:rsid w:val="00A92EB2"/>
    <w:rsid w:val="00A93212"/>
    <w:rsid w:val="00A933AD"/>
    <w:rsid w:val="00A934FD"/>
    <w:rsid w:val="00A93A3D"/>
    <w:rsid w:val="00A93FE3"/>
    <w:rsid w:val="00A940DD"/>
    <w:rsid w:val="00A94203"/>
    <w:rsid w:val="00A942B7"/>
    <w:rsid w:val="00A945D2"/>
    <w:rsid w:val="00A94646"/>
    <w:rsid w:val="00A9491A"/>
    <w:rsid w:val="00A94AAC"/>
    <w:rsid w:val="00A94C76"/>
    <w:rsid w:val="00A94D9F"/>
    <w:rsid w:val="00A94F19"/>
    <w:rsid w:val="00A94F3E"/>
    <w:rsid w:val="00A950AF"/>
    <w:rsid w:val="00A95262"/>
    <w:rsid w:val="00A958EE"/>
    <w:rsid w:val="00A959A4"/>
    <w:rsid w:val="00A95C30"/>
    <w:rsid w:val="00A95D46"/>
    <w:rsid w:val="00A95DDC"/>
    <w:rsid w:val="00A960DE"/>
    <w:rsid w:val="00A96174"/>
    <w:rsid w:val="00A9646E"/>
    <w:rsid w:val="00A964F2"/>
    <w:rsid w:val="00A96AF3"/>
    <w:rsid w:val="00A96B15"/>
    <w:rsid w:val="00A96B5D"/>
    <w:rsid w:val="00A96E21"/>
    <w:rsid w:val="00A96FDC"/>
    <w:rsid w:val="00A9745B"/>
    <w:rsid w:val="00A974A8"/>
    <w:rsid w:val="00A97596"/>
    <w:rsid w:val="00A975EB"/>
    <w:rsid w:val="00A9773D"/>
    <w:rsid w:val="00A977B3"/>
    <w:rsid w:val="00A977C2"/>
    <w:rsid w:val="00A979EB"/>
    <w:rsid w:val="00A97B98"/>
    <w:rsid w:val="00A97BE7"/>
    <w:rsid w:val="00A97F7B"/>
    <w:rsid w:val="00A97FBF"/>
    <w:rsid w:val="00AA054F"/>
    <w:rsid w:val="00AA0633"/>
    <w:rsid w:val="00AA0692"/>
    <w:rsid w:val="00AA0781"/>
    <w:rsid w:val="00AA0A68"/>
    <w:rsid w:val="00AA0AEE"/>
    <w:rsid w:val="00AA0B21"/>
    <w:rsid w:val="00AA0CB3"/>
    <w:rsid w:val="00AA0D6D"/>
    <w:rsid w:val="00AA0EC2"/>
    <w:rsid w:val="00AA1022"/>
    <w:rsid w:val="00AA10C5"/>
    <w:rsid w:val="00AA1169"/>
    <w:rsid w:val="00AA1434"/>
    <w:rsid w:val="00AA161E"/>
    <w:rsid w:val="00AA1758"/>
    <w:rsid w:val="00AA186B"/>
    <w:rsid w:val="00AA19E1"/>
    <w:rsid w:val="00AA1BBC"/>
    <w:rsid w:val="00AA1CF0"/>
    <w:rsid w:val="00AA1E86"/>
    <w:rsid w:val="00AA1EDB"/>
    <w:rsid w:val="00AA2247"/>
    <w:rsid w:val="00AA236A"/>
    <w:rsid w:val="00AA2434"/>
    <w:rsid w:val="00AA2479"/>
    <w:rsid w:val="00AA24A5"/>
    <w:rsid w:val="00AA2531"/>
    <w:rsid w:val="00AA28DF"/>
    <w:rsid w:val="00AA29A0"/>
    <w:rsid w:val="00AA2B09"/>
    <w:rsid w:val="00AA2B32"/>
    <w:rsid w:val="00AA2D54"/>
    <w:rsid w:val="00AA3114"/>
    <w:rsid w:val="00AA31BF"/>
    <w:rsid w:val="00AA3474"/>
    <w:rsid w:val="00AA34A7"/>
    <w:rsid w:val="00AA34DE"/>
    <w:rsid w:val="00AA3622"/>
    <w:rsid w:val="00AA3642"/>
    <w:rsid w:val="00AA36AD"/>
    <w:rsid w:val="00AA3761"/>
    <w:rsid w:val="00AA3B4B"/>
    <w:rsid w:val="00AA3C54"/>
    <w:rsid w:val="00AA3DCF"/>
    <w:rsid w:val="00AA3DE4"/>
    <w:rsid w:val="00AA4186"/>
    <w:rsid w:val="00AA41B5"/>
    <w:rsid w:val="00AA426D"/>
    <w:rsid w:val="00AA451D"/>
    <w:rsid w:val="00AA4922"/>
    <w:rsid w:val="00AA4A06"/>
    <w:rsid w:val="00AA4A56"/>
    <w:rsid w:val="00AA4EE5"/>
    <w:rsid w:val="00AA5104"/>
    <w:rsid w:val="00AA52F3"/>
    <w:rsid w:val="00AA5375"/>
    <w:rsid w:val="00AA5567"/>
    <w:rsid w:val="00AA56A3"/>
    <w:rsid w:val="00AA57DA"/>
    <w:rsid w:val="00AA5EF2"/>
    <w:rsid w:val="00AA5F61"/>
    <w:rsid w:val="00AA60E1"/>
    <w:rsid w:val="00AA618A"/>
    <w:rsid w:val="00AA63E0"/>
    <w:rsid w:val="00AA6450"/>
    <w:rsid w:val="00AA6927"/>
    <w:rsid w:val="00AA6932"/>
    <w:rsid w:val="00AA699D"/>
    <w:rsid w:val="00AA6A18"/>
    <w:rsid w:val="00AA6ACD"/>
    <w:rsid w:val="00AA6BE6"/>
    <w:rsid w:val="00AA7018"/>
    <w:rsid w:val="00AA7022"/>
    <w:rsid w:val="00AA7230"/>
    <w:rsid w:val="00AA73E5"/>
    <w:rsid w:val="00AA740A"/>
    <w:rsid w:val="00AA766C"/>
    <w:rsid w:val="00AA77E3"/>
    <w:rsid w:val="00AA794F"/>
    <w:rsid w:val="00AA795C"/>
    <w:rsid w:val="00AA796A"/>
    <w:rsid w:val="00AA7ACB"/>
    <w:rsid w:val="00AA7DF4"/>
    <w:rsid w:val="00AA7ED5"/>
    <w:rsid w:val="00AA7FD9"/>
    <w:rsid w:val="00AB007F"/>
    <w:rsid w:val="00AB015B"/>
    <w:rsid w:val="00AB03BB"/>
    <w:rsid w:val="00AB04B3"/>
    <w:rsid w:val="00AB05AE"/>
    <w:rsid w:val="00AB0661"/>
    <w:rsid w:val="00AB06B6"/>
    <w:rsid w:val="00AB0757"/>
    <w:rsid w:val="00AB0781"/>
    <w:rsid w:val="00AB07C6"/>
    <w:rsid w:val="00AB0BAA"/>
    <w:rsid w:val="00AB0C9C"/>
    <w:rsid w:val="00AB0D36"/>
    <w:rsid w:val="00AB0EDD"/>
    <w:rsid w:val="00AB1462"/>
    <w:rsid w:val="00AB14BC"/>
    <w:rsid w:val="00AB15B6"/>
    <w:rsid w:val="00AB177C"/>
    <w:rsid w:val="00AB1A4C"/>
    <w:rsid w:val="00AB1A8B"/>
    <w:rsid w:val="00AB1CCC"/>
    <w:rsid w:val="00AB1E5F"/>
    <w:rsid w:val="00AB1F1B"/>
    <w:rsid w:val="00AB2066"/>
    <w:rsid w:val="00AB240E"/>
    <w:rsid w:val="00AB2433"/>
    <w:rsid w:val="00AB2908"/>
    <w:rsid w:val="00AB2C36"/>
    <w:rsid w:val="00AB2D9D"/>
    <w:rsid w:val="00AB336F"/>
    <w:rsid w:val="00AB33C2"/>
    <w:rsid w:val="00AB3773"/>
    <w:rsid w:val="00AB37BD"/>
    <w:rsid w:val="00AB37E9"/>
    <w:rsid w:val="00AB3885"/>
    <w:rsid w:val="00AB3AB2"/>
    <w:rsid w:val="00AB3B1B"/>
    <w:rsid w:val="00AB3B7D"/>
    <w:rsid w:val="00AB3C48"/>
    <w:rsid w:val="00AB3C78"/>
    <w:rsid w:val="00AB3F5B"/>
    <w:rsid w:val="00AB4043"/>
    <w:rsid w:val="00AB40BD"/>
    <w:rsid w:val="00AB41F9"/>
    <w:rsid w:val="00AB4429"/>
    <w:rsid w:val="00AB451B"/>
    <w:rsid w:val="00AB45EF"/>
    <w:rsid w:val="00AB462C"/>
    <w:rsid w:val="00AB4CC5"/>
    <w:rsid w:val="00AB4D65"/>
    <w:rsid w:val="00AB4DE9"/>
    <w:rsid w:val="00AB5521"/>
    <w:rsid w:val="00AB55A7"/>
    <w:rsid w:val="00AB57D5"/>
    <w:rsid w:val="00AB5907"/>
    <w:rsid w:val="00AB5CC7"/>
    <w:rsid w:val="00AB5E2A"/>
    <w:rsid w:val="00AB5F55"/>
    <w:rsid w:val="00AB5F5D"/>
    <w:rsid w:val="00AB60F3"/>
    <w:rsid w:val="00AB6401"/>
    <w:rsid w:val="00AB645D"/>
    <w:rsid w:val="00AB674C"/>
    <w:rsid w:val="00AB6807"/>
    <w:rsid w:val="00AB69BF"/>
    <w:rsid w:val="00AB69F4"/>
    <w:rsid w:val="00AB6CAD"/>
    <w:rsid w:val="00AB707A"/>
    <w:rsid w:val="00AB70AA"/>
    <w:rsid w:val="00AB7213"/>
    <w:rsid w:val="00AB763D"/>
    <w:rsid w:val="00AB7708"/>
    <w:rsid w:val="00AB79DD"/>
    <w:rsid w:val="00AB7C78"/>
    <w:rsid w:val="00AC0189"/>
    <w:rsid w:val="00AC02A0"/>
    <w:rsid w:val="00AC09A7"/>
    <w:rsid w:val="00AC0A43"/>
    <w:rsid w:val="00AC0DE9"/>
    <w:rsid w:val="00AC1086"/>
    <w:rsid w:val="00AC10B9"/>
    <w:rsid w:val="00AC10E8"/>
    <w:rsid w:val="00AC124C"/>
    <w:rsid w:val="00AC13A5"/>
    <w:rsid w:val="00AC16F8"/>
    <w:rsid w:val="00AC1742"/>
    <w:rsid w:val="00AC1839"/>
    <w:rsid w:val="00AC1A70"/>
    <w:rsid w:val="00AC1AF3"/>
    <w:rsid w:val="00AC1B5C"/>
    <w:rsid w:val="00AC1BFC"/>
    <w:rsid w:val="00AC1D2A"/>
    <w:rsid w:val="00AC1DE0"/>
    <w:rsid w:val="00AC1DF6"/>
    <w:rsid w:val="00AC1F06"/>
    <w:rsid w:val="00AC2229"/>
    <w:rsid w:val="00AC232A"/>
    <w:rsid w:val="00AC23FD"/>
    <w:rsid w:val="00AC249D"/>
    <w:rsid w:val="00AC2662"/>
    <w:rsid w:val="00AC26B1"/>
    <w:rsid w:val="00AC271A"/>
    <w:rsid w:val="00AC2836"/>
    <w:rsid w:val="00AC2A3D"/>
    <w:rsid w:val="00AC30A5"/>
    <w:rsid w:val="00AC3248"/>
    <w:rsid w:val="00AC3934"/>
    <w:rsid w:val="00AC3C72"/>
    <w:rsid w:val="00AC3ECB"/>
    <w:rsid w:val="00AC3FC5"/>
    <w:rsid w:val="00AC40DC"/>
    <w:rsid w:val="00AC41AD"/>
    <w:rsid w:val="00AC41B5"/>
    <w:rsid w:val="00AC41CF"/>
    <w:rsid w:val="00AC43D0"/>
    <w:rsid w:val="00AC49CA"/>
    <w:rsid w:val="00AC4A95"/>
    <w:rsid w:val="00AC4B3D"/>
    <w:rsid w:val="00AC4EB5"/>
    <w:rsid w:val="00AC4F40"/>
    <w:rsid w:val="00AC516B"/>
    <w:rsid w:val="00AC521B"/>
    <w:rsid w:val="00AC537A"/>
    <w:rsid w:val="00AC549B"/>
    <w:rsid w:val="00AC561E"/>
    <w:rsid w:val="00AC5B6C"/>
    <w:rsid w:val="00AC5C0E"/>
    <w:rsid w:val="00AC5F25"/>
    <w:rsid w:val="00AC5FCD"/>
    <w:rsid w:val="00AC5FCF"/>
    <w:rsid w:val="00AC6066"/>
    <w:rsid w:val="00AC6399"/>
    <w:rsid w:val="00AC64DF"/>
    <w:rsid w:val="00AC6A5D"/>
    <w:rsid w:val="00AC6AAE"/>
    <w:rsid w:val="00AC6B7A"/>
    <w:rsid w:val="00AC6B9B"/>
    <w:rsid w:val="00AC6BFE"/>
    <w:rsid w:val="00AC6E39"/>
    <w:rsid w:val="00AC6FF0"/>
    <w:rsid w:val="00AC7113"/>
    <w:rsid w:val="00AC71A5"/>
    <w:rsid w:val="00AC7314"/>
    <w:rsid w:val="00AC7327"/>
    <w:rsid w:val="00AC7488"/>
    <w:rsid w:val="00AC76B7"/>
    <w:rsid w:val="00AC79E1"/>
    <w:rsid w:val="00AC7B91"/>
    <w:rsid w:val="00AC7D12"/>
    <w:rsid w:val="00AC7D63"/>
    <w:rsid w:val="00AC7FF4"/>
    <w:rsid w:val="00AD019D"/>
    <w:rsid w:val="00AD023E"/>
    <w:rsid w:val="00AD049D"/>
    <w:rsid w:val="00AD052B"/>
    <w:rsid w:val="00AD07D1"/>
    <w:rsid w:val="00AD0D56"/>
    <w:rsid w:val="00AD0E61"/>
    <w:rsid w:val="00AD0EE7"/>
    <w:rsid w:val="00AD0F68"/>
    <w:rsid w:val="00AD1030"/>
    <w:rsid w:val="00AD1092"/>
    <w:rsid w:val="00AD1128"/>
    <w:rsid w:val="00AD1230"/>
    <w:rsid w:val="00AD19FE"/>
    <w:rsid w:val="00AD1D4F"/>
    <w:rsid w:val="00AD1EC1"/>
    <w:rsid w:val="00AD207A"/>
    <w:rsid w:val="00AD2293"/>
    <w:rsid w:val="00AD2E02"/>
    <w:rsid w:val="00AD2F83"/>
    <w:rsid w:val="00AD32BC"/>
    <w:rsid w:val="00AD3385"/>
    <w:rsid w:val="00AD354E"/>
    <w:rsid w:val="00AD389D"/>
    <w:rsid w:val="00AD38C7"/>
    <w:rsid w:val="00AD39BB"/>
    <w:rsid w:val="00AD3AB6"/>
    <w:rsid w:val="00AD3C09"/>
    <w:rsid w:val="00AD3CC1"/>
    <w:rsid w:val="00AD3E91"/>
    <w:rsid w:val="00AD40BE"/>
    <w:rsid w:val="00AD40FA"/>
    <w:rsid w:val="00AD42AA"/>
    <w:rsid w:val="00AD439F"/>
    <w:rsid w:val="00AD4657"/>
    <w:rsid w:val="00AD47DA"/>
    <w:rsid w:val="00AD47E1"/>
    <w:rsid w:val="00AD4854"/>
    <w:rsid w:val="00AD4857"/>
    <w:rsid w:val="00AD4A54"/>
    <w:rsid w:val="00AD4DAD"/>
    <w:rsid w:val="00AD4E7C"/>
    <w:rsid w:val="00AD4FEF"/>
    <w:rsid w:val="00AD5231"/>
    <w:rsid w:val="00AD549E"/>
    <w:rsid w:val="00AD57D3"/>
    <w:rsid w:val="00AD5864"/>
    <w:rsid w:val="00AD590B"/>
    <w:rsid w:val="00AD5A75"/>
    <w:rsid w:val="00AD5E30"/>
    <w:rsid w:val="00AD5F8B"/>
    <w:rsid w:val="00AD61EB"/>
    <w:rsid w:val="00AD6294"/>
    <w:rsid w:val="00AD65B4"/>
    <w:rsid w:val="00AD68F1"/>
    <w:rsid w:val="00AD6EFF"/>
    <w:rsid w:val="00AD7085"/>
    <w:rsid w:val="00AD7603"/>
    <w:rsid w:val="00AD7663"/>
    <w:rsid w:val="00AD799F"/>
    <w:rsid w:val="00AD7A7E"/>
    <w:rsid w:val="00AD7B16"/>
    <w:rsid w:val="00AD7F30"/>
    <w:rsid w:val="00AD7F5D"/>
    <w:rsid w:val="00AE0055"/>
    <w:rsid w:val="00AE01AF"/>
    <w:rsid w:val="00AE0249"/>
    <w:rsid w:val="00AE02E5"/>
    <w:rsid w:val="00AE04D4"/>
    <w:rsid w:val="00AE04FB"/>
    <w:rsid w:val="00AE0721"/>
    <w:rsid w:val="00AE079F"/>
    <w:rsid w:val="00AE085C"/>
    <w:rsid w:val="00AE0915"/>
    <w:rsid w:val="00AE092A"/>
    <w:rsid w:val="00AE0A70"/>
    <w:rsid w:val="00AE0AA8"/>
    <w:rsid w:val="00AE0EBA"/>
    <w:rsid w:val="00AE0EEF"/>
    <w:rsid w:val="00AE0F37"/>
    <w:rsid w:val="00AE1A8F"/>
    <w:rsid w:val="00AE1BFD"/>
    <w:rsid w:val="00AE1D3B"/>
    <w:rsid w:val="00AE2112"/>
    <w:rsid w:val="00AE23EA"/>
    <w:rsid w:val="00AE24D2"/>
    <w:rsid w:val="00AE27FC"/>
    <w:rsid w:val="00AE2C9D"/>
    <w:rsid w:val="00AE2E1A"/>
    <w:rsid w:val="00AE2F30"/>
    <w:rsid w:val="00AE2FB5"/>
    <w:rsid w:val="00AE332C"/>
    <w:rsid w:val="00AE3358"/>
    <w:rsid w:val="00AE3384"/>
    <w:rsid w:val="00AE33F0"/>
    <w:rsid w:val="00AE353D"/>
    <w:rsid w:val="00AE3964"/>
    <w:rsid w:val="00AE3A61"/>
    <w:rsid w:val="00AE3AC4"/>
    <w:rsid w:val="00AE3B56"/>
    <w:rsid w:val="00AE3CD2"/>
    <w:rsid w:val="00AE3D18"/>
    <w:rsid w:val="00AE3E54"/>
    <w:rsid w:val="00AE4626"/>
    <w:rsid w:val="00AE471F"/>
    <w:rsid w:val="00AE47E7"/>
    <w:rsid w:val="00AE4857"/>
    <w:rsid w:val="00AE4964"/>
    <w:rsid w:val="00AE4B90"/>
    <w:rsid w:val="00AE4C00"/>
    <w:rsid w:val="00AE4CD9"/>
    <w:rsid w:val="00AE4E71"/>
    <w:rsid w:val="00AE4F65"/>
    <w:rsid w:val="00AE518E"/>
    <w:rsid w:val="00AE547D"/>
    <w:rsid w:val="00AE5481"/>
    <w:rsid w:val="00AE55A9"/>
    <w:rsid w:val="00AE5644"/>
    <w:rsid w:val="00AE5769"/>
    <w:rsid w:val="00AE5816"/>
    <w:rsid w:val="00AE5A1F"/>
    <w:rsid w:val="00AE5C15"/>
    <w:rsid w:val="00AE5DE1"/>
    <w:rsid w:val="00AE5E9A"/>
    <w:rsid w:val="00AE6069"/>
    <w:rsid w:val="00AE610D"/>
    <w:rsid w:val="00AE62D2"/>
    <w:rsid w:val="00AE645E"/>
    <w:rsid w:val="00AE64AF"/>
    <w:rsid w:val="00AE659D"/>
    <w:rsid w:val="00AE684C"/>
    <w:rsid w:val="00AE6F14"/>
    <w:rsid w:val="00AE6F24"/>
    <w:rsid w:val="00AE71CE"/>
    <w:rsid w:val="00AE7441"/>
    <w:rsid w:val="00AE766A"/>
    <w:rsid w:val="00AE76E4"/>
    <w:rsid w:val="00AE77DF"/>
    <w:rsid w:val="00AE782D"/>
    <w:rsid w:val="00AE7A4B"/>
    <w:rsid w:val="00AE7AF8"/>
    <w:rsid w:val="00AE7CD5"/>
    <w:rsid w:val="00AF00B8"/>
    <w:rsid w:val="00AF0138"/>
    <w:rsid w:val="00AF026B"/>
    <w:rsid w:val="00AF04B6"/>
    <w:rsid w:val="00AF055D"/>
    <w:rsid w:val="00AF05FC"/>
    <w:rsid w:val="00AF0798"/>
    <w:rsid w:val="00AF09FC"/>
    <w:rsid w:val="00AF0BC0"/>
    <w:rsid w:val="00AF0C00"/>
    <w:rsid w:val="00AF0D89"/>
    <w:rsid w:val="00AF0E84"/>
    <w:rsid w:val="00AF153F"/>
    <w:rsid w:val="00AF17A8"/>
    <w:rsid w:val="00AF1809"/>
    <w:rsid w:val="00AF1BE9"/>
    <w:rsid w:val="00AF20CB"/>
    <w:rsid w:val="00AF219A"/>
    <w:rsid w:val="00AF2232"/>
    <w:rsid w:val="00AF22CC"/>
    <w:rsid w:val="00AF2383"/>
    <w:rsid w:val="00AF2465"/>
    <w:rsid w:val="00AF280E"/>
    <w:rsid w:val="00AF2852"/>
    <w:rsid w:val="00AF2904"/>
    <w:rsid w:val="00AF296A"/>
    <w:rsid w:val="00AF2B7B"/>
    <w:rsid w:val="00AF2E99"/>
    <w:rsid w:val="00AF304A"/>
    <w:rsid w:val="00AF3056"/>
    <w:rsid w:val="00AF30A4"/>
    <w:rsid w:val="00AF38FA"/>
    <w:rsid w:val="00AF39C5"/>
    <w:rsid w:val="00AF3A43"/>
    <w:rsid w:val="00AF3A9C"/>
    <w:rsid w:val="00AF3B09"/>
    <w:rsid w:val="00AF3BC1"/>
    <w:rsid w:val="00AF3F07"/>
    <w:rsid w:val="00AF45FA"/>
    <w:rsid w:val="00AF4702"/>
    <w:rsid w:val="00AF4720"/>
    <w:rsid w:val="00AF47A2"/>
    <w:rsid w:val="00AF48D9"/>
    <w:rsid w:val="00AF4A48"/>
    <w:rsid w:val="00AF4AF2"/>
    <w:rsid w:val="00AF4C8D"/>
    <w:rsid w:val="00AF4CFF"/>
    <w:rsid w:val="00AF4D2A"/>
    <w:rsid w:val="00AF4D5C"/>
    <w:rsid w:val="00AF4E03"/>
    <w:rsid w:val="00AF50B2"/>
    <w:rsid w:val="00AF510F"/>
    <w:rsid w:val="00AF53FE"/>
    <w:rsid w:val="00AF569F"/>
    <w:rsid w:val="00AF5DDC"/>
    <w:rsid w:val="00AF5FC2"/>
    <w:rsid w:val="00AF60D7"/>
    <w:rsid w:val="00AF657A"/>
    <w:rsid w:val="00AF67A2"/>
    <w:rsid w:val="00AF68E0"/>
    <w:rsid w:val="00AF6933"/>
    <w:rsid w:val="00AF6B63"/>
    <w:rsid w:val="00AF6CEE"/>
    <w:rsid w:val="00AF6F01"/>
    <w:rsid w:val="00AF7442"/>
    <w:rsid w:val="00AF761E"/>
    <w:rsid w:val="00AF7828"/>
    <w:rsid w:val="00AF7928"/>
    <w:rsid w:val="00AF7A2C"/>
    <w:rsid w:val="00AF7AD4"/>
    <w:rsid w:val="00AF7F52"/>
    <w:rsid w:val="00B003A0"/>
    <w:rsid w:val="00B003EE"/>
    <w:rsid w:val="00B004EF"/>
    <w:rsid w:val="00B00514"/>
    <w:rsid w:val="00B0063C"/>
    <w:rsid w:val="00B0066F"/>
    <w:rsid w:val="00B00794"/>
    <w:rsid w:val="00B00820"/>
    <w:rsid w:val="00B00A38"/>
    <w:rsid w:val="00B00D06"/>
    <w:rsid w:val="00B00D11"/>
    <w:rsid w:val="00B00E4B"/>
    <w:rsid w:val="00B010CE"/>
    <w:rsid w:val="00B0121E"/>
    <w:rsid w:val="00B01390"/>
    <w:rsid w:val="00B01399"/>
    <w:rsid w:val="00B0155F"/>
    <w:rsid w:val="00B015CA"/>
    <w:rsid w:val="00B01B19"/>
    <w:rsid w:val="00B01BA1"/>
    <w:rsid w:val="00B01BF1"/>
    <w:rsid w:val="00B01D64"/>
    <w:rsid w:val="00B01E67"/>
    <w:rsid w:val="00B01E96"/>
    <w:rsid w:val="00B02027"/>
    <w:rsid w:val="00B02251"/>
    <w:rsid w:val="00B0243B"/>
    <w:rsid w:val="00B02579"/>
    <w:rsid w:val="00B026D1"/>
    <w:rsid w:val="00B02891"/>
    <w:rsid w:val="00B0290F"/>
    <w:rsid w:val="00B02E23"/>
    <w:rsid w:val="00B02F1F"/>
    <w:rsid w:val="00B033B3"/>
    <w:rsid w:val="00B0359D"/>
    <w:rsid w:val="00B0362A"/>
    <w:rsid w:val="00B03E7D"/>
    <w:rsid w:val="00B0411F"/>
    <w:rsid w:val="00B04130"/>
    <w:rsid w:val="00B04167"/>
    <w:rsid w:val="00B04180"/>
    <w:rsid w:val="00B04357"/>
    <w:rsid w:val="00B0450E"/>
    <w:rsid w:val="00B0452B"/>
    <w:rsid w:val="00B045DE"/>
    <w:rsid w:val="00B04621"/>
    <w:rsid w:val="00B04818"/>
    <w:rsid w:val="00B04E5B"/>
    <w:rsid w:val="00B050F7"/>
    <w:rsid w:val="00B05174"/>
    <w:rsid w:val="00B052BC"/>
    <w:rsid w:val="00B0569B"/>
    <w:rsid w:val="00B056C4"/>
    <w:rsid w:val="00B05744"/>
    <w:rsid w:val="00B05E81"/>
    <w:rsid w:val="00B063D4"/>
    <w:rsid w:val="00B066D7"/>
    <w:rsid w:val="00B068D2"/>
    <w:rsid w:val="00B06968"/>
    <w:rsid w:val="00B06B08"/>
    <w:rsid w:val="00B06B13"/>
    <w:rsid w:val="00B06D85"/>
    <w:rsid w:val="00B06E4F"/>
    <w:rsid w:val="00B06F82"/>
    <w:rsid w:val="00B06F9A"/>
    <w:rsid w:val="00B07057"/>
    <w:rsid w:val="00B07227"/>
    <w:rsid w:val="00B076BD"/>
    <w:rsid w:val="00B07A7C"/>
    <w:rsid w:val="00B07BD1"/>
    <w:rsid w:val="00B07C36"/>
    <w:rsid w:val="00B07EF7"/>
    <w:rsid w:val="00B10019"/>
    <w:rsid w:val="00B10047"/>
    <w:rsid w:val="00B10289"/>
    <w:rsid w:val="00B1028B"/>
    <w:rsid w:val="00B1046A"/>
    <w:rsid w:val="00B106BD"/>
    <w:rsid w:val="00B107B1"/>
    <w:rsid w:val="00B107F1"/>
    <w:rsid w:val="00B1099B"/>
    <w:rsid w:val="00B10BAB"/>
    <w:rsid w:val="00B10CCE"/>
    <w:rsid w:val="00B10D9D"/>
    <w:rsid w:val="00B1110A"/>
    <w:rsid w:val="00B11118"/>
    <w:rsid w:val="00B112F5"/>
    <w:rsid w:val="00B1132F"/>
    <w:rsid w:val="00B1140E"/>
    <w:rsid w:val="00B11411"/>
    <w:rsid w:val="00B117EF"/>
    <w:rsid w:val="00B118E0"/>
    <w:rsid w:val="00B118F3"/>
    <w:rsid w:val="00B11A58"/>
    <w:rsid w:val="00B11C4E"/>
    <w:rsid w:val="00B11D3C"/>
    <w:rsid w:val="00B11FD9"/>
    <w:rsid w:val="00B12015"/>
    <w:rsid w:val="00B1206F"/>
    <w:rsid w:val="00B121CA"/>
    <w:rsid w:val="00B12298"/>
    <w:rsid w:val="00B12893"/>
    <w:rsid w:val="00B12AC6"/>
    <w:rsid w:val="00B12AD1"/>
    <w:rsid w:val="00B12DBA"/>
    <w:rsid w:val="00B12ED5"/>
    <w:rsid w:val="00B131FD"/>
    <w:rsid w:val="00B1343A"/>
    <w:rsid w:val="00B13662"/>
    <w:rsid w:val="00B13A2B"/>
    <w:rsid w:val="00B13BE6"/>
    <w:rsid w:val="00B14051"/>
    <w:rsid w:val="00B140CA"/>
    <w:rsid w:val="00B141FB"/>
    <w:rsid w:val="00B144E9"/>
    <w:rsid w:val="00B14581"/>
    <w:rsid w:val="00B14730"/>
    <w:rsid w:val="00B1475E"/>
    <w:rsid w:val="00B1498C"/>
    <w:rsid w:val="00B14B5C"/>
    <w:rsid w:val="00B14BD2"/>
    <w:rsid w:val="00B14D86"/>
    <w:rsid w:val="00B14D8F"/>
    <w:rsid w:val="00B14DDC"/>
    <w:rsid w:val="00B151A5"/>
    <w:rsid w:val="00B152AC"/>
    <w:rsid w:val="00B1563F"/>
    <w:rsid w:val="00B156F3"/>
    <w:rsid w:val="00B1575E"/>
    <w:rsid w:val="00B15E92"/>
    <w:rsid w:val="00B160AE"/>
    <w:rsid w:val="00B162C7"/>
    <w:rsid w:val="00B1650A"/>
    <w:rsid w:val="00B16531"/>
    <w:rsid w:val="00B16640"/>
    <w:rsid w:val="00B1678D"/>
    <w:rsid w:val="00B169C5"/>
    <w:rsid w:val="00B16AAE"/>
    <w:rsid w:val="00B16B05"/>
    <w:rsid w:val="00B16D32"/>
    <w:rsid w:val="00B16EE1"/>
    <w:rsid w:val="00B16F23"/>
    <w:rsid w:val="00B16F9E"/>
    <w:rsid w:val="00B1711B"/>
    <w:rsid w:val="00B17154"/>
    <w:rsid w:val="00B17167"/>
    <w:rsid w:val="00B17239"/>
    <w:rsid w:val="00B172C7"/>
    <w:rsid w:val="00B172D4"/>
    <w:rsid w:val="00B1749E"/>
    <w:rsid w:val="00B1762E"/>
    <w:rsid w:val="00B17654"/>
    <w:rsid w:val="00B17815"/>
    <w:rsid w:val="00B1792E"/>
    <w:rsid w:val="00B17AB0"/>
    <w:rsid w:val="00B17D11"/>
    <w:rsid w:val="00B17D3B"/>
    <w:rsid w:val="00B20007"/>
    <w:rsid w:val="00B202B4"/>
    <w:rsid w:val="00B205F4"/>
    <w:rsid w:val="00B20A41"/>
    <w:rsid w:val="00B20A73"/>
    <w:rsid w:val="00B20B11"/>
    <w:rsid w:val="00B20CE2"/>
    <w:rsid w:val="00B20E07"/>
    <w:rsid w:val="00B20E80"/>
    <w:rsid w:val="00B20F7C"/>
    <w:rsid w:val="00B21088"/>
    <w:rsid w:val="00B2141D"/>
    <w:rsid w:val="00B21510"/>
    <w:rsid w:val="00B21583"/>
    <w:rsid w:val="00B215C9"/>
    <w:rsid w:val="00B217B4"/>
    <w:rsid w:val="00B21898"/>
    <w:rsid w:val="00B219BF"/>
    <w:rsid w:val="00B219C7"/>
    <w:rsid w:val="00B21B34"/>
    <w:rsid w:val="00B21C8D"/>
    <w:rsid w:val="00B21D0E"/>
    <w:rsid w:val="00B22235"/>
    <w:rsid w:val="00B223A0"/>
    <w:rsid w:val="00B227DB"/>
    <w:rsid w:val="00B22980"/>
    <w:rsid w:val="00B22A14"/>
    <w:rsid w:val="00B22BA6"/>
    <w:rsid w:val="00B22D02"/>
    <w:rsid w:val="00B22D3F"/>
    <w:rsid w:val="00B22F48"/>
    <w:rsid w:val="00B23166"/>
    <w:rsid w:val="00B2316D"/>
    <w:rsid w:val="00B232DE"/>
    <w:rsid w:val="00B23381"/>
    <w:rsid w:val="00B2350C"/>
    <w:rsid w:val="00B2351C"/>
    <w:rsid w:val="00B2358C"/>
    <w:rsid w:val="00B23676"/>
    <w:rsid w:val="00B23825"/>
    <w:rsid w:val="00B2389D"/>
    <w:rsid w:val="00B23971"/>
    <w:rsid w:val="00B2400E"/>
    <w:rsid w:val="00B24102"/>
    <w:rsid w:val="00B24251"/>
    <w:rsid w:val="00B249F2"/>
    <w:rsid w:val="00B24A1A"/>
    <w:rsid w:val="00B24C0C"/>
    <w:rsid w:val="00B24C6C"/>
    <w:rsid w:val="00B24DB2"/>
    <w:rsid w:val="00B24E78"/>
    <w:rsid w:val="00B2501E"/>
    <w:rsid w:val="00B25101"/>
    <w:rsid w:val="00B25513"/>
    <w:rsid w:val="00B25559"/>
    <w:rsid w:val="00B25754"/>
    <w:rsid w:val="00B257A4"/>
    <w:rsid w:val="00B2598A"/>
    <w:rsid w:val="00B25A5E"/>
    <w:rsid w:val="00B25D58"/>
    <w:rsid w:val="00B25FA6"/>
    <w:rsid w:val="00B261F8"/>
    <w:rsid w:val="00B26246"/>
    <w:rsid w:val="00B262EA"/>
    <w:rsid w:val="00B264D8"/>
    <w:rsid w:val="00B265E0"/>
    <w:rsid w:val="00B26783"/>
    <w:rsid w:val="00B267C3"/>
    <w:rsid w:val="00B268DA"/>
    <w:rsid w:val="00B2691B"/>
    <w:rsid w:val="00B26951"/>
    <w:rsid w:val="00B2696D"/>
    <w:rsid w:val="00B26CCD"/>
    <w:rsid w:val="00B26D8D"/>
    <w:rsid w:val="00B26FB0"/>
    <w:rsid w:val="00B26FEE"/>
    <w:rsid w:val="00B27133"/>
    <w:rsid w:val="00B271A9"/>
    <w:rsid w:val="00B27CD5"/>
    <w:rsid w:val="00B27CE6"/>
    <w:rsid w:val="00B27D02"/>
    <w:rsid w:val="00B27DB9"/>
    <w:rsid w:val="00B30097"/>
    <w:rsid w:val="00B30828"/>
    <w:rsid w:val="00B30962"/>
    <w:rsid w:val="00B30996"/>
    <w:rsid w:val="00B31360"/>
    <w:rsid w:val="00B313BA"/>
    <w:rsid w:val="00B314B8"/>
    <w:rsid w:val="00B314C8"/>
    <w:rsid w:val="00B31BDA"/>
    <w:rsid w:val="00B31E5E"/>
    <w:rsid w:val="00B31E95"/>
    <w:rsid w:val="00B31EDC"/>
    <w:rsid w:val="00B3201B"/>
    <w:rsid w:val="00B32034"/>
    <w:rsid w:val="00B32216"/>
    <w:rsid w:val="00B32427"/>
    <w:rsid w:val="00B3248D"/>
    <w:rsid w:val="00B325B4"/>
    <w:rsid w:val="00B32852"/>
    <w:rsid w:val="00B329AB"/>
    <w:rsid w:val="00B32B6C"/>
    <w:rsid w:val="00B32DCA"/>
    <w:rsid w:val="00B32E58"/>
    <w:rsid w:val="00B32EF8"/>
    <w:rsid w:val="00B3310E"/>
    <w:rsid w:val="00B331D1"/>
    <w:rsid w:val="00B33640"/>
    <w:rsid w:val="00B33782"/>
    <w:rsid w:val="00B33DB2"/>
    <w:rsid w:val="00B33E60"/>
    <w:rsid w:val="00B33E66"/>
    <w:rsid w:val="00B33EE5"/>
    <w:rsid w:val="00B33F5A"/>
    <w:rsid w:val="00B340DA"/>
    <w:rsid w:val="00B341C3"/>
    <w:rsid w:val="00B34284"/>
    <w:rsid w:val="00B34308"/>
    <w:rsid w:val="00B343FE"/>
    <w:rsid w:val="00B3457F"/>
    <w:rsid w:val="00B346B1"/>
    <w:rsid w:val="00B347E9"/>
    <w:rsid w:val="00B347F6"/>
    <w:rsid w:val="00B3483B"/>
    <w:rsid w:val="00B34863"/>
    <w:rsid w:val="00B34925"/>
    <w:rsid w:val="00B34BB0"/>
    <w:rsid w:val="00B34E44"/>
    <w:rsid w:val="00B34F5E"/>
    <w:rsid w:val="00B34F86"/>
    <w:rsid w:val="00B35186"/>
    <w:rsid w:val="00B35306"/>
    <w:rsid w:val="00B355B5"/>
    <w:rsid w:val="00B355D3"/>
    <w:rsid w:val="00B358FD"/>
    <w:rsid w:val="00B35BF5"/>
    <w:rsid w:val="00B35C89"/>
    <w:rsid w:val="00B35C9D"/>
    <w:rsid w:val="00B35CA9"/>
    <w:rsid w:val="00B35D40"/>
    <w:rsid w:val="00B36171"/>
    <w:rsid w:val="00B36240"/>
    <w:rsid w:val="00B36242"/>
    <w:rsid w:val="00B36390"/>
    <w:rsid w:val="00B3642C"/>
    <w:rsid w:val="00B36636"/>
    <w:rsid w:val="00B3698F"/>
    <w:rsid w:val="00B36CF8"/>
    <w:rsid w:val="00B36D19"/>
    <w:rsid w:val="00B37436"/>
    <w:rsid w:val="00B3780A"/>
    <w:rsid w:val="00B379FB"/>
    <w:rsid w:val="00B37AE3"/>
    <w:rsid w:val="00B37B71"/>
    <w:rsid w:val="00B37E77"/>
    <w:rsid w:val="00B4020C"/>
    <w:rsid w:val="00B40535"/>
    <w:rsid w:val="00B408A5"/>
    <w:rsid w:val="00B4090C"/>
    <w:rsid w:val="00B40B01"/>
    <w:rsid w:val="00B40BDF"/>
    <w:rsid w:val="00B40C8C"/>
    <w:rsid w:val="00B40E24"/>
    <w:rsid w:val="00B41069"/>
    <w:rsid w:val="00B410B5"/>
    <w:rsid w:val="00B410EA"/>
    <w:rsid w:val="00B4120B"/>
    <w:rsid w:val="00B414E5"/>
    <w:rsid w:val="00B4150F"/>
    <w:rsid w:val="00B4156F"/>
    <w:rsid w:val="00B4163D"/>
    <w:rsid w:val="00B4185D"/>
    <w:rsid w:val="00B41895"/>
    <w:rsid w:val="00B41CAE"/>
    <w:rsid w:val="00B41D36"/>
    <w:rsid w:val="00B41EC8"/>
    <w:rsid w:val="00B41FCD"/>
    <w:rsid w:val="00B425D5"/>
    <w:rsid w:val="00B426C2"/>
    <w:rsid w:val="00B42B9C"/>
    <w:rsid w:val="00B42EBB"/>
    <w:rsid w:val="00B42FCA"/>
    <w:rsid w:val="00B434AA"/>
    <w:rsid w:val="00B436CF"/>
    <w:rsid w:val="00B437DC"/>
    <w:rsid w:val="00B438D3"/>
    <w:rsid w:val="00B43A51"/>
    <w:rsid w:val="00B43A59"/>
    <w:rsid w:val="00B43A7D"/>
    <w:rsid w:val="00B43B06"/>
    <w:rsid w:val="00B43B45"/>
    <w:rsid w:val="00B43CEE"/>
    <w:rsid w:val="00B43CF8"/>
    <w:rsid w:val="00B43FA8"/>
    <w:rsid w:val="00B43FF1"/>
    <w:rsid w:val="00B442FA"/>
    <w:rsid w:val="00B443C1"/>
    <w:rsid w:val="00B4466F"/>
    <w:rsid w:val="00B446CF"/>
    <w:rsid w:val="00B447E8"/>
    <w:rsid w:val="00B44869"/>
    <w:rsid w:val="00B44BE8"/>
    <w:rsid w:val="00B44F03"/>
    <w:rsid w:val="00B450D4"/>
    <w:rsid w:val="00B4564F"/>
    <w:rsid w:val="00B45701"/>
    <w:rsid w:val="00B45A0C"/>
    <w:rsid w:val="00B45AEA"/>
    <w:rsid w:val="00B45DD9"/>
    <w:rsid w:val="00B45EDE"/>
    <w:rsid w:val="00B460D3"/>
    <w:rsid w:val="00B460E5"/>
    <w:rsid w:val="00B4612F"/>
    <w:rsid w:val="00B464FD"/>
    <w:rsid w:val="00B466FC"/>
    <w:rsid w:val="00B46875"/>
    <w:rsid w:val="00B468BC"/>
    <w:rsid w:val="00B4697C"/>
    <w:rsid w:val="00B46E24"/>
    <w:rsid w:val="00B47036"/>
    <w:rsid w:val="00B470FE"/>
    <w:rsid w:val="00B47388"/>
    <w:rsid w:val="00B473C8"/>
    <w:rsid w:val="00B47591"/>
    <w:rsid w:val="00B47620"/>
    <w:rsid w:val="00B47746"/>
    <w:rsid w:val="00B47878"/>
    <w:rsid w:val="00B47939"/>
    <w:rsid w:val="00B47A6F"/>
    <w:rsid w:val="00B47A93"/>
    <w:rsid w:val="00B47C0B"/>
    <w:rsid w:val="00B47DB0"/>
    <w:rsid w:val="00B50129"/>
    <w:rsid w:val="00B5014C"/>
    <w:rsid w:val="00B5018E"/>
    <w:rsid w:val="00B502DC"/>
    <w:rsid w:val="00B504A1"/>
    <w:rsid w:val="00B50775"/>
    <w:rsid w:val="00B5084A"/>
    <w:rsid w:val="00B508AF"/>
    <w:rsid w:val="00B50BE0"/>
    <w:rsid w:val="00B50DB6"/>
    <w:rsid w:val="00B50E39"/>
    <w:rsid w:val="00B50F74"/>
    <w:rsid w:val="00B51059"/>
    <w:rsid w:val="00B5136C"/>
    <w:rsid w:val="00B51485"/>
    <w:rsid w:val="00B51665"/>
    <w:rsid w:val="00B5168D"/>
    <w:rsid w:val="00B51797"/>
    <w:rsid w:val="00B51831"/>
    <w:rsid w:val="00B5189F"/>
    <w:rsid w:val="00B51A67"/>
    <w:rsid w:val="00B51EBF"/>
    <w:rsid w:val="00B51F5D"/>
    <w:rsid w:val="00B52255"/>
    <w:rsid w:val="00B52411"/>
    <w:rsid w:val="00B52861"/>
    <w:rsid w:val="00B52873"/>
    <w:rsid w:val="00B5288F"/>
    <w:rsid w:val="00B52A05"/>
    <w:rsid w:val="00B52D61"/>
    <w:rsid w:val="00B53182"/>
    <w:rsid w:val="00B531A7"/>
    <w:rsid w:val="00B531D9"/>
    <w:rsid w:val="00B53642"/>
    <w:rsid w:val="00B538F4"/>
    <w:rsid w:val="00B5397B"/>
    <w:rsid w:val="00B53B5C"/>
    <w:rsid w:val="00B53C70"/>
    <w:rsid w:val="00B53D50"/>
    <w:rsid w:val="00B5451E"/>
    <w:rsid w:val="00B5456B"/>
    <w:rsid w:val="00B54825"/>
    <w:rsid w:val="00B549F0"/>
    <w:rsid w:val="00B54D34"/>
    <w:rsid w:val="00B54EE2"/>
    <w:rsid w:val="00B54EEF"/>
    <w:rsid w:val="00B54FA3"/>
    <w:rsid w:val="00B55018"/>
    <w:rsid w:val="00B55024"/>
    <w:rsid w:val="00B5527B"/>
    <w:rsid w:val="00B5535C"/>
    <w:rsid w:val="00B5539A"/>
    <w:rsid w:val="00B554DD"/>
    <w:rsid w:val="00B559B2"/>
    <w:rsid w:val="00B55C85"/>
    <w:rsid w:val="00B55E5A"/>
    <w:rsid w:val="00B55E5B"/>
    <w:rsid w:val="00B55F9D"/>
    <w:rsid w:val="00B56335"/>
    <w:rsid w:val="00B565C1"/>
    <w:rsid w:val="00B5666F"/>
    <w:rsid w:val="00B56AD2"/>
    <w:rsid w:val="00B56D5D"/>
    <w:rsid w:val="00B571AE"/>
    <w:rsid w:val="00B571C7"/>
    <w:rsid w:val="00B57207"/>
    <w:rsid w:val="00B575FE"/>
    <w:rsid w:val="00B579A1"/>
    <w:rsid w:val="00B57D07"/>
    <w:rsid w:val="00B6004E"/>
    <w:rsid w:val="00B601D7"/>
    <w:rsid w:val="00B60222"/>
    <w:rsid w:val="00B60245"/>
    <w:rsid w:val="00B60280"/>
    <w:rsid w:val="00B60378"/>
    <w:rsid w:val="00B60584"/>
    <w:rsid w:val="00B606DD"/>
    <w:rsid w:val="00B60742"/>
    <w:rsid w:val="00B60968"/>
    <w:rsid w:val="00B60D29"/>
    <w:rsid w:val="00B61008"/>
    <w:rsid w:val="00B6103B"/>
    <w:rsid w:val="00B610A3"/>
    <w:rsid w:val="00B61568"/>
    <w:rsid w:val="00B61688"/>
    <w:rsid w:val="00B61BBD"/>
    <w:rsid w:val="00B61BF6"/>
    <w:rsid w:val="00B61C67"/>
    <w:rsid w:val="00B61FFB"/>
    <w:rsid w:val="00B6222F"/>
    <w:rsid w:val="00B6224D"/>
    <w:rsid w:val="00B6248B"/>
    <w:rsid w:val="00B624DC"/>
    <w:rsid w:val="00B62615"/>
    <w:rsid w:val="00B627BD"/>
    <w:rsid w:val="00B62887"/>
    <w:rsid w:val="00B6290C"/>
    <w:rsid w:val="00B629F9"/>
    <w:rsid w:val="00B62CB0"/>
    <w:rsid w:val="00B62F46"/>
    <w:rsid w:val="00B6323B"/>
    <w:rsid w:val="00B63567"/>
    <w:rsid w:val="00B63704"/>
    <w:rsid w:val="00B6386E"/>
    <w:rsid w:val="00B63961"/>
    <w:rsid w:val="00B63C0A"/>
    <w:rsid w:val="00B63CD9"/>
    <w:rsid w:val="00B6409A"/>
    <w:rsid w:val="00B6447A"/>
    <w:rsid w:val="00B644AC"/>
    <w:rsid w:val="00B64530"/>
    <w:rsid w:val="00B6485C"/>
    <w:rsid w:val="00B64941"/>
    <w:rsid w:val="00B6498F"/>
    <w:rsid w:val="00B649D7"/>
    <w:rsid w:val="00B64E4E"/>
    <w:rsid w:val="00B650BC"/>
    <w:rsid w:val="00B650F2"/>
    <w:rsid w:val="00B652DE"/>
    <w:rsid w:val="00B652E9"/>
    <w:rsid w:val="00B65442"/>
    <w:rsid w:val="00B654CD"/>
    <w:rsid w:val="00B655D2"/>
    <w:rsid w:val="00B6571E"/>
    <w:rsid w:val="00B6585F"/>
    <w:rsid w:val="00B658D2"/>
    <w:rsid w:val="00B65A22"/>
    <w:rsid w:val="00B66242"/>
    <w:rsid w:val="00B66273"/>
    <w:rsid w:val="00B6628E"/>
    <w:rsid w:val="00B6632B"/>
    <w:rsid w:val="00B667C4"/>
    <w:rsid w:val="00B6724D"/>
    <w:rsid w:val="00B6728A"/>
    <w:rsid w:val="00B673DD"/>
    <w:rsid w:val="00B67432"/>
    <w:rsid w:val="00B67955"/>
    <w:rsid w:val="00B67C05"/>
    <w:rsid w:val="00B67CC6"/>
    <w:rsid w:val="00B67D43"/>
    <w:rsid w:val="00B67E01"/>
    <w:rsid w:val="00B67F24"/>
    <w:rsid w:val="00B67F75"/>
    <w:rsid w:val="00B70221"/>
    <w:rsid w:val="00B7022B"/>
    <w:rsid w:val="00B702C2"/>
    <w:rsid w:val="00B70B2E"/>
    <w:rsid w:val="00B70D6F"/>
    <w:rsid w:val="00B70EEE"/>
    <w:rsid w:val="00B70F23"/>
    <w:rsid w:val="00B712CD"/>
    <w:rsid w:val="00B712FB"/>
    <w:rsid w:val="00B7131B"/>
    <w:rsid w:val="00B716E7"/>
    <w:rsid w:val="00B7173E"/>
    <w:rsid w:val="00B71A0E"/>
    <w:rsid w:val="00B71C51"/>
    <w:rsid w:val="00B71F6F"/>
    <w:rsid w:val="00B71FE6"/>
    <w:rsid w:val="00B72381"/>
    <w:rsid w:val="00B724E9"/>
    <w:rsid w:val="00B7253B"/>
    <w:rsid w:val="00B725AD"/>
    <w:rsid w:val="00B725E3"/>
    <w:rsid w:val="00B726ED"/>
    <w:rsid w:val="00B727CE"/>
    <w:rsid w:val="00B7299E"/>
    <w:rsid w:val="00B72B33"/>
    <w:rsid w:val="00B72BD2"/>
    <w:rsid w:val="00B72E31"/>
    <w:rsid w:val="00B72F4A"/>
    <w:rsid w:val="00B732FD"/>
    <w:rsid w:val="00B73333"/>
    <w:rsid w:val="00B734D8"/>
    <w:rsid w:val="00B7366E"/>
    <w:rsid w:val="00B736C6"/>
    <w:rsid w:val="00B7375F"/>
    <w:rsid w:val="00B73780"/>
    <w:rsid w:val="00B73B86"/>
    <w:rsid w:val="00B73E2A"/>
    <w:rsid w:val="00B73EB0"/>
    <w:rsid w:val="00B73F11"/>
    <w:rsid w:val="00B74504"/>
    <w:rsid w:val="00B748FB"/>
    <w:rsid w:val="00B74983"/>
    <w:rsid w:val="00B749E7"/>
    <w:rsid w:val="00B74CD4"/>
    <w:rsid w:val="00B74D8B"/>
    <w:rsid w:val="00B74DB2"/>
    <w:rsid w:val="00B74F16"/>
    <w:rsid w:val="00B74FEE"/>
    <w:rsid w:val="00B75084"/>
    <w:rsid w:val="00B752FC"/>
    <w:rsid w:val="00B75432"/>
    <w:rsid w:val="00B7546D"/>
    <w:rsid w:val="00B754BD"/>
    <w:rsid w:val="00B75504"/>
    <w:rsid w:val="00B75833"/>
    <w:rsid w:val="00B75B93"/>
    <w:rsid w:val="00B75D5A"/>
    <w:rsid w:val="00B761C2"/>
    <w:rsid w:val="00B763E5"/>
    <w:rsid w:val="00B765B3"/>
    <w:rsid w:val="00B7691D"/>
    <w:rsid w:val="00B76973"/>
    <w:rsid w:val="00B76EF7"/>
    <w:rsid w:val="00B770E8"/>
    <w:rsid w:val="00B7724A"/>
    <w:rsid w:val="00B77306"/>
    <w:rsid w:val="00B77C29"/>
    <w:rsid w:val="00B77CE3"/>
    <w:rsid w:val="00B77EA8"/>
    <w:rsid w:val="00B77F8A"/>
    <w:rsid w:val="00B77FB1"/>
    <w:rsid w:val="00B80108"/>
    <w:rsid w:val="00B8016F"/>
    <w:rsid w:val="00B8026C"/>
    <w:rsid w:val="00B80340"/>
    <w:rsid w:val="00B804FD"/>
    <w:rsid w:val="00B80518"/>
    <w:rsid w:val="00B80600"/>
    <w:rsid w:val="00B8062B"/>
    <w:rsid w:val="00B80716"/>
    <w:rsid w:val="00B8084F"/>
    <w:rsid w:val="00B80868"/>
    <w:rsid w:val="00B808E8"/>
    <w:rsid w:val="00B80AF9"/>
    <w:rsid w:val="00B80D26"/>
    <w:rsid w:val="00B80F30"/>
    <w:rsid w:val="00B811A3"/>
    <w:rsid w:val="00B8138B"/>
    <w:rsid w:val="00B813DA"/>
    <w:rsid w:val="00B81A32"/>
    <w:rsid w:val="00B81DA1"/>
    <w:rsid w:val="00B81FEB"/>
    <w:rsid w:val="00B821CA"/>
    <w:rsid w:val="00B82402"/>
    <w:rsid w:val="00B824EB"/>
    <w:rsid w:val="00B82735"/>
    <w:rsid w:val="00B82878"/>
    <w:rsid w:val="00B82B6F"/>
    <w:rsid w:val="00B82CD5"/>
    <w:rsid w:val="00B83471"/>
    <w:rsid w:val="00B834FC"/>
    <w:rsid w:val="00B83566"/>
    <w:rsid w:val="00B8383E"/>
    <w:rsid w:val="00B838BB"/>
    <w:rsid w:val="00B83BE8"/>
    <w:rsid w:val="00B83F91"/>
    <w:rsid w:val="00B83FA8"/>
    <w:rsid w:val="00B8417C"/>
    <w:rsid w:val="00B84183"/>
    <w:rsid w:val="00B841F7"/>
    <w:rsid w:val="00B84665"/>
    <w:rsid w:val="00B84749"/>
    <w:rsid w:val="00B84762"/>
    <w:rsid w:val="00B8479A"/>
    <w:rsid w:val="00B847E5"/>
    <w:rsid w:val="00B84AC6"/>
    <w:rsid w:val="00B851D3"/>
    <w:rsid w:val="00B8552C"/>
    <w:rsid w:val="00B856B9"/>
    <w:rsid w:val="00B8578D"/>
    <w:rsid w:val="00B85792"/>
    <w:rsid w:val="00B85CAF"/>
    <w:rsid w:val="00B85DE5"/>
    <w:rsid w:val="00B86580"/>
    <w:rsid w:val="00B865CF"/>
    <w:rsid w:val="00B86A99"/>
    <w:rsid w:val="00B86B46"/>
    <w:rsid w:val="00B87080"/>
    <w:rsid w:val="00B872E0"/>
    <w:rsid w:val="00B87450"/>
    <w:rsid w:val="00B8760F"/>
    <w:rsid w:val="00B877EB"/>
    <w:rsid w:val="00B87933"/>
    <w:rsid w:val="00B87C38"/>
    <w:rsid w:val="00B87DA8"/>
    <w:rsid w:val="00B90083"/>
    <w:rsid w:val="00B902B3"/>
    <w:rsid w:val="00B90416"/>
    <w:rsid w:val="00B905DC"/>
    <w:rsid w:val="00B909F2"/>
    <w:rsid w:val="00B90E51"/>
    <w:rsid w:val="00B90FDD"/>
    <w:rsid w:val="00B913C8"/>
    <w:rsid w:val="00B9148D"/>
    <w:rsid w:val="00B91634"/>
    <w:rsid w:val="00B917F9"/>
    <w:rsid w:val="00B919A6"/>
    <w:rsid w:val="00B91E8A"/>
    <w:rsid w:val="00B91FF1"/>
    <w:rsid w:val="00B920E0"/>
    <w:rsid w:val="00B92597"/>
    <w:rsid w:val="00B9275D"/>
    <w:rsid w:val="00B92D72"/>
    <w:rsid w:val="00B93080"/>
    <w:rsid w:val="00B93202"/>
    <w:rsid w:val="00B93278"/>
    <w:rsid w:val="00B9345E"/>
    <w:rsid w:val="00B937C0"/>
    <w:rsid w:val="00B93825"/>
    <w:rsid w:val="00B9398B"/>
    <w:rsid w:val="00B939E5"/>
    <w:rsid w:val="00B93D3A"/>
    <w:rsid w:val="00B93D9B"/>
    <w:rsid w:val="00B93ED7"/>
    <w:rsid w:val="00B93F0D"/>
    <w:rsid w:val="00B93F22"/>
    <w:rsid w:val="00B9429C"/>
    <w:rsid w:val="00B94419"/>
    <w:rsid w:val="00B94461"/>
    <w:rsid w:val="00B944D1"/>
    <w:rsid w:val="00B9487A"/>
    <w:rsid w:val="00B949D7"/>
    <w:rsid w:val="00B94A91"/>
    <w:rsid w:val="00B94C04"/>
    <w:rsid w:val="00B94C4C"/>
    <w:rsid w:val="00B94CCE"/>
    <w:rsid w:val="00B94F67"/>
    <w:rsid w:val="00B94FB4"/>
    <w:rsid w:val="00B951EE"/>
    <w:rsid w:val="00B95335"/>
    <w:rsid w:val="00B9549E"/>
    <w:rsid w:val="00B9560F"/>
    <w:rsid w:val="00B95762"/>
    <w:rsid w:val="00B95A09"/>
    <w:rsid w:val="00B95BC0"/>
    <w:rsid w:val="00B95E07"/>
    <w:rsid w:val="00B95E3F"/>
    <w:rsid w:val="00B95F4A"/>
    <w:rsid w:val="00B95FFF"/>
    <w:rsid w:val="00B96015"/>
    <w:rsid w:val="00B9602B"/>
    <w:rsid w:val="00B963C9"/>
    <w:rsid w:val="00B964B7"/>
    <w:rsid w:val="00B96534"/>
    <w:rsid w:val="00B96535"/>
    <w:rsid w:val="00B9664F"/>
    <w:rsid w:val="00B966CF"/>
    <w:rsid w:val="00B9679C"/>
    <w:rsid w:val="00B96962"/>
    <w:rsid w:val="00B96ADD"/>
    <w:rsid w:val="00B96C59"/>
    <w:rsid w:val="00B96C6D"/>
    <w:rsid w:val="00B96C9B"/>
    <w:rsid w:val="00B96E58"/>
    <w:rsid w:val="00B97007"/>
    <w:rsid w:val="00B971E4"/>
    <w:rsid w:val="00B97259"/>
    <w:rsid w:val="00B972AC"/>
    <w:rsid w:val="00B97399"/>
    <w:rsid w:val="00B9739E"/>
    <w:rsid w:val="00B974E4"/>
    <w:rsid w:val="00B975BD"/>
    <w:rsid w:val="00B97A1C"/>
    <w:rsid w:val="00B97C2B"/>
    <w:rsid w:val="00B97D58"/>
    <w:rsid w:val="00B97DB2"/>
    <w:rsid w:val="00B97F43"/>
    <w:rsid w:val="00BA0039"/>
    <w:rsid w:val="00BA00AB"/>
    <w:rsid w:val="00BA01E1"/>
    <w:rsid w:val="00BA0389"/>
    <w:rsid w:val="00BA041C"/>
    <w:rsid w:val="00BA05D9"/>
    <w:rsid w:val="00BA0619"/>
    <w:rsid w:val="00BA08D2"/>
    <w:rsid w:val="00BA0AA2"/>
    <w:rsid w:val="00BA0AA3"/>
    <w:rsid w:val="00BA0CCD"/>
    <w:rsid w:val="00BA0D9B"/>
    <w:rsid w:val="00BA0DED"/>
    <w:rsid w:val="00BA0FD7"/>
    <w:rsid w:val="00BA121D"/>
    <w:rsid w:val="00BA12EE"/>
    <w:rsid w:val="00BA14DB"/>
    <w:rsid w:val="00BA158B"/>
    <w:rsid w:val="00BA16E5"/>
    <w:rsid w:val="00BA1C5E"/>
    <w:rsid w:val="00BA1C85"/>
    <w:rsid w:val="00BA1DD1"/>
    <w:rsid w:val="00BA2007"/>
    <w:rsid w:val="00BA2134"/>
    <w:rsid w:val="00BA216D"/>
    <w:rsid w:val="00BA21EA"/>
    <w:rsid w:val="00BA2251"/>
    <w:rsid w:val="00BA2783"/>
    <w:rsid w:val="00BA2832"/>
    <w:rsid w:val="00BA2914"/>
    <w:rsid w:val="00BA2A18"/>
    <w:rsid w:val="00BA2B1C"/>
    <w:rsid w:val="00BA2C19"/>
    <w:rsid w:val="00BA2DCE"/>
    <w:rsid w:val="00BA30EA"/>
    <w:rsid w:val="00BA31F8"/>
    <w:rsid w:val="00BA336C"/>
    <w:rsid w:val="00BA35A8"/>
    <w:rsid w:val="00BA36AF"/>
    <w:rsid w:val="00BA39BF"/>
    <w:rsid w:val="00BA3A2C"/>
    <w:rsid w:val="00BA3A9B"/>
    <w:rsid w:val="00BA3B47"/>
    <w:rsid w:val="00BA3C8F"/>
    <w:rsid w:val="00BA3DBD"/>
    <w:rsid w:val="00BA3E93"/>
    <w:rsid w:val="00BA42EA"/>
    <w:rsid w:val="00BA442B"/>
    <w:rsid w:val="00BA4473"/>
    <w:rsid w:val="00BA4653"/>
    <w:rsid w:val="00BA49C0"/>
    <w:rsid w:val="00BA4C3A"/>
    <w:rsid w:val="00BA4CA2"/>
    <w:rsid w:val="00BA516D"/>
    <w:rsid w:val="00BA516F"/>
    <w:rsid w:val="00BA546C"/>
    <w:rsid w:val="00BA5655"/>
    <w:rsid w:val="00BA56D3"/>
    <w:rsid w:val="00BA5844"/>
    <w:rsid w:val="00BA5855"/>
    <w:rsid w:val="00BA5921"/>
    <w:rsid w:val="00BA5CC1"/>
    <w:rsid w:val="00BA6253"/>
    <w:rsid w:val="00BA63FC"/>
    <w:rsid w:val="00BA6625"/>
    <w:rsid w:val="00BA667C"/>
    <w:rsid w:val="00BA6687"/>
    <w:rsid w:val="00BA68BA"/>
    <w:rsid w:val="00BA6BB3"/>
    <w:rsid w:val="00BA6E52"/>
    <w:rsid w:val="00BA6EEB"/>
    <w:rsid w:val="00BA71BD"/>
    <w:rsid w:val="00BA7283"/>
    <w:rsid w:val="00BA72C8"/>
    <w:rsid w:val="00BA7340"/>
    <w:rsid w:val="00BA7900"/>
    <w:rsid w:val="00BA7B4C"/>
    <w:rsid w:val="00BB000F"/>
    <w:rsid w:val="00BB012A"/>
    <w:rsid w:val="00BB0428"/>
    <w:rsid w:val="00BB04E7"/>
    <w:rsid w:val="00BB06D9"/>
    <w:rsid w:val="00BB0762"/>
    <w:rsid w:val="00BB077D"/>
    <w:rsid w:val="00BB0850"/>
    <w:rsid w:val="00BB08D9"/>
    <w:rsid w:val="00BB0A2D"/>
    <w:rsid w:val="00BB0A2F"/>
    <w:rsid w:val="00BB0C13"/>
    <w:rsid w:val="00BB0D0A"/>
    <w:rsid w:val="00BB0E5F"/>
    <w:rsid w:val="00BB0EC8"/>
    <w:rsid w:val="00BB0F17"/>
    <w:rsid w:val="00BB0F89"/>
    <w:rsid w:val="00BB1028"/>
    <w:rsid w:val="00BB16E6"/>
    <w:rsid w:val="00BB1701"/>
    <w:rsid w:val="00BB1778"/>
    <w:rsid w:val="00BB1784"/>
    <w:rsid w:val="00BB1786"/>
    <w:rsid w:val="00BB1853"/>
    <w:rsid w:val="00BB18D2"/>
    <w:rsid w:val="00BB1A8B"/>
    <w:rsid w:val="00BB1AC0"/>
    <w:rsid w:val="00BB1BC9"/>
    <w:rsid w:val="00BB215C"/>
    <w:rsid w:val="00BB21B9"/>
    <w:rsid w:val="00BB2364"/>
    <w:rsid w:val="00BB238E"/>
    <w:rsid w:val="00BB246B"/>
    <w:rsid w:val="00BB2582"/>
    <w:rsid w:val="00BB2593"/>
    <w:rsid w:val="00BB282B"/>
    <w:rsid w:val="00BB283F"/>
    <w:rsid w:val="00BB2E72"/>
    <w:rsid w:val="00BB3135"/>
    <w:rsid w:val="00BB3259"/>
    <w:rsid w:val="00BB32F4"/>
    <w:rsid w:val="00BB3472"/>
    <w:rsid w:val="00BB34BA"/>
    <w:rsid w:val="00BB364C"/>
    <w:rsid w:val="00BB368E"/>
    <w:rsid w:val="00BB36E7"/>
    <w:rsid w:val="00BB395B"/>
    <w:rsid w:val="00BB3AD8"/>
    <w:rsid w:val="00BB3DD4"/>
    <w:rsid w:val="00BB4103"/>
    <w:rsid w:val="00BB425F"/>
    <w:rsid w:val="00BB4424"/>
    <w:rsid w:val="00BB4826"/>
    <w:rsid w:val="00BB483D"/>
    <w:rsid w:val="00BB4EDE"/>
    <w:rsid w:val="00BB4F49"/>
    <w:rsid w:val="00BB50C8"/>
    <w:rsid w:val="00BB52F3"/>
    <w:rsid w:val="00BB580E"/>
    <w:rsid w:val="00BB5B6E"/>
    <w:rsid w:val="00BB5ED3"/>
    <w:rsid w:val="00BB5EE3"/>
    <w:rsid w:val="00BB635D"/>
    <w:rsid w:val="00BB63AD"/>
    <w:rsid w:val="00BB6932"/>
    <w:rsid w:val="00BB69DA"/>
    <w:rsid w:val="00BB6D3A"/>
    <w:rsid w:val="00BB7177"/>
    <w:rsid w:val="00BB7A77"/>
    <w:rsid w:val="00BB7CE6"/>
    <w:rsid w:val="00BB7F60"/>
    <w:rsid w:val="00BC00F2"/>
    <w:rsid w:val="00BC0121"/>
    <w:rsid w:val="00BC01A5"/>
    <w:rsid w:val="00BC03B9"/>
    <w:rsid w:val="00BC049E"/>
    <w:rsid w:val="00BC04BD"/>
    <w:rsid w:val="00BC05D7"/>
    <w:rsid w:val="00BC0619"/>
    <w:rsid w:val="00BC0684"/>
    <w:rsid w:val="00BC06D2"/>
    <w:rsid w:val="00BC0710"/>
    <w:rsid w:val="00BC07CE"/>
    <w:rsid w:val="00BC0DE0"/>
    <w:rsid w:val="00BC10C7"/>
    <w:rsid w:val="00BC14D4"/>
    <w:rsid w:val="00BC1699"/>
    <w:rsid w:val="00BC1AE9"/>
    <w:rsid w:val="00BC1E73"/>
    <w:rsid w:val="00BC1FB1"/>
    <w:rsid w:val="00BC1FD0"/>
    <w:rsid w:val="00BC2119"/>
    <w:rsid w:val="00BC21FF"/>
    <w:rsid w:val="00BC2301"/>
    <w:rsid w:val="00BC23A4"/>
    <w:rsid w:val="00BC2880"/>
    <w:rsid w:val="00BC2B51"/>
    <w:rsid w:val="00BC2CE0"/>
    <w:rsid w:val="00BC2D07"/>
    <w:rsid w:val="00BC2D58"/>
    <w:rsid w:val="00BC2F73"/>
    <w:rsid w:val="00BC3294"/>
    <w:rsid w:val="00BC3503"/>
    <w:rsid w:val="00BC39FD"/>
    <w:rsid w:val="00BC3B83"/>
    <w:rsid w:val="00BC3CAA"/>
    <w:rsid w:val="00BC3CD1"/>
    <w:rsid w:val="00BC3F10"/>
    <w:rsid w:val="00BC4085"/>
    <w:rsid w:val="00BC40F0"/>
    <w:rsid w:val="00BC46D8"/>
    <w:rsid w:val="00BC4715"/>
    <w:rsid w:val="00BC4907"/>
    <w:rsid w:val="00BC4AEF"/>
    <w:rsid w:val="00BC4C79"/>
    <w:rsid w:val="00BC4EAA"/>
    <w:rsid w:val="00BC527F"/>
    <w:rsid w:val="00BC56D0"/>
    <w:rsid w:val="00BC5784"/>
    <w:rsid w:val="00BC5896"/>
    <w:rsid w:val="00BC5D11"/>
    <w:rsid w:val="00BC5E44"/>
    <w:rsid w:val="00BC5EAB"/>
    <w:rsid w:val="00BC5FC3"/>
    <w:rsid w:val="00BC6109"/>
    <w:rsid w:val="00BC612B"/>
    <w:rsid w:val="00BC61CD"/>
    <w:rsid w:val="00BC6615"/>
    <w:rsid w:val="00BC67AC"/>
    <w:rsid w:val="00BC6812"/>
    <w:rsid w:val="00BC6B18"/>
    <w:rsid w:val="00BC6B3B"/>
    <w:rsid w:val="00BC6D49"/>
    <w:rsid w:val="00BC7244"/>
    <w:rsid w:val="00BC724C"/>
    <w:rsid w:val="00BC762B"/>
    <w:rsid w:val="00BC7792"/>
    <w:rsid w:val="00BC784E"/>
    <w:rsid w:val="00BC7A6D"/>
    <w:rsid w:val="00BD008B"/>
    <w:rsid w:val="00BD00F5"/>
    <w:rsid w:val="00BD0103"/>
    <w:rsid w:val="00BD087F"/>
    <w:rsid w:val="00BD0A3F"/>
    <w:rsid w:val="00BD0C93"/>
    <w:rsid w:val="00BD0D98"/>
    <w:rsid w:val="00BD0F55"/>
    <w:rsid w:val="00BD134B"/>
    <w:rsid w:val="00BD14DF"/>
    <w:rsid w:val="00BD1524"/>
    <w:rsid w:val="00BD184B"/>
    <w:rsid w:val="00BD1996"/>
    <w:rsid w:val="00BD1A40"/>
    <w:rsid w:val="00BD1B23"/>
    <w:rsid w:val="00BD1BB5"/>
    <w:rsid w:val="00BD2285"/>
    <w:rsid w:val="00BD2287"/>
    <w:rsid w:val="00BD24C8"/>
    <w:rsid w:val="00BD25FF"/>
    <w:rsid w:val="00BD29CC"/>
    <w:rsid w:val="00BD2CC6"/>
    <w:rsid w:val="00BD3027"/>
    <w:rsid w:val="00BD3434"/>
    <w:rsid w:val="00BD3484"/>
    <w:rsid w:val="00BD36B2"/>
    <w:rsid w:val="00BD39DE"/>
    <w:rsid w:val="00BD3BD3"/>
    <w:rsid w:val="00BD40EC"/>
    <w:rsid w:val="00BD42BA"/>
    <w:rsid w:val="00BD42E6"/>
    <w:rsid w:val="00BD43DF"/>
    <w:rsid w:val="00BD488A"/>
    <w:rsid w:val="00BD48A1"/>
    <w:rsid w:val="00BD48C8"/>
    <w:rsid w:val="00BD4AA8"/>
    <w:rsid w:val="00BD4BCA"/>
    <w:rsid w:val="00BD4C7D"/>
    <w:rsid w:val="00BD4CFC"/>
    <w:rsid w:val="00BD4E10"/>
    <w:rsid w:val="00BD4E98"/>
    <w:rsid w:val="00BD4F40"/>
    <w:rsid w:val="00BD507E"/>
    <w:rsid w:val="00BD51A5"/>
    <w:rsid w:val="00BD5420"/>
    <w:rsid w:val="00BD555D"/>
    <w:rsid w:val="00BD55C7"/>
    <w:rsid w:val="00BD5792"/>
    <w:rsid w:val="00BD58BD"/>
    <w:rsid w:val="00BD5AB7"/>
    <w:rsid w:val="00BD5AC0"/>
    <w:rsid w:val="00BD60FF"/>
    <w:rsid w:val="00BD62A7"/>
    <w:rsid w:val="00BD62B8"/>
    <w:rsid w:val="00BD6410"/>
    <w:rsid w:val="00BD6998"/>
    <w:rsid w:val="00BD7312"/>
    <w:rsid w:val="00BD735A"/>
    <w:rsid w:val="00BD752C"/>
    <w:rsid w:val="00BD75CF"/>
    <w:rsid w:val="00BD7765"/>
    <w:rsid w:val="00BD77F8"/>
    <w:rsid w:val="00BD7A19"/>
    <w:rsid w:val="00BD7B4A"/>
    <w:rsid w:val="00BD7BA5"/>
    <w:rsid w:val="00BD7C14"/>
    <w:rsid w:val="00BD7D10"/>
    <w:rsid w:val="00BD7D81"/>
    <w:rsid w:val="00BD7EBA"/>
    <w:rsid w:val="00BD7FB8"/>
    <w:rsid w:val="00BD7FE7"/>
    <w:rsid w:val="00BE000A"/>
    <w:rsid w:val="00BE0464"/>
    <w:rsid w:val="00BE06F4"/>
    <w:rsid w:val="00BE070E"/>
    <w:rsid w:val="00BE0903"/>
    <w:rsid w:val="00BE0956"/>
    <w:rsid w:val="00BE0A4D"/>
    <w:rsid w:val="00BE0AB5"/>
    <w:rsid w:val="00BE0B3D"/>
    <w:rsid w:val="00BE0CEA"/>
    <w:rsid w:val="00BE0E97"/>
    <w:rsid w:val="00BE0F4C"/>
    <w:rsid w:val="00BE1070"/>
    <w:rsid w:val="00BE109A"/>
    <w:rsid w:val="00BE1133"/>
    <w:rsid w:val="00BE117F"/>
    <w:rsid w:val="00BE123A"/>
    <w:rsid w:val="00BE135E"/>
    <w:rsid w:val="00BE1383"/>
    <w:rsid w:val="00BE1BBA"/>
    <w:rsid w:val="00BE1E61"/>
    <w:rsid w:val="00BE204E"/>
    <w:rsid w:val="00BE2055"/>
    <w:rsid w:val="00BE21E8"/>
    <w:rsid w:val="00BE22B5"/>
    <w:rsid w:val="00BE253C"/>
    <w:rsid w:val="00BE2561"/>
    <w:rsid w:val="00BE26F2"/>
    <w:rsid w:val="00BE2713"/>
    <w:rsid w:val="00BE2792"/>
    <w:rsid w:val="00BE27CE"/>
    <w:rsid w:val="00BE2AA9"/>
    <w:rsid w:val="00BE2AB7"/>
    <w:rsid w:val="00BE2B93"/>
    <w:rsid w:val="00BE2C76"/>
    <w:rsid w:val="00BE2CE4"/>
    <w:rsid w:val="00BE2F33"/>
    <w:rsid w:val="00BE3219"/>
    <w:rsid w:val="00BE35CB"/>
    <w:rsid w:val="00BE361E"/>
    <w:rsid w:val="00BE3852"/>
    <w:rsid w:val="00BE3A16"/>
    <w:rsid w:val="00BE3A37"/>
    <w:rsid w:val="00BE4188"/>
    <w:rsid w:val="00BE42C7"/>
    <w:rsid w:val="00BE472A"/>
    <w:rsid w:val="00BE4C11"/>
    <w:rsid w:val="00BE4D0F"/>
    <w:rsid w:val="00BE4F68"/>
    <w:rsid w:val="00BE508C"/>
    <w:rsid w:val="00BE5384"/>
    <w:rsid w:val="00BE538B"/>
    <w:rsid w:val="00BE54FC"/>
    <w:rsid w:val="00BE5585"/>
    <w:rsid w:val="00BE563E"/>
    <w:rsid w:val="00BE56EA"/>
    <w:rsid w:val="00BE57C3"/>
    <w:rsid w:val="00BE5ABE"/>
    <w:rsid w:val="00BE5C71"/>
    <w:rsid w:val="00BE5C96"/>
    <w:rsid w:val="00BE5E0E"/>
    <w:rsid w:val="00BE621C"/>
    <w:rsid w:val="00BE639E"/>
    <w:rsid w:val="00BE643E"/>
    <w:rsid w:val="00BE6710"/>
    <w:rsid w:val="00BE693B"/>
    <w:rsid w:val="00BE696B"/>
    <w:rsid w:val="00BE6B64"/>
    <w:rsid w:val="00BE6B65"/>
    <w:rsid w:val="00BE6EF6"/>
    <w:rsid w:val="00BE6FD4"/>
    <w:rsid w:val="00BE71D3"/>
    <w:rsid w:val="00BE71FD"/>
    <w:rsid w:val="00BE74AB"/>
    <w:rsid w:val="00BE7859"/>
    <w:rsid w:val="00BE7952"/>
    <w:rsid w:val="00BE7CB5"/>
    <w:rsid w:val="00BF02DF"/>
    <w:rsid w:val="00BF0554"/>
    <w:rsid w:val="00BF05F5"/>
    <w:rsid w:val="00BF08D4"/>
    <w:rsid w:val="00BF0947"/>
    <w:rsid w:val="00BF0971"/>
    <w:rsid w:val="00BF0A9C"/>
    <w:rsid w:val="00BF0CDE"/>
    <w:rsid w:val="00BF0D5E"/>
    <w:rsid w:val="00BF0E19"/>
    <w:rsid w:val="00BF0E66"/>
    <w:rsid w:val="00BF1030"/>
    <w:rsid w:val="00BF11C0"/>
    <w:rsid w:val="00BF120A"/>
    <w:rsid w:val="00BF1328"/>
    <w:rsid w:val="00BF14B8"/>
    <w:rsid w:val="00BF1525"/>
    <w:rsid w:val="00BF155D"/>
    <w:rsid w:val="00BF1672"/>
    <w:rsid w:val="00BF1B17"/>
    <w:rsid w:val="00BF1D11"/>
    <w:rsid w:val="00BF1E2F"/>
    <w:rsid w:val="00BF20E1"/>
    <w:rsid w:val="00BF23DB"/>
    <w:rsid w:val="00BF24A7"/>
    <w:rsid w:val="00BF27BF"/>
    <w:rsid w:val="00BF28D0"/>
    <w:rsid w:val="00BF2955"/>
    <w:rsid w:val="00BF2A5A"/>
    <w:rsid w:val="00BF2AB2"/>
    <w:rsid w:val="00BF2B39"/>
    <w:rsid w:val="00BF2CE5"/>
    <w:rsid w:val="00BF2D4D"/>
    <w:rsid w:val="00BF33A0"/>
    <w:rsid w:val="00BF3E5F"/>
    <w:rsid w:val="00BF40E4"/>
    <w:rsid w:val="00BF41F6"/>
    <w:rsid w:val="00BF46F1"/>
    <w:rsid w:val="00BF4AD6"/>
    <w:rsid w:val="00BF4B39"/>
    <w:rsid w:val="00BF4E59"/>
    <w:rsid w:val="00BF5324"/>
    <w:rsid w:val="00BF5396"/>
    <w:rsid w:val="00BF54AE"/>
    <w:rsid w:val="00BF5731"/>
    <w:rsid w:val="00BF5938"/>
    <w:rsid w:val="00BF5E65"/>
    <w:rsid w:val="00BF604B"/>
    <w:rsid w:val="00BF61F4"/>
    <w:rsid w:val="00BF6228"/>
    <w:rsid w:val="00BF6276"/>
    <w:rsid w:val="00BF6513"/>
    <w:rsid w:val="00BF660E"/>
    <w:rsid w:val="00BF6809"/>
    <w:rsid w:val="00BF6D92"/>
    <w:rsid w:val="00BF6FFD"/>
    <w:rsid w:val="00BF700B"/>
    <w:rsid w:val="00BF71A8"/>
    <w:rsid w:val="00BF71C0"/>
    <w:rsid w:val="00BF732E"/>
    <w:rsid w:val="00BF74D0"/>
    <w:rsid w:val="00BF7526"/>
    <w:rsid w:val="00BF7578"/>
    <w:rsid w:val="00BF75D9"/>
    <w:rsid w:val="00BF7861"/>
    <w:rsid w:val="00BF79C3"/>
    <w:rsid w:val="00BF7D59"/>
    <w:rsid w:val="00C00084"/>
    <w:rsid w:val="00C00267"/>
    <w:rsid w:val="00C00352"/>
    <w:rsid w:val="00C0077D"/>
    <w:rsid w:val="00C008D2"/>
    <w:rsid w:val="00C00B59"/>
    <w:rsid w:val="00C00B65"/>
    <w:rsid w:val="00C00C35"/>
    <w:rsid w:val="00C00DD4"/>
    <w:rsid w:val="00C0109D"/>
    <w:rsid w:val="00C01480"/>
    <w:rsid w:val="00C01572"/>
    <w:rsid w:val="00C01671"/>
    <w:rsid w:val="00C0167F"/>
    <w:rsid w:val="00C0189B"/>
    <w:rsid w:val="00C0191C"/>
    <w:rsid w:val="00C01B2D"/>
    <w:rsid w:val="00C01B70"/>
    <w:rsid w:val="00C01BB9"/>
    <w:rsid w:val="00C01BC8"/>
    <w:rsid w:val="00C01C92"/>
    <w:rsid w:val="00C022FB"/>
    <w:rsid w:val="00C02744"/>
    <w:rsid w:val="00C0300A"/>
    <w:rsid w:val="00C03199"/>
    <w:rsid w:val="00C03282"/>
    <w:rsid w:val="00C032B1"/>
    <w:rsid w:val="00C032C5"/>
    <w:rsid w:val="00C03412"/>
    <w:rsid w:val="00C0347F"/>
    <w:rsid w:val="00C03529"/>
    <w:rsid w:val="00C0354E"/>
    <w:rsid w:val="00C0361F"/>
    <w:rsid w:val="00C036B3"/>
    <w:rsid w:val="00C038CD"/>
    <w:rsid w:val="00C041C3"/>
    <w:rsid w:val="00C0442B"/>
    <w:rsid w:val="00C04584"/>
    <w:rsid w:val="00C0494C"/>
    <w:rsid w:val="00C049D0"/>
    <w:rsid w:val="00C04A3F"/>
    <w:rsid w:val="00C04A6A"/>
    <w:rsid w:val="00C04A9F"/>
    <w:rsid w:val="00C04AEA"/>
    <w:rsid w:val="00C04B90"/>
    <w:rsid w:val="00C04DB4"/>
    <w:rsid w:val="00C04E1C"/>
    <w:rsid w:val="00C04F76"/>
    <w:rsid w:val="00C052E4"/>
    <w:rsid w:val="00C05336"/>
    <w:rsid w:val="00C05370"/>
    <w:rsid w:val="00C055A3"/>
    <w:rsid w:val="00C05664"/>
    <w:rsid w:val="00C0567C"/>
    <w:rsid w:val="00C05A9C"/>
    <w:rsid w:val="00C05C18"/>
    <w:rsid w:val="00C05C37"/>
    <w:rsid w:val="00C05C98"/>
    <w:rsid w:val="00C05E3D"/>
    <w:rsid w:val="00C0600B"/>
    <w:rsid w:val="00C0610F"/>
    <w:rsid w:val="00C0643C"/>
    <w:rsid w:val="00C0664A"/>
    <w:rsid w:val="00C0673C"/>
    <w:rsid w:val="00C06749"/>
    <w:rsid w:val="00C06A87"/>
    <w:rsid w:val="00C06AF4"/>
    <w:rsid w:val="00C06C1B"/>
    <w:rsid w:val="00C06DC4"/>
    <w:rsid w:val="00C06E74"/>
    <w:rsid w:val="00C06EB8"/>
    <w:rsid w:val="00C06F76"/>
    <w:rsid w:val="00C06F7A"/>
    <w:rsid w:val="00C070F5"/>
    <w:rsid w:val="00C0731A"/>
    <w:rsid w:val="00C07545"/>
    <w:rsid w:val="00C075F7"/>
    <w:rsid w:val="00C0766D"/>
    <w:rsid w:val="00C078D4"/>
    <w:rsid w:val="00C07DAF"/>
    <w:rsid w:val="00C07DBC"/>
    <w:rsid w:val="00C07E54"/>
    <w:rsid w:val="00C07F05"/>
    <w:rsid w:val="00C07F20"/>
    <w:rsid w:val="00C101C8"/>
    <w:rsid w:val="00C102F5"/>
    <w:rsid w:val="00C1038B"/>
    <w:rsid w:val="00C10930"/>
    <w:rsid w:val="00C10AE2"/>
    <w:rsid w:val="00C10BD2"/>
    <w:rsid w:val="00C10C32"/>
    <w:rsid w:val="00C10EB7"/>
    <w:rsid w:val="00C11332"/>
    <w:rsid w:val="00C11421"/>
    <w:rsid w:val="00C114CE"/>
    <w:rsid w:val="00C11796"/>
    <w:rsid w:val="00C11D98"/>
    <w:rsid w:val="00C11EC8"/>
    <w:rsid w:val="00C11EFB"/>
    <w:rsid w:val="00C11FBB"/>
    <w:rsid w:val="00C12098"/>
    <w:rsid w:val="00C12475"/>
    <w:rsid w:val="00C124B2"/>
    <w:rsid w:val="00C12611"/>
    <w:rsid w:val="00C1270F"/>
    <w:rsid w:val="00C12A96"/>
    <w:rsid w:val="00C12C59"/>
    <w:rsid w:val="00C12E58"/>
    <w:rsid w:val="00C12ED0"/>
    <w:rsid w:val="00C13001"/>
    <w:rsid w:val="00C13217"/>
    <w:rsid w:val="00C132CE"/>
    <w:rsid w:val="00C13450"/>
    <w:rsid w:val="00C1381A"/>
    <w:rsid w:val="00C13961"/>
    <w:rsid w:val="00C13AED"/>
    <w:rsid w:val="00C13CB6"/>
    <w:rsid w:val="00C13D3F"/>
    <w:rsid w:val="00C13E48"/>
    <w:rsid w:val="00C14029"/>
    <w:rsid w:val="00C1404A"/>
    <w:rsid w:val="00C14147"/>
    <w:rsid w:val="00C141DA"/>
    <w:rsid w:val="00C14237"/>
    <w:rsid w:val="00C14303"/>
    <w:rsid w:val="00C143A6"/>
    <w:rsid w:val="00C14A67"/>
    <w:rsid w:val="00C14BA7"/>
    <w:rsid w:val="00C14C12"/>
    <w:rsid w:val="00C14C61"/>
    <w:rsid w:val="00C1514F"/>
    <w:rsid w:val="00C1542F"/>
    <w:rsid w:val="00C1556E"/>
    <w:rsid w:val="00C15679"/>
    <w:rsid w:val="00C159C9"/>
    <w:rsid w:val="00C15A8C"/>
    <w:rsid w:val="00C15B88"/>
    <w:rsid w:val="00C15BA3"/>
    <w:rsid w:val="00C15D3A"/>
    <w:rsid w:val="00C15D4E"/>
    <w:rsid w:val="00C1641B"/>
    <w:rsid w:val="00C166CE"/>
    <w:rsid w:val="00C167E8"/>
    <w:rsid w:val="00C16A8A"/>
    <w:rsid w:val="00C16AC5"/>
    <w:rsid w:val="00C171B4"/>
    <w:rsid w:val="00C174CB"/>
    <w:rsid w:val="00C17533"/>
    <w:rsid w:val="00C17576"/>
    <w:rsid w:val="00C175B9"/>
    <w:rsid w:val="00C175C4"/>
    <w:rsid w:val="00C175DA"/>
    <w:rsid w:val="00C176EF"/>
    <w:rsid w:val="00C17855"/>
    <w:rsid w:val="00C17A3E"/>
    <w:rsid w:val="00C17B13"/>
    <w:rsid w:val="00C17B75"/>
    <w:rsid w:val="00C17C3C"/>
    <w:rsid w:val="00C17D5D"/>
    <w:rsid w:val="00C17ECD"/>
    <w:rsid w:val="00C201C6"/>
    <w:rsid w:val="00C20359"/>
    <w:rsid w:val="00C204FC"/>
    <w:rsid w:val="00C20821"/>
    <w:rsid w:val="00C20F30"/>
    <w:rsid w:val="00C21259"/>
    <w:rsid w:val="00C212DB"/>
    <w:rsid w:val="00C21B37"/>
    <w:rsid w:val="00C21DE1"/>
    <w:rsid w:val="00C223B5"/>
    <w:rsid w:val="00C223E7"/>
    <w:rsid w:val="00C22477"/>
    <w:rsid w:val="00C2249D"/>
    <w:rsid w:val="00C2280E"/>
    <w:rsid w:val="00C22942"/>
    <w:rsid w:val="00C229C6"/>
    <w:rsid w:val="00C22CF9"/>
    <w:rsid w:val="00C22D51"/>
    <w:rsid w:val="00C22E4B"/>
    <w:rsid w:val="00C22EA7"/>
    <w:rsid w:val="00C22EFF"/>
    <w:rsid w:val="00C22F30"/>
    <w:rsid w:val="00C2310E"/>
    <w:rsid w:val="00C23343"/>
    <w:rsid w:val="00C23432"/>
    <w:rsid w:val="00C2344C"/>
    <w:rsid w:val="00C23538"/>
    <w:rsid w:val="00C236B3"/>
    <w:rsid w:val="00C236F3"/>
    <w:rsid w:val="00C2397E"/>
    <w:rsid w:val="00C23AEB"/>
    <w:rsid w:val="00C23B26"/>
    <w:rsid w:val="00C23B68"/>
    <w:rsid w:val="00C23BA7"/>
    <w:rsid w:val="00C23BC2"/>
    <w:rsid w:val="00C23C2B"/>
    <w:rsid w:val="00C23C6A"/>
    <w:rsid w:val="00C23C9E"/>
    <w:rsid w:val="00C23D51"/>
    <w:rsid w:val="00C23DDE"/>
    <w:rsid w:val="00C240FB"/>
    <w:rsid w:val="00C2429F"/>
    <w:rsid w:val="00C24342"/>
    <w:rsid w:val="00C2449C"/>
    <w:rsid w:val="00C244EA"/>
    <w:rsid w:val="00C2452E"/>
    <w:rsid w:val="00C24CE9"/>
    <w:rsid w:val="00C24D70"/>
    <w:rsid w:val="00C2509D"/>
    <w:rsid w:val="00C25110"/>
    <w:rsid w:val="00C25170"/>
    <w:rsid w:val="00C2522F"/>
    <w:rsid w:val="00C252D2"/>
    <w:rsid w:val="00C25426"/>
    <w:rsid w:val="00C25538"/>
    <w:rsid w:val="00C255A9"/>
    <w:rsid w:val="00C257E0"/>
    <w:rsid w:val="00C258C1"/>
    <w:rsid w:val="00C25CC9"/>
    <w:rsid w:val="00C25EE9"/>
    <w:rsid w:val="00C261D4"/>
    <w:rsid w:val="00C263A9"/>
    <w:rsid w:val="00C263BD"/>
    <w:rsid w:val="00C263E3"/>
    <w:rsid w:val="00C266D6"/>
    <w:rsid w:val="00C266F3"/>
    <w:rsid w:val="00C2690D"/>
    <w:rsid w:val="00C26A68"/>
    <w:rsid w:val="00C26CF7"/>
    <w:rsid w:val="00C26DAE"/>
    <w:rsid w:val="00C26F62"/>
    <w:rsid w:val="00C26FDF"/>
    <w:rsid w:val="00C27031"/>
    <w:rsid w:val="00C2708D"/>
    <w:rsid w:val="00C27561"/>
    <w:rsid w:val="00C275C1"/>
    <w:rsid w:val="00C2779C"/>
    <w:rsid w:val="00C27FD0"/>
    <w:rsid w:val="00C30217"/>
    <w:rsid w:val="00C3043A"/>
    <w:rsid w:val="00C30553"/>
    <w:rsid w:val="00C3059D"/>
    <w:rsid w:val="00C30670"/>
    <w:rsid w:val="00C308E4"/>
    <w:rsid w:val="00C30CAA"/>
    <w:rsid w:val="00C317ED"/>
    <w:rsid w:val="00C3187B"/>
    <w:rsid w:val="00C31958"/>
    <w:rsid w:val="00C31A85"/>
    <w:rsid w:val="00C31FF9"/>
    <w:rsid w:val="00C3210B"/>
    <w:rsid w:val="00C325E1"/>
    <w:rsid w:val="00C328A1"/>
    <w:rsid w:val="00C3290B"/>
    <w:rsid w:val="00C32993"/>
    <w:rsid w:val="00C32A0D"/>
    <w:rsid w:val="00C32AEB"/>
    <w:rsid w:val="00C32C1D"/>
    <w:rsid w:val="00C32F8D"/>
    <w:rsid w:val="00C331D4"/>
    <w:rsid w:val="00C331F4"/>
    <w:rsid w:val="00C33499"/>
    <w:rsid w:val="00C335D1"/>
    <w:rsid w:val="00C33791"/>
    <w:rsid w:val="00C3391B"/>
    <w:rsid w:val="00C339C7"/>
    <w:rsid w:val="00C33A2A"/>
    <w:rsid w:val="00C33C5A"/>
    <w:rsid w:val="00C33CC9"/>
    <w:rsid w:val="00C33CFA"/>
    <w:rsid w:val="00C33D71"/>
    <w:rsid w:val="00C33E4F"/>
    <w:rsid w:val="00C33EF5"/>
    <w:rsid w:val="00C345DF"/>
    <w:rsid w:val="00C348DC"/>
    <w:rsid w:val="00C3495B"/>
    <w:rsid w:val="00C3496A"/>
    <w:rsid w:val="00C34E0B"/>
    <w:rsid w:val="00C34FA3"/>
    <w:rsid w:val="00C3504C"/>
    <w:rsid w:val="00C3547B"/>
    <w:rsid w:val="00C354AF"/>
    <w:rsid w:val="00C356BF"/>
    <w:rsid w:val="00C359F5"/>
    <w:rsid w:val="00C35A4D"/>
    <w:rsid w:val="00C35A74"/>
    <w:rsid w:val="00C35AD0"/>
    <w:rsid w:val="00C35AFF"/>
    <w:rsid w:val="00C35B2B"/>
    <w:rsid w:val="00C35BD8"/>
    <w:rsid w:val="00C362AE"/>
    <w:rsid w:val="00C365EB"/>
    <w:rsid w:val="00C36747"/>
    <w:rsid w:val="00C36751"/>
    <w:rsid w:val="00C3686D"/>
    <w:rsid w:val="00C368D9"/>
    <w:rsid w:val="00C36A9E"/>
    <w:rsid w:val="00C36BAD"/>
    <w:rsid w:val="00C36E5D"/>
    <w:rsid w:val="00C36E9A"/>
    <w:rsid w:val="00C36F91"/>
    <w:rsid w:val="00C36FBD"/>
    <w:rsid w:val="00C37040"/>
    <w:rsid w:val="00C3714C"/>
    <w:rsid w:val="00C373BE"/>
    <w:rsid w:val="00C37782"/>
    <w:rsid w:val="00C37950"/>
    <w:rsid w:val="00C37A57"/>
    <w:rsid w:val="00C37B90"/>
    <w:rsid w:val="00C37BD6"/>
    <w:rsid w:val="00C37DCA"/>
    <w:rsid w:val="00C37E37"/>
    <w:rsid w:val="00C40506"/>
    <w:rsid w:val="00C408AE"/>
    <w:rsid w:val="00C40934"/>
    <w:rsid w:val="00C40A59"/>
    <w:rsid w:val="00C40B6A"/>
    <w:rsid w:val="00C40C6E"/>
    <w:rsid w:val="00C40CE3"/>
    <w:rsid w:val="00C40F56"/>
    <w:rsid w:val="00C411A0"/>
    <w:rsid w:val="00C4136B"/>
    <w:rsid w:val="00C41BB0"/>
    <w:rsid w:val="00C41C64"/>
    <w:rsid w:val="00C423F7"/>
    <w:rsid w:val="00C42B36"/>
    <w:rsid w:val="00C42B66"/>
    <w:rsid w:val="00C42E38"/>
    <w:rsid w:val="00C42E72"/>
    <w:rsid w:val="00C43177"/>
    <w:rsid w:val="00C43201"/>
    <w:rsid w:val="00C43245"/>
    <w:rsid w:val="00C4334D"/>
    <w:rsid w:val="00C433A5"/>
    <w:rsid w:val="00C433E9"/>
    <w:rsid w:val="00C4383C"/>
    <w:rsid w:val="00C4393E"/>
    <w:rsid w:val="00C43B30"/>
    <w:rsid w:val="00C441A9"/>
    <w:rsid w:val="00C441C0"/>
    <w:rsid w:val="00C442D4"/>
    <w:rsid w:val="00C442E8"/>
    <w:rsid w:val="00C4430F"/>
    <w:rsid w:val="00C44A51"/>
    <w:rsid w:val="00C44C06"/>
    <w:rsid w:val="00C44C5C"/>
    <w:rsid w:val="00C45054"/>
    <w:rsid w:val="00C45407"/>
    <w:rsid w:val="00C4550D"/>
    <w:rsid w:val="00C456FB"/>
    <w:rsid w:val="00C45748"/>
    <w:rsid w:val="00C45812"/>
    <w:rsid w:val="00C45940"/>
    <w:rsid w:val="00C45945"/>
    <w:rsid w:val="00C45951"/>
    <w:rsid w:val="00C45A2D"/>
    <w:rsid w:val="00C45BBD"/>
    <w:rsid w:val="00C46604"/>
    <w:rsid w:val="00C466D1"/>
    <w:rsid w:val="00C46736"/>
    <w:rsid w:val="00C46865"/>
    <w:rsid w:val="00C468AD"/>
    <w:rsid w:val="00C4691E"/>
    <w:rsid w:val="00C46A92"/>
    <w:rsid w:val="00C46AB1"/>
    <w:rsid w:val="00C46B67"/>
    <w:rsid w:val="00C47017"/>
    <w:rsid w:val="00C47082"/>
    <w:rsid w:val="00C4720A"/>
    <w:rsid w:val="00C474A9"/>
    <w:rsid w:val="00C47508"/>
    <w:rsid w:val="00C47620"/>
    <w:rsid w:val="00C4793C"/>
    <w:rsid w:val="00C47DD2"/>
    <w:rsid w:val="00C5020D"/>
    <w:rsid w:val="00C5023E"/>
    <w:rsid w:val="00C5062F"/>
    <w:rsid w:val="00C50A48"/>
    <w:rsid w:val="00C50A79"/>
    <w:rsid w:val="00C50C5B"/>
    <w:rsid w:val="00C50ED2"/>
    <w:rsid w:val="00C50EFD"/>
    <w:rsid w:val="00C510DF"/>
    <w:rsid w:val="00C51146"/>
    <w:rsid w:val="00C5119F"/>
    <w:rsid w:val="00C512FA"/>
    <w:rsid w:val="00C51362"/>
    <w:rsid w:val="00C5141F"/>
    <w:rsid w:val="00C51514"/>
    <w:rsid w:val="00C51821"/>
    <w:rsid w:val="00C51850"/>
    <w:rsid w:val="00C518CD"/>
    <w:rsid w:val="00C5199F"/>
    <w:rsid w:val="00C51B6A"/>
    <w:rsid w:val="00C51B95"/>
    <w:rsid w:val="00C51C09"/>
    <w:rsid w:val="00C523BD"/>
    <w:rsid w:val="00C525B7"/>
    <w:rsid w:val="00C52933"/>
    <w:rsid w:val="00C52A36"/>
    <w:rsid w:val="00C52B7D"/>
    <w:rsid w:val="00C52D42"/>
    <w:rsid w:val="00C52EF8"/>
    <w:rsid w:val="00C5318D"/>
    <w:rsid w:val="00C531CD"/>
    <w:rsid w:val="00C532BF"/>
    <w:rsid w:val="00C5346A"/>
    <w:rsid w:val="00C53710"/>
    <w:rsid w:val="00C53724"/>
    <w:rsid w:val="00C53CFA"/>
    <w:rsid w:val="00C540E3"/>
    <w:rsid w:val="00C54239"/>
    <w:rsid w:val="00C543B1"/>
    <w:rsid w:val="00C54926"/>
    <w:rsid w:val="00C54CBE"/>
    <w:rsid w:val="00C54DD4"/>
    <w:rsid w:val="00C54E41"/>
    <w:rsid w:val="00C54F03"/>
    <w:rsid w:val="00C550AE"/>
    <w:rsid w:val="00C55142"/>
    <w:rsid w:val="00C55297"/>
    <w:rsid w:val="00C553CD"/>
    <w:rsid w:val="00C55732"/>
    <w:rsid w:val="00C557B4"/>
    <w:rsid w:val="00C5585D"/>
    <w:rsid w:val="00C55896"/>
    <w:rsid w:val="00C55970"/>
    <w:rsid w:val="00C55C3D"/>
    <w:rsid w:val="00C55E74"/>
    <w:rsid w:val="00C55EBB"/>
    <w:rsid w:val="00C5608B"/>
    <w:rsid w:val="00C560B3"/>
    <w:rsid w:val="00C56131"/>
    <w:rsid w:val="00C56152"/>
    <w:rsid w:val="00C561E3"/>
    <w:rsid w:val="00C5659F"/>
    <w:rsid w:val="00C567A9"/>
    <w:rsid w:val="00C567BE"/>
    <w:rsid w:val="00C56A38"/>
    <w:rsid w:val="00C56D95"/>
    <w:rsid w:val="00C56F86"/>
    <w:rsid w:val="00C56F8A"/>
    <w:rsid w:val="00C570CA"/>
    <w:rsid w:val="00C572A7"/>
    <w:rsid w:val="00C57335"/>
    <w:rsid w:val="00C57458"/>
    <w:rsid w:val="00C57715"/>
    <w:rsid w:val="00C57915"/>
    <w:rsid w:val="00C57BD0"/>
    <w:rsid w:val="00C57D1F"/>
    <w:rsid w:val="00C57E35"/>
    <w:rsid w:val="00C57EA3"/>
    <w:rsid w:val="00C57F94"/>
    <w:rsid w:val="00C601F4"/>
    <w:rsid w:val="00C601F8"/>
    <w:rsid w:val="00C6033B"/>
    <w:rsid w:val="00C604EF"/>
    <w:rsid w:val="00C607ED"/>
    <w:rsid w:val="00C60A0B"/>
    <w:rsid w:val="00C60C0C"/>
    <w:rsid w:val="00C60E8B"/>
    <w:rsid w:val="00C60F87"/>
    <w:rsid w:val="00C61825"/>
    <w:rsid w:val="00C61861"/>
    <w:rsid w:val="00C61948"/>
    <w:rsid w:val="00C61ABA"/>
    <w:rsid w:val="00C61C67"/>
    <w:rsid w:val="00C624A6"/>
    <w:rsid w:val="00C6269B"/>
    <w:rsid w:val="00C6270E"/>
    <w:rsid w:val="00C62723"/>
    <w:rsid w:val="00C629C5"/>
    <w:rsid w:val="00C62BA7"/>
    <w:rsid w:val="00C62DC2"/>
    <w:rsid w:val="00C62DE4"/>
    <w:rsid w:val="00C62DF1"/>
    <w:rsid w:val="00C62F5D"/>
    <w:rsid w:val="00C63036"/>
    <w:rsid w:val="00C6314E"/>
    <w:rsid w:val="00C63358"/>
    <w:rsid w:val="00C634E7"/>
    <w:rsid w:val="00C6354E"/>
    <w:rsid w:val="00C6367E"/>
    <w:rsid w:val="00C6371F"/>
    <w:rsid w:val="00C637A5"/>
    <w:rsid w:val="00C637B0"/>
    <w:rsid w:val="00C63B53"/>
    <w:rsid w:val="00C63D57"/>
    <w:rsid w:val="00C63EC2"/>
    <w:rsid w:val="00C63F3F"/>
    <w:rsid w:val="00C641C8"/>
    <w:rsid w:val="00C648FC"/>
    <w:rsid w:val="00C649D6"/>
    <w:rsid w:val="00C64AAA"/>
    <w:rsid w:val="00C64F64"/>
    <w:rsid w:val="00C6524A"/>
    <w:rsid w:val="00C65301"/>
    <w:rsid w:val="00C6533F"/>
    <w:rsid w:val="00C6535C"/>
    <w:rsid w:val="00C653F6"/>
    <w:rsid w:val="00C657BF"/>
    <w:rsid w:val="00C65885"/>
    <w:rsid w:val="00C658A9"/>
    <w:rsid w:val="00C659D7"/>
    <w:rsid w:val="00C65A26"/>
    <w:rsid w:val="00C65B76"/>
    <w:rsid w:val="00C65BB4"/>
    <w:rsid w:val="00C65D19"/>
    <w:rsid w:val="00C65EFC"/>
    <w:rsid w:val="00C66089"/>
    <w:rsid w:val="00C66275"/>
    <w:rsid w:val="00C662CF"/>
    <w:rsid w:val="00C663D6"/>
    <w:rsid w:val="00C664CF"/>
    <w:rsid w:val="00C66612"/>
    <w:rsid w:val="00C66768"/>
    <w:rsid w:val="00C668BB"/>
    <w:rsid w:val="00C6696C"/>
    <w:rsid w:val="00C66C19"/>
    <w:rsid w:val="00C66D0E"/>
    <w:rsid w:val="00C66D3B"/>
    <w:rsid w:val="00C673B6"/>
    <w:rsid w:val="00C67648"/>
    <w:rsid w:val="00C67699"/>
    <w:rsid w:val="00C6781D"/>
    <w:rsid w:val="00C67CE2"/>
    <w:rsid w:val="00C67E6A"/>
    <w:rsid w:val="00C7006E"/>
    <w:rsid w:val="00C701DB"/>
    <w:rsid w:val="00C70267"/>
    <w:rsid w:val="00C70491"/>
    <w:rsid w:val="00C70716"/>
    <w:rsid w:val="00C70811"/>
    <w:rsid w:val="00C712C2"/>
    <w:rsid w:val="00C7162D"/>
    <w:rsid w:val="00C718E0"/>
    <w:rsid w:val="00C7198C"/>
    <w:rsid w:val="00C71C24"/>
    <w:rsid w:val="00C71D0F"/>
    <w:rsid w:val="00C71F21"/>
    <w:rsid w:val="00C72338"/>
    <w:rsid w:val="00C72777"/>
    <w:rsid w:val="00C7291B"/>
    <w:rsid w:val="00C72CE1"/>
    <w:rsid w:val="00C72E72"/>
    <w:rsid w:val="00C72ECB"/>
    <w:rsid w:val="00C7310C"/>
    <w:rsid w:val="00C731D9"/>
    <w:rsid w:val="00C7352B"/>
    <w:rsid w:val="00C7372D"/>
    <w:rsid w:val="00C73789"/>
    <w:rsid w:val="00C738DB"/>
    <w:rsid w:val="00C739FC"/>
    <w:rsid w:val="00C73A03"/>
    <w:rsid w:val="00C73AC8"/>
    <w:rsid w:val="00C73BD1"/>
    <w:rsid w:val="00C73D7A"/>
    <w:rsid w:val="00C73D8C"/>
    <w:rsid w:val="00C7449D"/>
    <w:rsid w:val="00C74754"/>
    <w:rsid w:val="00C74827"/>
    <w:rsid w:val="00C7486F"/>
    <w:rsid w:val="00C74A58"/>
    <w:rsid w:val="00C74ECF"/>
    <w:rsid w:val="00C74F7A"/>
    <w:rsid w:val="00C750EF"/>
    <w:rsid w:val="00C75589"/>
    <w:rsid w:val="00C755FC"/>
    <w:rsid w:val="00C7576E"/>
    <w:rsid w:val="00C759D0"/>
    <w:rsid w:val="00C7603E"/>
    <w:rsid w:val="00C760B3"/>
    <w:rsid w:val="00C761B2"/>
    <w:rsid w:val="00C76556"/>
    <w:rsid w:val="00C76676"/>
    <w:rsid w:val="00C76767"/>
    <w:rsid w:val="00C76890"/>
    <w:rsid w:val="00C76AD0"/>
    <w:rsid w:val="00C76B51"/>
    <w:rsid w:val="00C76BC5"/>
    <w:rsid w:val="00C7700D"/>
    <w:rsid w:val="00C77015"/>
    <w:rsid w:val="00C770B9"/>
    <w:rsid w:val="00C77257"/>
    <w:rsid w:val="00C77262"/>
    <w:rsid w:val="00C77322"/>
    <w:rsid w:val="00C77329"/>
    <w:rsid w:val="00C7750B"/>
    <w:rsid w:val="00C77840"/>
    <w:rsid w:val="00C7784B"/>
    <w:rsid w:val="00C77963"/>
    <w:rsid w:val="00C77C80"/>
    <w:rsid w:val="00C77E57"/>
    <w:rsid w:val="00C77F67"/>
    <w:rsid w:val="00C77F97"/>
    <w:rsid w:val="00C800AA"/>
    <w:rsid w:val="00C8022E"/>
    <w:rsid w:val="00C8053B"/>
    <w:rsid w:val="00C8054B"/>
    <w:rsid w:val="00C80928"/>
    <w:rsid w:val="00C80CEB"/>
    <w:rsid w:val="00C80ED6"/>
    <w:rsid w:val="00C80FF2"/>
    <w:rsid w:val="00C81016"/>
    <w:rsid w:val="00C81077"/>
    <w:rsid w:val="00C81331"/>
    <w:rsid w:val="00C813F2"/>
    <w:rsid w:val="00C814EE"/>
    <w:rsid w:val="00C8156E"/>
    <w:rsid w:val="00C81AC1"/>
    <w:rsid w:val="00C82010"/>
    <w:rsid w:val="00C8229F"/>
    <w:rsid w:val="00C822A0"/>
    <w:rsid w:val="00C82302"/>
    <w:rsid w:val="00C8248A"/>
    <w:rsid w:val="00C825BD"/>
    <w:rsid w:val="00C82726"/>
    <w:rsid w:val="00C82DF0"/>
    <w:rsid w:val="00C83053"/>
    <w:rsid w:val="00C8327D"/>
    <w:rsid w:val="00C83389"/>
    <w:rsid w:val="00C8355C"/>
    <w:rsid w:val="00C837C6"/>
    <w:rsid w:val="00C839F5"/>
    <w:rsid w:val="00C83C7C"/>
    <w:rsid w:val="00C83CD0"/>
    <w:rsid w:val="00C83D2E"/>
    <w:rsid w:val="00C83FD5"/>
    <w:rsid w:val="00C8431D"/>
    <w:rsid w:val="00C84505"/>
    <w:rsid w:val="00C8467E"/>
    <w:rsid w:val="00C846C1"/>
    <w:rsid w:val="00C84823"/>
    <w:rsid w:val="00C84A53"/>
    <w:rsid w:val="00C84C22"/>
    <w:rsid w:val="00C84DB3"/>
    <w:rsid w:val="00C85205"/>
    <w:rsid w:val="00C8522E"/>
    <w:rsid w:val="00C85325"/>
    <w:rsid w:val="00C85571"/>
    <w:rsid w:val="00C858DD"/>
    <w:rsid w:val="00C85D5B"/>
    <w:rsid w:val="00C85DBA"/>
    <w:rsid w:val="00C85E0F"/>
    <w:rsid w:val="00C85E98"/>
    <w:rsid w:val="00C85F65"/>
    <w:rsid w:val="00C8607A"/>
    <w:rsid w:val="00C860C2"/>
    <w:rsid w:val="00C8619C"/>
    <w:rsid w:val="00C86337"/>
    <w:rsid w:val="00C86681"/>
    <w:rsid w:val="00C868DC"/>
    <w:rsid w:val="00C86A3D"/>
    <w:rsid w:val="00C86A74"/>
    <w:rsid w:val="00C86B88"/>
    <w:rsid w:val="00C86CAC"/>
    <w:rsid w:val="00C86D31"/>
    <w:rsid w:val="00C86E38"/>
    <w:rsid w:val="00C86E79"/>
    <w:rsid w:val="00C86F19"/>
    <w:rsid w:val="00C86FDD"/>
    <w:rsid w:val="00C870B0"/>
    <w:rsid w:val="00C871AD"/>
    <w:rsid w:val="00C8733A"/>
    <w:rsid w:val="00C874B9"/>
    <w:rsid w:val="00C87519"/>
    <w:rsid w:val="00C87717"/>
    <w:rsid w:val="00C87807"/>
    <w:rsid w:val="00C87A15"/>
    <w:rsid w:val="00C87A90"/>
    <w:rsid w:val="00C87AA4"/>
    <w:rsid w:val="00C87D5D"/>
    <w:rsid w:val="00C87F5E"/>
    <w:rsid w:val="00C900D7"/>
    <w:rsid w:val="00C9022E"/>
    <w:rsid w:val="00C9026E"/>
    <w:rsid w:val="00C90406"/>
    <w:rsid w:val="00C905FC"/>
    <w:rsid w:val="00C90669"/>
    <w:rsid w:val="00C90862"/>
    <w:rsid w:val="00C909E9"/>
    <w:rsid w:val="00C90AFE"/>
    <w:rsid w:val="00C90B59"/>
    <w:rsid w:val="00C90DAE"/>
    <w:rsid w:val="00C90EEE"/>
    <w:rsid w:val="00C9108D"/>
    <w:rsid w:val="00C91111"/>
    <w:rsid w:val="00C9156C"/>
    <w:rsid w:val="00C915BF"/>
    <w:rsid w:val="00C917E3"/>
    <w:rsid w:val="00C9187E"/>
    <w:rsid w:val="00C91AA8"/>
    <w:rsid w:val="00C91CAF"/>
    <w:rsid w:val="00C91D9F"/>
    <w:rsid w:val="00C91EA8"/>
    <w:rsid w:val="00C920EE"/>
    <w:rsid w:val="00C9215F"/>
    <w:rsid w:val="00C9225D"/>
    <w:rsid w:val="00C9237B"/>
    <w:rsid w:val="00C92821"/>
    <w:rsid w:val="00C9286A"/>
    <w:rsid w:val="00C9295D"/>
    <w:rsid w:val="00C92A60"/>
    <w:rsid w:val="00C92B6E"/>
    <w:rsid w:val="00C92BD6"/>
    <w:rsid w:val="00C92DB1"/>
    <w:rsid w:val="00C92F32"/>
    <w:rsid w:val="00C9334A"/>
    <w:rsid w:val="00C93531"/>
    <w:rsid w:val="00C9366B"/>
    <w:rsid w:val="00C93C47"/>
    <w:rsid w:val="00C93DCC"/>
    <w:rsid w:val="00C93E41"/>
    <w:rsid w:val="00C93F64"/>
    <w:rsid w:val="00C9417B"/>
    <w:rsid w:val="00C94206"/>
    <w:rsid w:val="00C942B0"/>
    <w:rsid w:val="00C943F2"/>
    <w:rsid w:val="00C94A00"/>
    <w:rsid w:val="00C94C7F"/>
    <w:rsid w:val="00C94D06"/>
    <w:rsid w:val="00C94E0B"/>
    <w:rsid w:val="00C94E16"/>
    <w:rsid w:val="00C94E35"/>
    <w:rsid w:val="00C94E7F"/>
    <w:rsid w:val="00C950A2"/>
    <w:rsid w:val="00C95371"/>
    <w:rsid w:val="00C9563D"/>
    <w:rsid w:val="00C95A4C"/>
    <w:rsid w:val="00C95AC3"/>
    <w:rsid w:val="00C95B3D"/>
    <w:rsid w:val="00C95B7A"/>
    <w:rsid w:val="00C95D75"/>
    <w:rsid w:val="00C95F3C"/>
    <w:rsid w:val="00C968A2"/>
    <w:rsid w:val="00C96920"/>
    <w:rsid w:val="00C96A48"/>
    <w:rsid w:val="00C96A5F"/>
    <w:rsid w:val="00C96BDF"/>
    <w:rsid w:val="00C970FE"/>
    <w:rsid w:val="00C977BA"/>
    <w:rsid w:val="00C97855"/>
    <w:rsid w:val="00C97950"/>
    <w:rsid w:val="00C9795B"/>
    <w:rsid w:val="00C97CFE"/>
    <w:rsid w:val="00C97D44"/>
    <w:rsid w:val="00C97D9E"/>
    <w:rsid w:val="00C97ED0"/>
    <w:rsid w:val="00CA0175"/>
    <w:rsid w:val="00CA01D2"/>
    <w:rsid w:val="00CA0540"/>
    <w:rsid w:val="00CA0CC1"/>
    <w:rsid w:val="00CA0E00"/>
    <w:rsid w:val="00CA1004"/>
    <w:rsid w:val="00CA10A0"/>
    <w:rsid w:val="00CA1301"/>
    <w:rsid w:val="00CA16A0"/>
    <w:rsid w:val="00CA1923"/>
    <w:rsid w:val="00CA1AED"/>
    <w:rsid w:val="00CA1CA3"/>
    <w:rsid w:val="00CA1CF4"/>
    <w:rsid w:val="00CA1E27"/>
    <w:rsid w:val="00CA2169"/>
    <w:rsid w:val="00CA2314"/>
    <w:rsid w:val="00CA249D"/>
    <w:rsid w:val="00CA25D2"/>
    <w:rsid w:val="00CA26FB"/>
    <w:rsid w:val="00CA27FC"/>
    <w:rsid w:val="00CA2A88"/>
    <w:rsid w:val="00CA2BD7"/>
    <w:rsid w:val="00CA2C30"/>
    <w:rsid w:val="00CA2C81"/>
    <w:rsid w:val="00CA2DB3"/>
    <w:rsid w:val="00CA3185"/>
    <w:rsid w:val="00CA32F1"/>
    <w:rsid w:val="00CA3330"/>
    <w:rsid w:val="00CA337A"/>
    <w:rsid w:val="00CA34BD"/>
    <w:rsid w:val="00CA37BA"/>
    <w:rsid w:val="00CA3A6A"/>
    <w:rsid w:val="00CA3AF0"/>
    <w:rsid w:val="00CA3DB6"/>
    <w:rsid w:val="00CA3E93"/>
    <w:rsid w:val="00CA3EA2"/>
    <w:rsid w:val="00CA3FFB"/>
    <w:rsid w:val="00CA4298"/>
    <w:rsid w:val="00CA446D"/>
    <w:rsid w:val="00CA4585"/>
    <w:rsid w:val="00CA487A"/>
    <w:rsid w:val="00CA494C"/>
    <w:rsid w:val="00CA4956"/>
    <w:rsid w:val="00CA4C4A"/>
    <w:rsid w:val="00CA4E37"/>
    <w:rsid w:val="00CA506D"/>
    <w:rsid w:val="00CA5077"/>
    <w:rsid w:val="00CA5151"/>
    <w:rsid w:val="00CA517E"/>
    <w:rsid w:val="00CA51F5"/>
    <w:rsid w:val="00CA6362"/>
    <w:rsid w:val="00CA6584"/>
    <w:rsid w:val="00CA669C"/>
    <w:rsid w:val="00CA67FB"/>
    <w:rsid w:val="00CA6882"/>
    <w:rsid w:val="00CA6A03"/>
    <w:rsid w:val="00CA6AC7"/>
    <w:rsid w:val="00CA6DAB"/>
    <w:rsid w:val="00CA6F11"/>
    <w:rsid w:val="00CA7086"/>
    <w:rsid w:val="00CA7087"/>
    <w:rsid w:val="00CA7213"/>
    <w:rsid w:val="00CA725D"/>
    <w:rsid w:val="00CA7413"/>
    <w:rsid w:val="00CA778C"/>
    <w:rsid w:val="00CA788F"/>
    <w:rsid w:val="00CA78F1"/>
    <w:rsid w:val="00CA7ABF"/>
    <w:rsid w:val="00CA7DD7"/>
    <w:rsid w:val="00CA7F27"/>
    <w:rsid w:val="00CB001B"/>
    <w:rsid w:val="00CB021C"/>
    <w:rsid w:val="00CB045B"/>
    <w:rsid w:val="00CB0559"/>
    <w:rsid w:val="00CB071D"/>
    <w:rsid w:val="00CB0888"/>
    <w:rsid w:val="00CB08A8"/>
    <w:rsid w:val="00CB0A26"/>
    <w:rsid w:val="00CB0C86"/>
    <w:rsid w:val="00CB12ED"/>
    <w:rsid w:val="00CB13AD"/>
    <w:rsid w:val="00CB1580"/>
    <w:rsid w:val="00CB173E"/>
    <w:rsid w:val="00CB174B"/>
    <w:rsid w:val="00CB1832"/>
    <w:rsid w:val="00CB1A7B"/>
    <w:rsid w:val="00CB1AC8"/>
    <w:rsid w:val="00CB1AD9"/>
    <w:rsid w:val="00CB1B82"/>
    <w:rsid w:val="00CB221A"/>
    <w:rsid w:val="00CB221B"/>
    <w:rsid w:val="00CB247C"/>
    <w:rsid w:val="00CB256F"/>
    <w:rsid w:val="00CB25AF"/>
    <w:rsid w:val="00CB26D7"/>
    <w:rsid w:val="00CB2769"/>
    <w:rsid w:val="00CB296D"/>
    <w:rsid w:val="00CB2A8F"/>
    <w:rsid w:val="00CB2C86"/>
    <w:rsid w:val="00CB2D5C"/>
    <w:rsid w:val="00CB2D85"/>
    <w:rsid w:val="00CB2E35"/>
    <w:rsid w:val="00CB3004"/>
    <w:rsid w:val="00CB3254"/>
    <w:rsid w:val="00CB3283"/>
    <w:rsid w:val="00CB3638"/>
    <w:rsid w:val="00CB3682"/>
    <w:rsid w:val="00CB369F"/>
    <w:rsid w:val="00CB3D18"/>
    <w:rsid w:val="00CB3E03"/>
    <w:rsid w:val="00CB3EAE"/>
    <w:rsid w:val="00CB456E"/>
    <w:rsid w:val="00CB4877"/>
    <w:rsid w:val="00CB494E"/>
    <w:rsid w:val="00CB5133"/>
    <w:rsid w:val="00CB51D9"/>
    <w:rsid w:val="00CB52C8"/>
    <w:rsid w:val="00CB5316"/>
    <w:rsid w:val="00CB53A3"/>
    <w:rsid w:val="00CB54F7"/>
    <w:rsid w:val="00CB5581"/>
    <w:rsid w:val="00CB57DF"/>
    <w:rsid w:val="00CB58CA"/>
    <w:rsid w:val="00CB59A2"/>
    <w:rsid w:val="00CB5A70"/>
    <w:rsid w:val="00CB5B5D"/>
    <w:rsid w:val="00CB5EAD"/>
    <w:rsid w:val="00CB5EE2"/>
    <w:rsid w:val="00CB6108"/>
    <w:rsid w:val="00CB6211"/>
    <w:rsid w:val="00CB636A"/>
    <w:rsid w:val="00CB6499"/>
    <w:rsid w:val="00CB661D"/>
    <w:rsid w:val="00CB66C5"/>
    <w:rsid w:val="00CB68D1"/>
    <w:rsid w:val="00CB6BE6"/>
    <w:rsid w:val="00CB6E0C"/>
    <w:rsid w:val="00CB70A8"/>
    <w:rsid w:val="00CB73C6"/>
    <w:rsid w:val="00CB76B2"/>
    <w:rsid w:val="00CB7946"/>
    <w:rsid w:val="00CB7983"/>
    <w:rsid w:val="00CC0027"/>
    <w:rsid w:val="00CC006F"/>
    <w:rsid w:val="00CC04EF"/>
    <w:rsid w:val="00CC056C"/>
    <w:rsid w:val="00CC0593"/>
    <w:rsid w:val="00CC0B8F"/>
    <w:rsid w:val="00CC1246"/>
    <w:rsid w:val="00CC1732"/>
    <w:rsid w:val="00CC18F4"/>
    <w:rsid w:val="00CC1E43"/>
    <w:rsid w:val="00CC1EA9"/>
    <w:rsid w:val="00CC1EEE"/>
    <w:rsid w:val="00CC2182"/>
    <w:rsid w:val="00CC22DC"/>
    <w:rsid w:val="00CC2873"/>
    <w:rsid w:val="00CC2C0A"/>
    <w:rsid w:val="00CC2D2F"/>
    <w:rsid w:val="00CC2DC5"/>
    <w:rsid w:val="00CC2E20"/>
    <w:rsid w:val="00CC2F48"/>
    <w:rsid w:val="00CC3140"/>
    <w:rsid w:val="00CC3203"/>
    <w:rsid w:val="00CC33EB"/>
    <w:rsid w:val="00CC3500"/>
    <w:rsid w:val="00CC350C"/>
    <w:rsid w:val="00CC35C2"/>
    <w:rsid w:val="00CC35CA"/>
    <w:rsid w:val="00CC3858"/>
    <w:rsid w:val="00CC3CDA"/>
    <w:rsid w:val="00CC3E17"/>
    <w:rsid w:val="00CC406D"/>
    <w:rsid w:val="00CC4257"/>
    <w:rsid w:val="00CC458D"/>
    <w:rsid w:val="00CC47EB"/>
    <w:rsid w:val="00CC485D"/>
    <w:rsid w:val="00CC4906"/>
    <w:rsid w:val="00CC497D"/>
    <w:rsid w:val="00CC4A4A"/>
    <w:rsid w:val="00CC4BD7"/>
    <w:rsid w:val="00CC4D2E"/>
    <w:rsid w:val="00CC4DBD"/>
    <w:rsid w:val="00CC4DC3"/>
    <w:rsid w:val="00CC4FFB"/>
    <w:rsid w:val="00CC5357"/>
    <w:rsid w:val="00CC5906"/>
    <w:rsid w:val="00CC59B2"/>
    <w:rsid w:val="00CC5B22"/>
    <w:rsid w:val="00CC5B38"/>
    <w:rsid w:val="00CC5EBB"/>
    <w:rsid w:val="00CC604B"/>
    <w:rsid w:val="00CC6311"/>
    <w:rsid w:val="00CC64FB"/>
    <w:rsid w:val="00CC6C16"/>
    <w:rsid w:val="00CC6CBC"/>
    <w:rsid w:val="00CC6D00"/>
    <w:rsid w:val="00CC6F91"/>
    <w:rsid w:val="00CC71B4"/>
    <w:rsid w:val="00CC722E"/>
    <w:rsid w:val="00CC72A8"/>
    <w:rsid w:val="00CC7408"/>
    <w:rsid w:val="00CC7411"/>
    <w:rsid w:val="00CC76D2"/>
    <w:rsid w:val="00CC76EF"/>
    <w:rsid w:val="00CC7FE0"/>
    <w:rsid w:val="00CD02DD"/>
    <w:rsid w:val="00CD02E2"/>
    <w:rsid w:val="00CD0323"/>
    <w:rsid w:val="00CD0A2E"/>
    <w:rsid w:val="00CD0F4D"/>
    <w:rsid w:val="00CD1132"/>
    <w:rsid w:val="00CD115C"/>
    <w:rsid w:val="00CD12A4"/>
    <w:rsid w:val="00CD12F0"/>
    <w:rsid w:val="00CD16E1"/>
    <w:rsid w:val="00CD174B"/>
    <w:rsid w:val="00CD19C5"/>
    <w:rsid w:val="00CD19FE"/>
    <w:rsid w:val="00CD1BCF"/>
    <w:rsid w:val="00CD1C68"/>
    <w:rsid w:val="00CD1F0A"/>
    <w:rsid w:val="00CD2534"/>
    <w:rsid w:val="00CD2659"/>
    <w:rsid w:val="00CD2853"/>
    <w:rsid w:val="00CD2D16"/>
    <w:rsid w:val="00CD2E02"/>
    <w:rsid w:val="00CD2ECB"/>
    <w:rsid w:val="00CD2EFD"/>
    <w:rsid w:val="00CD30D1"/>
    <w:rsid w:val="00CD347C"/>
    <w:rsid w:val="00CD3530"/>
    <w:rsid w:val="00CD3652"/>
    <w:rsid w:val="00CD38D0"/>
    <w:rsid w:val="00CD393E"/>
    <w:rsid w:val="00CD39CA"/>
    <w:rsid w:val="00CD3AF0"/>
    <w:rsid w:val="00CD3B90"/>
    <w:rsid w:val="00CD3C91"/>
    <w:rsid w:val="00CD3DBF"/>
    <w:rsid w:val="00CD4236"/>
    <w:rsid w:val="00CD4293"/>
    <w:rsid w:val="00CD4A38"/>
    <w:rsid w:val="00CD4B98"/>
    <w:rsid w:val="00CD4EAC"/>
    <w:rsid w:val="00CD4FEC"/>
    <w:rsid w:val="00CD4FF1"/>
    <w:rsid w:val="00CD521E"/>
    <w:rsid w:val="00CD5261"/>
    <w:rsid w:val="00CD53F8"/>
    <w:rsid w:val="00CD5616"/>
    <w:rsid w:val="00CD589D"/>
    <w:rsid w:val="00CD599A"/>
    <w:rsid w:val="00CD5AE4"/>
    <w:rsid w:val="00CD5BCF"/>
    <w:rsid w:val="00CD5BE8"/>
    <w:rsid w:val="00CD5BF7"/>
    <w:rsid w:val="00CD60F6"/>
    <w:rsid w:val="00CD61E1"/>
    <w:rsid w:val="00CD636C"/>
    <w:rsid w:val="00CD66EA"/>
    <w:rsid w:val="00CD66FA"/>
    <w:rsid w:val="00CD6715"/>
    <w:rsid w:val="00CD6814"/>
    <w:rsid w:val="00CD6A35"/>
    <w:rsid w:val="00CD6AF2"/>
    <w:rsid w:val="00CD6BFA"/>
    <w:rsid w:val="00CD6DE7"/>
    <w:rsid w:val="00CD70A3"/>
    <w:rsid w:val="00CD73AE"/>
    <w:rsid w:val="00CD73CE"/>
    <w:rsid w:val="00CD740B"/>
    <w:rsid w:val="00CD748B"/>
    <w:rsid w:val="00CD7BC9"/>
    <w:rsid w:val="00CD7D0E"/>
    <w:rsid w:val="00CD7D30"/>
    <w:rsid w:val="00CD7E0A"/>
    <w:rsid w:val="00CD7E9E"/>
    <w:rsid w:val="00CD7F7D"/>
    <w:rsid w:val="00CD7F8E"/>
    <w:rsid w:val="00CE0145"/>
    <w:rsid w:val="00CE0320"/>
    <w:rsid w:val="00CE03C6"/>
    <w:rsid w:val="00CE0622"/>
    <w:rsid w:val="00CE0BE9"/>
    <w:rsid w:val="00CE0CEF"/>
    <w:rsid w:val="00CE0D41"/>
    <w:rsid w:val="00CE0D91"/>
    <w:rsid w:val="00CE0E85"/>
    <w:rsid w:val="00CE13A4"/>
    <w:rsid w:val="00CE143B"/>
    <w:rsid w:val="00CE15AE"/>
    <w:rsid w:val="00CE1921"/>
    <w:rsid w:val="00CE1936"/>
    <w:rsid w:val="00CE196B"/>
    <w:rsid w:val="00CE1B29"/>
    <w:rsid w:val="00CE1CEF"/>
    <w:rsid w:val="00CE1E18"/>
    <w:rsid w:val="00CE1EC4"/>
    <w:rsid w:val="00CE22FF"/>
    <w:rsid w:val="00CE24E0"/>
    <w:rsid w:val="00CE2643"/>
    <w:rsid w:val="00CE29C2"/>
    <w:rsid w:val="00CE29FC"/>
    <w:rsid w:val="00CE2C71"/>
    <w:rsid w:val="00CE2D71"/>
    <w:rsid w:val="00CE3138"/>
    <w:rsid w:val="00CE3211"/>
    <w:rsid w:val="00CE3484"/>
    <w:rsid w:val="00CE37D9"/>
    <w:rsid w:val="00CE3A40"/>
    <w:rsid w:val="00CE3B2E"/>
    <w:rsid w:val="00CE3C5B"/>
    <w:rsid w:val="00CE3EA6"/>
    <w:rsid w:val="00CE4078"/>
    <w:rsid w:val="00CE445A"/>
    <w:rsid w:val="00CE4645"/>
    <w:rsid w:val="00CE4A2D"/>
    <w:rsid w:val="00CE5099"/>
    <w:rsid w:val="00CE52FD"/>
    <w:rsid w:val="00CE543A"/>
    <w:rsid w:val="00CE57C1"/>
    <w:rsid w:val="00CE5CC3"/>
    <w:rsid w:val="00CE5F9C"/>
    <w:rsid w:val="00CE6106"/>
    <w:rsid w:val="00CE6217"/>
    <w:rsid w:val="00CE6252"/>
    <w:rsid w:val="00CE65E0"/>
    <w:rsid w:val="00CE665E"/>
    <w:rsid w:val="00CE666B"/>
    <w:rsid w:val="00CE6B6A"/>
    <w:rsid w:val="00CE6D47"/>
    <w:rsid w:val="00CE6EE8"/>
    <w:rsid w:val="00CE6F6D"/>
    <w:rsid w:val="00CE7208"/>
    <w:rsid w:val="00CE7377"/>
    <w:rsid w:val="00CE752A"/>
    <w:rsid w:val="00CE7681"/>
    <w:rsid w:val="00CE7764"/>
    <w:rsid w:val="00CE7795"/>
    <w:rsid w:val="00CE78A2"/>
    <w:rsid w:val="00CE78DB"/>
    <w:rsid w:val="00CE798B"/>
    <w:rsid w:val="00CE7AA9"/>
    <w:rsid w:val="00CE7CB2"/>
    <w:rsid w:val="00CF065B"/>
    <w:rsid w:val="00CF0720"/>
    <w:rsid w:val="00CF088A"/>
    <w:rsid w:val="00CF08E4"/>
    <w:rsid w:val="00CF09C7"/>
    <w:rsid w:val="00CF0A18"/>
    <w:rsid w:val="00CF0CAF"/>
    <w:rsid w:val="00CF0D39"/>
    <w:rsid w:val="00CF0DC5"/>
    <w:rsid w:val="00CF1301"/>
    <w:rsid w:val="00CF1712"/>
    <w:rsid w:val="00CF173E"/>
    <w:rsid w:val="00CF1899"/>
    <w:rsid w:val="00CF1AF3"/>
    <w:rsid w:val="00CF1D48"/>
    <w:rsid w:val="00CF2128"/>
    <w:rsid w:val="00CF2785"/>
    <w:rsid w:val="00CF29D4"/>
    <w:rsid w:val="00CF2AB0"/>
    <w:rsid w:val="00CF2B7F"/>
    <w:rsid w:val="00CF2D0D"/>
    <w:rsid w:val="00CF3012"/>
    <w:rsid w:val="00CF3091"/>
    <w:rsid w:val="00CF319E"/>
    <w:rsid w:val="00CF35C2"/>
    <w:rsid w:val="00CF3644"/>
    <w:rsid w:val="00CF37CA"/>
    <w:rsid w:val="00CF3BBB"/>
    <w:rsid w:val="00CF3CBC"/>
    <w:rsid w:val="00CF3FB8"/>
    <w:rsid w:val="00CF4265"/>
    <w:rsid w:val="00CF4638"/>
    <w:rsid w:val="00CF498A"/>
    <w:rsid w:val="00CF4C6D"/>
    <w:rsid w:val="00CF4FA6"/>
    <w:rsid w:val="00CF5539"/>
    <w:rsid w:val="00CF5A27"/>
    <w:rsid w:val="00CF5A8E"/>
    <w:rsid w:val="00CF5B08"/>
    <w:rsid w:val="00CF5B1D"/>
    <w:rsid w:val="00CF5E5B"/>
    <w:rsid w:val="00CF5E8B"/>
    <w:rsid w:val="00CF5F50"/>
    <w:rsid w:val="00CF6C40"/>
    <w:rsid w:val="00CF7078"/>
    <w:rsid w:val="00CF76B9"/>
    <w:rsid w:val="00CF7732"/>
    <w:rsid w:val="00CF784C"/>
    <w:rsid w:val="00CF7869"/>
    <w:rsid w:val="00D000DD"/>
    <w:rsid w:val="00D005C3"/>
    <w:rsid w:val="00D00625"/>
    <w:rsid w:val="00D00817"/>
    <w:rsid w:val="00D00A1D"/>
    <w:rsid w:val="00D00AF9"/>
    <w:rsid w:val="00D00B12"/>
    <w:rsid w:val="00D00CBF"/>
    <w:rsid w:val="00D013EB"/>
    <w:rsid w:val="00D01472"/>
    <w:rsid w:val="00D0194C"/>
    <w:rsid w:val="00D019C2"/>
    <w:rsid w:val="00D019CA"/>
    <w:rsid w:val="00D01A5D"/>
    <w:rsid w:val="00D01A60"/>
    <w:rsid w:val="00D01ADA"/>
    <w:rsid w:val="00D01C3F"/>
    <w:rsid w:val="00D01D5C"/>
    <w:rsid w:val="00D0214C"/>
    <w:rsid w:val="00D02159"/>
    <w:rsid w:val="00D0219C"/>
    <w:rsid w:val="00D021DA"/>
    <w:rsid w:val="00D021DE"/>
    <w:rsid w:val="00D0227C"/>
    <w:rsid w:val="00D0244E"/>
    <w:rsid w:val="00D02696"/>
    <w:rsid w:val="00D02A23"/>
    <w:rsid w:val="00D02C1E"/>
    <w:rsid w:val="00D02F3B"/>
    <w:rsid w:val="00D02FEC"/>
    <w:rsid w:val="00D0348F"/>
    <w:rsid w:val="00D03678"/>
    <w:rsid w:val="00D0370F"/>
    <w:rsid w:val="00D037BB"/>
    <w:rsid w:val="00D03DDF"/>
    <w:rsid w:val="00D042B8"/>
    <w:rsid w:val="00D04735"/>
    <w:rsid w:val="00D048C1"/>
    <w:rsid w:val="00D04D31"/>
    <w:rsid w:val="00D050FC"/>
    <w:rsid w:val="00D051C3"/>
    <w:rsid w:val="00D05606"/>
    <w:rsid w:val="00D05813"/>
    <w:rsid w:val="00D05A60"/>
    <w:rsid w:val="00D05B3F"/>
    <w:rsid w:val="00D05CEA"/>
    <w:rsid w:val="00D05CFA"/>
    <w:rsid w:val="00D05EC4"/>
    <w:rsid w:val="00D06222"/>
    <w:rsid w:val="00D0626D"/>
    <w:rsid w:val="00D063C6"/>
    <w:rsid w:val="00D066B1"/>
    <w:rsid w:val="00D06840"/>
    <w:rsid w:val="00D068CF"/>
    <w:rsid w:val="00D069AC"/>
    <w:rsid w:val="00D06B9D"/>
    <w:rsid w:val="00D06CB0"/>
    <w:rsid w:val="00D06E27"/>
    <w:rsid w:val="00D06F77"/>
    <w:rsid w:val="00D06F85"/>
    <w:rsid w:val="00D07137"/>
    <w:rsid w:val="00D074AE"/>
    <w:rsid w:val="00D07523"/>
    <w:rsid w:val="00D07555"/>
    <w:rsid w:val="00D07A34"/>
    <w:rsid w:val="00D07BA6"/>
    <w:rsid w:val="00D07BBD"/>
    <w:rsid w:val="00D10062"/>
    <w:rsid w:val="00D10154"/>
    <w:rsid w:val="00D10560"/>
    <w:rsid w:val="00D1057E"/>
    <w:rsid w:val="00D10A36"/>
    <w:rsid w:val="00D10ACC"/>
    <w:rsid w:val="00D10C1F"/>
    <w:rsid w:val="00D10F55"/>
    <w:rsid w:val="00D1105D"/>
    <w:rsid w:val="00D11271"/>
    <w:rsid w:val="00D1133D"/>
    <w:rsid w:val="00D115D7"/>
    <w:rsid w:val="00D118FE"/>
    <w:rsid w:val="00D11915"/>
    <w:rsid w:val="00D11EA3"/>
    <w:rsid w:val="00D11F7A"/>
    <w:rsid w:val="00D121C2"/>
    <w:rsid w:val="00D1226B"/>
    <w:rsid w:val="00D12275"/>
    <w:rsid w:val="00D122AB"/>
    <w:rsid w:val="00D12338"/>
    <w:rsid w:val="00D128FC"/>
    <w:rsid w:val="00D12C95"/>
    <w:rsid w:val="00D12CF1"/>
    <w:rsid w:val="00D12F01"/>
    <w:rsid w:val="00D1309F"/>
    <w:rsid w:val="00D13899"/>
    <w:rsid w:val="00D139BE"/>
    <w:rsid w:val="00D13FDC"/>
    <w:rsid w:val="00D140A5"/>
    <w:rsid w:val="00D141FD"/>
    <w:rsid w:val="00D14604"/>
    <w:rsid w:val="00D1466F"/>
    <w:rsid w:val="00D1470B"/>
    <w:rsid w:val="00D14842"/>
    <w:rsid w:val="00D1490A"/>
    <w:rsid w:val="00D14BFA"/>
    <w:rsid w:val="00D14C1E"/>
    <w:rsid w:val="00D14D7D"/>
    <w:rsid w:val="00D15330"/>
    <w:rsid w:val="00D15349"/>
    <w:rsid w:val="00D1549D"/>
    <w:rsid w:val="00D15568"/>
    <w:rsid w:val="00D1598F"/>
    <w:rsid w:val="00D159D5"/>
    <w:rsid w:val="00D15CAD"/>
    <w:rsid w:val="00D160A8"/>
    <w:rsid w:val="00D16217"/>
    <w:rsid w:val="00D163F5"/>
    <w:rsid w:val="00D16464"/>
    <w:rsid w:val="00D1647A"/>
    <w:rsid w:val="00D1664F"/>
    <w:rsid w:val="00D1692E"/>
    <w:rsid w:val="00D1698C"/>
    <w:rsid w:val="00D16F7C"/>
    <w:rsid w:val="00D1720F"/>
    <w:rsid w:val="00D17335"/>
    <w:rsid w:val="00D17492"/>
    <w:rsid w:val="00D17589"/>
    <w:rsid w:val="00D17632"/>
    <w:rsid w:val="00D17702"/>
    <w:rsid w:val="00D17836"/>
    <w:rsid w:val="00D17951"/>
    <w:rsid w:val="00D17D70"/>
    <w:rsid w:val="00D17FAC"/>
    <w:rsid w:val="00D201D6"/>
    <w:rsid w:val="00D2050A"/>
    <w:rsid w:val="00D2051F"/>
    <w:rsid w:val="00D20773"/>
    <w:rsid w:val="00D2087D"/>
    <w:rsid w:val="00D20965"/>
    <w:rsid w:val="00D20DF7"/>
    <w:rsid w:val="00D20E06"/>
    <w:rsid w:val="00D20FA1"/>
    <w:rsid w:val="00D21105"/>
    <w:rsid w:val="00D215BA"/>
    <w:rsid w:val="00D216A8"/>
    <w:rsid w:val="00D216CC"/>
    <w:rsid w:val="00D21A6C"/>
    <w:rsid w:val="00D21BCD"/>
    <w:rsid w:val="00D21EAC"/>
    <w:rsid w:val="00D21F8B"/>
    <w:rsid w:val="00D220B0"/>
    <w:rsid w:val="00D22150"/>
    <w:rsid w:val="00D227DA"/>
    <w:rsid w:val="00D22AEF"/>
    <w:rsid w:val="00D22B1E"/>
    <w:rsid w:val="00D22C1C"/>
    <w:rsid w:val="00D22ED8"/>
    <w:rsid w:val="00D22FB1"/>
    <w:rsid w:val="00D232C8"/>
    <w:rsid w:val="00D2333C"/>
    <w:rsid w:val="00D233B3"/>
    <w:rsid w:val="00D23734"/>
    <w:rsid w:val="00D2374F"/>
    <w:rsid w:val="00D23861"/>
    <w:rsid w:val="00D23A64"/>
    <w:rsid w:val="00D23BA3"/>
    <w:rsid w:val="00D23BFF"/>
    <w:rsid w:val="00D23F2A"/>
    <w:rsid w:val="00D2407C"/>
    <w:rsid w:val="00D2422B"/>
    <w:rsid w:val="00D24559"/>
    <w:rsid w:val="00D247D4"/>
    <w:rsid w:val="00D2482F"/>
    <w:rsid w:val="00D248E1"/>
    <w:rsid w:val="00D24E1D"/>
    <w:rsid w:val="00D24E7F"/>
    <w:rsid w:val="00D24E93"/>
    <w:rsid w:val="00D24EFB"/>
    <w:rsid w:val="00D25025"/>
    <w:rsid w:val="00D251CC"/>
    <w:rsid w:val="00D25444"/>
    <w:rsid w:val="00D255C7"/>
    <w:rsid w:val="00D25728"/>
    <w:rsid w:val="00D2574D"/>
    <w:rsid w:val="00D25ED2"/>
    <w:rsid w:val="00D25F6C"/>
    <w:rsid w:val="00D26038"/>
    <w:rsid w:val="00D260CD"/>
    <w:rsid w:val="00D260E4"/>
    <w:rsid w:val="00D2612A"/>
    <w:rsid w:val="00D26419"/>
    <w:rsid w:val="00D267AD"/>
    <w:rsid w:val="00D267DD"/>
    <w:rsid w:val="00D26A7D"/>
    <w:rsid w:val="00D26D0F"/>
    <w:rsid w:val="00D26D2B"/>
    <w:rsid w:val="00D26E38"/>
    <w:rsid w:val="00D26EC6"/>
    <w:rsid w:val="00D271AA"/>
    <w:rsid w:val="00D272B5"/>
    <w:rsid w:val="00D275B4"/>
    <w:rsid w:val="00D275DB"/>
    <w:rsid w:val="00D277DD"/>
    <w:rsid w:val="00D27906"/>
    <w:rsid w:val="00D279F2"/>
    <w:rsid w:val="00D27B0B"/>
    <w:rsid w:val="00D27C29"/>
    <w:rsid w:val="00D27DA9"/>
    <w:rsid w:val="00D300E6"/>
    <w:rsid w:val="00D30460"/>
    <w:rsid w:val="00D3072D"/>
    <w:rsid w:val="00D30834"/>
    <w:rsid w:val="00D309A5"/>
    <w:rsid w:val="00D30AD3"/>
    <w:rsid w:val="00D30CA9"/>
    <w:rsid w:val="00D30D1F"/>
    <w:rsid w:val="00D30D80"/>
    <w:rsid w:val="00D30E16"/>
    <w:rsid w:val="00D3101E"/>
    <w:rsid w:val="00D312EE"/>
    <w:rsid w:val="00D31424"/>
    <w:rsid w:val="00D31589"/>
    <w:rsid w:val="00D3188F"/>
    <w:rsid w:val="00D318BA"/>
    <w:rsid w:val="00D3194E"/>
    <w:rsid w:val="00D31FDB"/>
    <w:rsid w:val="00D32124"/>
    <w:rsid w:val="00D3247B"/>
    <w:rsid w:val="00D32485"/>
    <w:rsid w:val="00D324AF"/>
    <w:rsid w:val="00D32826"/>
    <w:rsid w:val="00D32B17"/>
    <w:rsid w:val="00D32F58"/>
    <w:rsid w:val="00D32FCD"/>
    <w:rsid w:val="00D3340B"/>
    <w:rsid w:val="00D3369E"/>
    <w:rsid w:val="00D33711"/>
    <w:rsid w:val="00D33E1C"/>
    <w:rsid w:val="00D33FC6"/>
    <w:rsid w:val="00D3415F"/>
    <w:rsid w:val="00D3446A"/>
    <w:rsid w:val="00D344F2"/>
    <w:rsid w:val="00D3454C"/>
    <w:rsid w:val="00D34552"/>
    <w:rsid w:val="00D349DF"/>
    <w:rsid w:val="00D34A98"/>
    <w:rsid w:val="00D34DDC"/>
    <w:rsid w:val="00D34F1E"/>
    <w:rsid w:val="00D3570E"/>
    <w:rsid w:val="00D3572D"/>
    <w:rsid w:val="00D35951"/>
    <w:rsid w:val="00D359E3"/>
    <w:rsid w:val="00D35AD1"/>
    <w:rsid w:val="00D35CCF"/>
    <w:rsid w:val="00D35D47"/>
    <w:rsid w:val="00D36268"/>
    <w:rsid w:val="00D363E1"/>
    <w:rsid w:val="00D36757"/>
    <w:rsid w:val="00D36793"/>
    <w:rsid w:val="00D36E64"/>
    <w:rsid w:val="00D36F0C"/>
    <w:rsid w:val="00D3751B"/>
    <w:rsid w:val="00D37743"/>
    <w:rsid w:val="00D377A0"/>
    <w:rsid w:val="00D37B6E"/>
    <w:rsid w:val="00D37B89"/>
    <w:rsid w:val="00D37CCB"/>
    <w:rsid w:val="00D37D00"/>
    <w:rsid w:val="00D37E91"/>
    <w:rsid w:val="00D37F04"/>
    <w:rsid w:val="00D37F9C"/>
    <w:rsid w:val="00D400C2"/>
    <w:rsid w:val="00D40251"/>
    <w:rsid w:val="00D4036B"/>
    <w:rsid w:val="00D404BA"/>
    <w:rsid w:val="00D40668"/>
    <w:rsid w:val="00D4079F"/>
    <w:rsid w:val="00D4097C"/>
    <w:rsid w:val="00D40B61"/>
    <w:rsid w:val="00D40FF6"/>
    <w:rsid w:val="00D41070"/>
    <w:rsid w:val="00D41198"/>
    <w:rsid w:val="00D4125E"/>
    <w:rsid w:val="00D413DD"/>
    <w:rsid w:val="00D41C46"/>
    <w:rsid w:val="00D422D3"/>
    <w:rsid w:val="00D424ED"/>
    <w:rsid w:val="00D42665"/>
    <w:rsid w:val="00D42790"/>
    <w:rsid w:val="00D429FE"/>
    <w:rsid w:val="00D42B97"/>
    <w:rsid w:val="00D42C0F"/>
    <w:rsid w:val="00D42C56"/>
    <w:rsid w:val="00D42C71"/>
    <w:rsid w:val="00D42D39"/>
    <w:rsid w:val="00D43189"/>
    <w:rsid w:val="00D437C7"/>
    <w:rsid w:val="00D43950"/>
    <w:rsid w:val="00D43A83"/>
    <w:rsid w:val="00D44166"/>
    <w:rsid w:val="00D4422B"/>
    <w:rsid w:val="00D4428A"/>
    <w:rsid w:val="00D44396"/>
    <w:rsid w:val="00D44AD1"/>
    <w:rsid w:val="00D44BB8"/>
    <w:rsid w:val="00D44CF7"/>
    <w:rsid w:val="00D44D29"/>
    <w:rsid w:val="00D44D8C"/>
    <w:rsid w:val="00D44DC5"/>
    <w:rsid w:val="00D44FAA"/>
    <w:rsid w:val="00D4521F"/>
    <w:rsid w:val="00D4551A"/>
    <w:rsid w:val="00D4554A"/>
    <w:rsid w:val="00D45620"/>
    <w:rsid w:val="00D45625"/>
    <w:rsid w:val="00D4596B"/>
    <w:rsid w:val="00D459FC"/>
    <w:rsid w:val="00D45B07"/>
    <w:rsid w:val="00D45D54"/>
    <w:rsid w:val="00D4617C"/>
    <w:rsid w:val="00D463A1"/>
    <w:rsid w:val="00D463B0"/>
    <w:rsid w:val="00D464E6"/>
    <w:rsid w:val="00D46564"/>
    <w:rsid w:val="00D465AB"/>
    <w:rsid w:val="00D468B1"/>
    <w:rsid w:val="00D46926"/>
    <w:rsid w:val="00D46B83"/>
    <w:rsid w:val="00D46B9C"/>
    <w:rsid w:val="00D46BA1"/>
    <w:rsid w:val="00D46C0C"/>
    <w:rsid w:val="00D46E31"/>
    <w:rsid w:val="00D46F5A"/>
    <w:rsid w:val="00D471E5"/>
    <w:rsid w:val="00D47472"/>
    <w:rsid w:val="00D47669"/>
    <w:rsid w:val="00D4766B"/>
    <w:rsid w:val="00D476C5"/>
    <w:rsid w:val="00D4795F"/>
    <w:rsid w:val="00D47AD7"/>
    <w:rsid w:val="00D47BD3"/>
    <w:rsid w:val="00D47E9A"/>
    <w:rsid w:val="00D47E9C"/>
    <w:rsid w:val="00D50485"/>
    <w:rsid w:val="00D504C2"/>
    <w:rsid w:val="00D50669"/>
    <w:rsid w:val="00D508D0"/>
    <w:rsid w:val="00D50A08"/>
    <w:rsid w:val="00D51325"/>
    <w:rsid w:val="00D513BB"/>
    <w:rsid w:val="00D51459"/>
    <w:rsid w:val="00D514BF"/>
    <w:rsid w:val="00D518E9"/>
    <w:rsid w:val="00D51967"/>
    <w:rsid w:val="00D51992"/>
    <w:rsid w:val="00D51EBF"/>
    <w:rsid w:val="00D52071"/>
    <w:rsid w:val="00D5211E"/>
    <w:rsid w:val="00D521AC"/>
    <w:rsid w:val="00D52228"/>
    <w:rsid w:val="00D52F41"/>
    <w:rsid w:val="00D5302C"/>
    <w:rsid w:val="00D53037"/>
    <w:rsid w:val="00D530BA"/>
    <w:rsid w:val="00D534EE"/>
    <w:rsid w:val="00D5379E"/>
    <w:rsid w:val="00D53D83"/>
    <w:rsid w:val="00D53EB8"/>
    <w:rsid w:val="00D53EC4"/>
    <w:rsid w:val="00D5403C"/>
    <w:rsid w:val="00D5405D"/>
    <w:rsid w:val="00D54293"/>
    <w:rsid w:val="00D543B8"/>
    <w:rsid w:val="00D54495"/>
    <w:rsid w:val="00D546C7"/>
    <w:rsid w:val="00D54A98"/>
    <w:rsid w:val="00D54FEA"/>
    <w:rsid w:val="00D5523E"/>
    <w:rsid w:val="00D55255"/>
    <w:rsid w:val="00D55556"/>
    <w:rsid w:val="00D55677"/>
    <w:rsid w:val="00D55701"/>
    <w:rsid w:val="00D55EF5"/>
    <w:rsid w:val="00D5619C"/>
    <w:rsid w:val="00D562B5"/>
    <w:rsid w:val="00D562D1"/>
    <w:rsid w:val="00D563E0"/>
    <w:rsid w:val="00D568C1"/>
    <w:rsid w:val="00D568E2"/>
    <w:rsid w:val="00D56918"/>
    <w:rsid w:val="00D56AE6"/>
    <w:rsid w:val="00D56C34"/>
    <w:rsid w:val="00D56CE7"/>
    <w:rsid w:val="00D570D2"/>
    <w:rsid w:val="00D570E6"/>
    <w:rsid w:val="00D57223"/>
    <w:rsid w:val="00D5726E"/>
    <w:rsid w:val="00D573B9"/>
    <w:rsid w:val="00D574AB"/>
    <w:rsid w:val="00D575E0"/>
    <w:rsid w:val="00D576A4"/>
    <w:rsid w:val="00D578CA"/>
    <w:rsid w:val="00D57D90"/>
    <w:rsid w:val="00D57F26"/>
    <w:rsid w:val="00D60097"/>
    <w:rsid w:val="00D60253"/>
    <w:rsid w:val="00D6037F"/>
    <w:rsid w:val="00D6046A"/>
    <w:rsid w:val="00D60479"/>
    <w:rsid w:val="00D604FE"/>
    <w:rsid w:val="00D606A8"/>
    <w:rsid w:val="00D606F1"/>
    <w:rsid w:val="00D608D2"/>
    <w:rsid w:val="00D60981"/>
    <w:rsid w:val="00D60AEB"/>
    <w:rsid w:val="00D61055"/>
    <w:rsid w:val="00D61081"/>
    <w:rsid w:val="00D611F6"/>
    <w:rsid w:val="00D61264"/>
    <w:rsid w:val="00D617AD"/>
    <w:rsid w:val="00D617E4"/>
    <w:rsid w:val="00D618BE"/>
    <w:rsid w:val="00D61C18"/>
    <w:rsid w:val="00D61C1C"/>
    <w:rsid w:val="00D61D3B"/>
    <w:rsid w:val="00D61D9F"/>
    <w:rsid w:val="00D62040"/>
    <w:rsid w:val="00D620BC"/>
    <w:rsid w:val="00D62451"/>
    <w:rsid w:val="00D62653"/>
    <w:rsid w:val="00D62A36"/>
    <w:rsid w:val="00D62A4B"/>
    <w:rsid w:val="00D62AB9"/>
    <w:rsid w:val="00D62B3B"/>
    <w:rsid w:val="00D62FBD"/>
    <w:rsid w:val="00D6326C"/>
    <w:rsid w:val="00D632CD"/>
    <w:rsid w:val="00D632FB"/>
    <w:rsid w:val="00D63309"/>
    <w:rsid w:val="00D6345F"/>
    <w:rsid w:val="00D6352E"/>
    <w:rsid w:val="00D635BA"/>
    <w:rsid w:val="00D6361D"/>
    <w:rsid w:val="00D6365F"/>
    <w:rsid w:val="00D63843"/>
    <w:rsid w:val="00D6389A"/>
    <w:rsid w:val="00D638DB"/>
    <w:rsid w:val="00D63909"/>
    <w:rsid w:val="00D6397D"/>
    <w:rsid w:val="00D63C5A"/>
    <w:rsid w:val="00D6404B"/>
    <w:rsid w:val="00D64086"/>
    <w:rsid w:val="00D642B3"/>
    <w:rsid w:val="00D64486"/>
    <w:rsid w:val="00D64632"/>
    <w:rsid w:val="00D64713"/>
    <w:rsid w:val="00D648A9"/>
    <w:rsid w:val="00D648E4"/>
    <w:rsid w:val="00D649BB"/>
    <w:rsid w:val="00D64A6F"/>
    <w:rsid w:val="00D64BF1"/>
    <w:rsid w:val="00D64C35"/>
    <w:rsid w:val="00D650B1"/>
    <w:rsid w:val="00D6530C"/>
    <w:rsid w:val="00D65352"/>
    <w:rsid w:val="00D65416"/>
    <w:rsid w:val="00D655C5"/>
    <w:rsid w:val="00D65887"/>
    <w:rsid w:val="00D65A85"/>
    <w:rsid w:val="00D65DE1"/>
    <w:rsid w:val="00D664C3"/>
    <w:rsid w:val="00D664EF"/>
    <w:rsid w:val="00D665A4"/>
    <w:rsid w:val="00D665B3"/>
    <w:rsid w:val="00D669A6"/>
    <w:rsid w:val="00D66A10"/>
    <w:rsid w:val="00D6707E"/>
    <w:rsid w:val="00D676B7"/>
    <w:rsid w:val="00D6772F"/>
    <w:rsid w:val="00D67D1D"/>
    <w:rsid w:val="00D67DDB"/>
    <w:rsid w:val="00D67F03"/>
    <w:rsid w:val="00D70599"/>
    <w:rsid w:val="00D7059D"/>
    <w:rsid w:val="00D70608"/>
    <w:rsid w:val="00D708D0"/>
    <w:rsid w:val="00D70959"/>
    <w:rsid w:val="00D70B6D"/>
    <w:rsid w:val="00D70BA7"/>
    <w:rsid w:val="00D70BB2"/>
    <w:rsid w:val="00D70C10"/>
    <w:rsid w:val="00D7113E"/>
    <w:rsid w:val="00D713C0"/>
    <w:rsid w:val="00D713C1"/>
    <w:rsid w:val="00D71439"/>
    <w:rsid w:val="00D71553"/>
    <w:rsid w:val="00D71572"/>
    <w:rsid w:val="00D715FB"/>
    <w:rsid w:val="00D718B1"/>
    <w:rsid w:val="00D71B92"/>
    <w:rsid w:val="00D71CB7"/>
    <w:rsid w:val="00D71D95"/>
    <w:rsid w:val="00D71EBD"/>
    <w:rsid w:val="00D71EC0"/>
    <w:rsid w:val="00D71F0D"/>
    <w:rsid w:val="00D71FBF"/>
    <w:rsid w:val="00D7227C"/>
    <w:rsid w:val="00D72294"/>
    <w:rsid w:val="00D72298"/>
    <w:rsid w:val="00D722CF"/>
    <w:rsid w:val="00D722F3"/>
    <w:rsid w:val="00D72788"/>
    <w:rsid w:val="00D727F2"/>
    <w:rsid w:val="00D7281A"/>
    <w:rsid w:val="00D72AD9"/>
    <w:rsid w:val="00D72D78"/>
    <w:rsid w:val="00D73377"/>
    <w:rsid w:val="00D734B2"/>
    <w:rsid w:val="00D73527"/>
    <w:rsid w:val="00D73531"/>
    <w:rsid w:val="00D73706"/>
    <w:rsid w:val="00D73987"/>
    <w:rsid w:val="00D73AF0"/>
    <w:rsid w:val="00D73CF1"/>
    <w:rsid w:val="00D73E3C"/>
    <w:rsid w:val="00D7458F"/>
    <w:rsid w:val="00D74696"/>
    <w:rsid w:val="00D746EF"/>
    <w:rsid w:val="00D74893"/>
    <w:rsid w:val="00D74989"/>
    <w:rsid w:val="00D74990"/>
    <w:rsid w:val="00D74BDA"/>
    <w:rsid w:val="00D74F8D"/>
    <w:rsid w:val="00D7550F"/>
    <w:rsid w:val="00D757E4"/>
    <w:rsid w:val="00D75823"/>
    <w:rsid w:val="00D759B8"/>
    <w:rsid w:val="00D75A44"/>
    <w:rsid w:val="00D75B99"/>
    <w:rsid w:val="00D762C0"/>
    <w:rsid w:val="00D7639F"/>
    <w:rsid w:val="00D7640C"/>
    <w:rsid w:val="00D76455"/>
    <w:rsid w:val="00D76568"/>
    <w:rsid w:val="00D7657A"/>
    <w:rsid w:val="00D76612"/>
    <w:rsid w:val="00D766A1"/>
    <w:rsid w:val="00D7691B"/>
    <w:rsid w:val="00D76B8D"/>
    <w:rsid w:val="00D76C8B"/>
    <w:rsid w:val="00D76ED0"/>
    <w:rsid w:val="00D771F3"/>
    <w:rsid w:val="00D7745C"/>
    <w:rsid w:val="00D775AE"/>
    <w:rsid w:val="00D777E0"/>
    <w:rsid w:val="00D77A68"/>
    <w:rsid w:val="00D77BFA"/>
    <w:rsid w:val="00D77CD6"/>
    <w:rsid w:val="00D77DB9"/>
    <w:rsid w:val="00D800F2"/>
    <w:rsid w:val="00D802BC"/>
    <w:rsid w:val="00D80340"/>
    <w:rsid w:val="00D8036F"/>
    <w:rsid w:val="00D803E8"/>
    <w:rsid w:val="00D80AD9"/>
    <w:rsid w:val="00D80E1F"/>
    <w:rsid w:val="00D81013"/>
    <w:rsid w:val="00D810C7"/>
    <w:rsid w:val="00D8136C"/>
    <w:rsid w:val="00D813BA"/>
    <w:rsid w:val="00D8141E"/>
    <w:rsid w:val="00D8142C"/>
    <w:rsid w:val="00D814E6"/>
    <w:rsid w:val="00D817B8"/>
    <w:rsid w:val="00D81A47"/>
    <w:rsid w:val="00D81B11"/>
    <w:rsid w:val="00D81BB1"/>
    <w:rsid w:val="00D81CB8"/>
    <w:rsid w:val="00D81DDC"/>
    <w:rsid w:val="00D81E9A"/>
    <w:rsid w:val="00D81F30"/>
    <w:rsid w:val="00D820CD"/>
    <w:rsid w:val="00D82445"/>
    <w:rsid w:val="00D82709"/>
    <w:rsid w:val="00D82742"/>
    <w:rsid w:val="00D8284C"/>
    <w:rsid w:val="00D82A4E"/>
    <w:rsid w:val="00D82DA4"/>
    <w:rsid w:val="00D82DD1"/>
    <w:rsid w:val="00D830E2"/>
    <w:rsid w:val="00D83142"/>
    <w:rsid w:val="00D8315A"/>
    <w:rsid w:val="00D831A1"/>
    <w:rsid w:val="00D83246"/>
    <w:rsid w:val="00D83358"/>
    <w:rsid w:val="00D8371A"/>
    <w:rsid w:val="00D83895"/>
    <w:rsid w:val="00D839A3"/>
    <w:rsid w:val="00D840E6"/>
    <w:rsid w:val="00D844F9"/>
    <w:rsid w:val="00D847DC"/>
    <w:rsid w:val="00D8500B"/>
    <w:rsid w:val="00D85031"/>
    <w:rsid w:val="00D850F4"/>
    <w:rsid w:val="00D8533A"/>
    <w:rsid w:val="00D853C3"/>
    <w:rsid w:val="00D855D2"/>
    <w:rsid w:val="00D85788"/>
    <w:rsid w:val="00D85B1E"/>
    <w:rsid w:val="00D85D74"/>
    <w:rsid w:val="00D85D98"/>
    <w:rsid w:val="00D85F04"/>
    <w:rsid w:val="00D85F39"/>
    <w:rsid w:val="00D85F3C"/>
    <w:rsid w:val="00D86000"/>
    <w:rsid w:val="00D86199"/>
    <w:rsid w:val="00D86425"/>
    <w:rsid w:val="00D86673"/>
    <w:rsid w:val="00D8692F"/>
    <w:rsid w:val="00D86BC2"/>
    <w:rsid w:val="00D86C68"/>
    <w:rsid w:val="00D86CC9"/>
    <w:rsid w:val="00D86D99"/>
    <w:rsid w:val="00D86ECF"/>
    <w:rsid w:val="00D870AA"/>
    <w:rsid w:val="00D870B8"/>
    <w:rsid w:val="00D87120"/>
    <w:rsid w:val="00D8715E"/>
    <w:rsid w:val="00D873A6"/>
    <w:rsid w:val="00D87436"/>
    <w:rsid w:val="00D87453"/>
    <w:rsid w:val="00D87590"/>
    <w:rsid w:val="00D875E9"/>
    <w:rsid w:val="00D87632"/>
    <w:rsid w:val="00D87818"/>
    <w:rsid w:val="00D8786A"/>
    <w:rsid w:val="00D87B81"/>
    <w:rsid w:val="00D87E9F"/>
    <w:rsid w:val="00D90307"/>
    <w:rsid w:val="00D9033D"/>
    <w:rsid w:val="00D903C1"/>
    <w:rsid w:val="00D905ED"/>
    <w:rsid w:val="00D90664"/>
    <w:rsid w:val="00D906FE"/>
    <w:rsid w:val="00D9086C"/>
    <w:rsid w:val="00D908EA"/>
    <w:rsid w:val="00D90915"/>
    <w:rsid w:val="00D90C3B"/>
    <w:rsid w:val="00D90C67"/>
    <w:rsid w:val="00D90CD4"/>
    <w:rsid w:val="00D90D34"/>
    <w:rsid w:val="00D912D2"/>
    <w:rsid w:val="00D913DE"/>
    <w:rsid w:val="00D91485"/>
    <w:rsid w:val="00D914BA"/>
    <w:rsid w:val="00D9150A"/>
    <w:rsid w:val="00D91525"/>
    <w:rsid w:val="00D9153A"/>
    <w:rsid w:val="00D919BB"/>
    <w:rsid w:val="00D91DC8"/>
    <w:rsid w:val="00D91E57"/>
    <w:rsid w:val="00D92068"/>
    <w:rsid w:val="00D921EE"/>
    <w:rsid w:val="00D92224"/>
    <w:rsid w:val="00D9248D"/>
    <w:rsid w:val="00D925A8"/>
    <w:rsid w:val="00D92835"/>
    <w:rsid w:val="00D92CED"/>
    <w:rsid w:val="00D92F5F"/>
    <w:rsid w:val="00D93358"/>
    <w:rsid w:val="00D9342B"/>
    <w:rsid w:val="00D935C5"/>
    <w:rsid w:val="00D9366E"/>
    <w:rsid w:val="00D93779"/>
    <w:rsid w:val="00D93916"/>
    <w:rsid w:val="00D93ABC"/>
    <w:rsid w:val="00D93BE6"/>
    <w:rsid w:val="00D93D4F"/>
    <w:rsid w:val="00D93D83"/>
    <w:rsid w:val="00D93E9A"/>
    <w:rsid w:val="00D93FA6"/>
    <w:rsid w:val="00D940B6"/>
    <w:rsid w:val="00D9440F"/>
    <w:rsid w:val="00D944AC"/>
    <w:rsid w:val="00D94617"/>
    <w:rsid w:val="00D94867"/>
    <w:rsid w:val="00D9488B"/>
    <w:rsid w:val="00D9495D"/>
    <w:rsid w:val="00D94A83"/>
    <w:rsid w:val="00D94B93"/>
    <w:rsid w:val="00D94F42"/>
    <w:rsid w:val="00D9523B"/>
    <w:rsid w:val="00D952AF"/>
    <w:rsid w:val="00D955A4"/>
    <w:rsid w:val="00D9568B"/>
    <w:rsid w:val="00D95861"/>
    <w:rsid w:val="00D95CA9"/>
    <w:rsid w:val="00D95DA3"/>
    <w:rsid w:val="00D95E75"/>
    <w:rsid w:val="00D96227"/>
    <w:rsid w:val="00D9626B"/>
    <w:rsid w:val="00D96356"/>
    <w:rsid w:val="00D965CC"/>
    <w:rsid w:val="00D968C6"/>
    <w:rsid w:val="00D96A52"/>
    <w:rsid w:val="00D96A97"/>
    <w:rsid w:val="00D97002"/>
    <w:rsid w:val="00DA0353"/>
    <w:rsid w:val="00DA083F"/>
    <w:rsid w:val="00DA0892"/>
    <w:rsid w:val="00DA0EFE"/>
    <w:rsid w:val="00DA10AA"/>
    <w:rsid w:val="00DA10F0"/>
    <w:rsid w:val="00DA142C"/>
    <w:rsid w:val="00DA1B8B"/>
    <w:rsid w:val="00DA1D71"/>
    <w:rsid w:val="00DA1F6F"/>
    <w:rsid w:val="00DA2247"/>
    <w:rsid w:val="00DA22AB"/>
    <w:rsid w:val="00DA2488"/>
    <w:rsid w:val="00DA262D"/>
    <w:rsid w:val="00DA269C"/>
    <w:rsid w:val="00DA26FF"/>
    <w:rsid w:val="00DA2F7F"/>
    <w:rsid w:val="00DA31FA"/>
    <w:rsid w:val="00DA32B1"/>
    <w:rsid w:val="00DA3395"/>
    <w:rsid w:val="00DA33AA"/>
    <w:rsid w:val="00DA3488"/>
    <w:rsid w:val="00DA3590"/>
    <w:rsid w:val="00DA3722"/>
    <w:rsid w:val="00DA374C"/>
    <w:rsid w:val="00DA3761"/>
    <w:rsid w:val="00DA386E"/>
    <w:rsid w:val="00DA3B27"/>
    <w:rsid w:val="00DA3E33"/>
    <w:rsid w:val="00DA414E"/>
    <w:rsid w:val="00DA435B"/>
    <w:rsid w:val="00DA4414"/>
    <w:rsid w:val="00DA45B0"/>
    <w:rsid w:val="00DA465C"/>
    <w:rsid w:val="00DA4E20"/>
    <w:rsid w:val="00DA4F26"/>
    <w:rsid w:val="00DA53F6"/>
    <w:rsid w:val="00DA54BE"/>
    <w:rsid w:val="00DA5A41"/>
    <w:rsid w:val="00DA5AD7"/>
    <w:rsid w:val="00DA5AED"/>
    <w:rsid w:val="00DA5CAC"/>
    <w:rsid w:val="00DA5F0C"/>
    <w:rsid w:val="00DA603A"/>
    <w:rsid w:val="00DA6099"/>
    <w:rsid w:val="00DA60C8"/>
    <w:rsid w:val="00DA62B1"/>
    <w:rsid w:val="00DA64A6"/>
    <w:rsid w:val="00DA67B0"/>
    <w:rsid w:val="00DA6B7A"/>
    <w:rsid w:val="00DA7023"/>
    <w:rsid w:val="00DA71CF"/>
    <w:rsid w:val="00DA7289"/>
    <w:rsid w:val="00DA778B"/>
    <w:rsid w:val="00DA780A"/>
    <w:rsid w:val="00DA783D"/>
    <w:rsid w:val="00DA7918"/>
    <w:rsid w:val="00DA7B0D"/>
    <w:rsid w:val="00DA7E5B"/>
    <w:rsid w:val="00DA7FF9"/>
    <w:rsid w:val="00DB01B3"/>
    <w:rsid w:val="00DB0247"/>
    <w:rsid w:val="00DB0333"/>
    <w:rsid w:val="00DB0561"/>
    <w:rsid w:val="00DB0814"/>
    <w:rsid w:val="00DB0972"/>
    <w:rsid w:val="00DB09DC"/>
    <w:rsid w:val="00DB0B0D"/>
    <w:rsid w:val="00DB0BD4"/>
    <w:rsid w:val="00DB0D8E"/>
    <w:rsid w:val="00DB0E64"/>
    <w:rsid w:val="00DB0EB2"/>
    <w:rsid w:val="00DB0ED5"/>
    <w:rsid w:val="00DB1055"/>
    <w:rsid w:val="00DB1144"/>
    <w:rsid w:val="00DB13B1"/>
    <w:rsid w:val="00DB1423"/>
    <w:rsid w:val="00DB1545"/>
    <w:rsid w:val="00DB16DD"/>
    <w:rsid w:val="00DB19DF"/>
    <w:rsid w:val="00DB1DAE"/>
    <w:rsid w:val="00DB1DE4"/>
    <w:rsid w:val="00DB1E62"/>
    <w:rsid w:val="00DB1FA6"/>
    <w:rsid w:val="00DB1FE4"/>
    <w:rsid w:val="00DB226A"/>
    <w:rsid w:val="00DB2C3B"/>
    <w:rsid w:val="00DB2C7A"/>
    <w:rsid w:val="00DB2CB4"/>
    <w:rsid w:val="00DB2E56"/>
    <w:rsid w:val="00DB308C"/>
    <w:rsid w:val="00DB32B1"/>
    <w:rsid w:val="00DB33FD"/>
    <w:rsid w:val="00DB3822"/>
    <w:rsid w:val="00DB38A4"/>
    <w:rsid w:val="00DB38B7"/>
    <w:rsid w:val="00DB392B"/>
    <w:rsid w:val="00DB3A56"/>
    <w:rsid w:val="00DB3A95"/>
    <w:rsid w:val="00DB3ACF"/>
    <w:rsid w:val="00DB3B10"/>
    <w:rsid w:val="00DB3E25"/>
    <w:rsid w:val="00DB3EE1"/>
    <w:rsid w:val="00DB3F4A"/>
    <w:rsid w:val="00DB3F6F"/>
    <w:rsid w:val="00DB43B9"/>
    <w:rsid w:val="00DB451C"/>
    <w:rsid w:val="00DB4751"/>
    <w:rsid w:val="00DB47FF"/>
    <w:rsid w:val="00DB4900"/>
    <w:rsid w:val="00DB4A57"/>
    <w:rsid w:val="00DB4C8B"/>
    <w:rsid w:val="00DB4D25"/>
    <w:rsid w:val="00DB4D81"/>
    <w:rsid w:val="00DB4E1F"/>
    <w:rsid w:val="00DB4F64"/>
    <w:rsid w:val="00DB5053"/>
    <w:rsid w:val="00DB526E"/>
    <w:rsid w:val="00DB537A"/>
    <w:rsid w:val="00DB57D0"/>
    <w:rsid w:val="00DB5C07"/>
    <w:rsid w:val="00DB5C1E"/>
    <w:rsid w:val="00DB5D09"/>
    <w:rsid w:val="00DB658F"/>
    <w:rsid w:val="00DB65AD"/>
    <w:rsid w:val="00DB663E"/>
    <w:rsid w:val="00DB67E2"/>
    <w:rsid w:val="00DB6D29"/>
    <w:rsid w:val="00DB6EE4"/>
    <w:rsid w:val="00DB7258"/>
    <w:rsid w:val="00DB7287"/>
    <w:rsid w:val="00DB73D9"/>
    <w:rsid w:val="00DB743E"/>
    <w:rsid w:val="00DB7678"/>
    <w:rsid w:val="00DB7886"/>
    <w:rsid w:val="00DB78E6"/>
    <w:rsid w:val="00DC006E"/>
    <w:rsid w:val="00DC02BD"/>
    <w:rsid w:val="00DC0562"/>
    <w:rsid w:val="00DC05D5"/>
    <w:rsid w:val="00DC0778"/>
    <w:rsid w:val="00DC0910"/>
    <w:rsid w:val="00DC0BD2"/>
    <w:rsid w:val="00DC0CB2"/>
    <w:rsid w:val="00DC1002"/>
    <w:rsid w:val="00DC1845"/>
    <w:rsid w:val="00DC1A94"/>
    <w:rsid w:val="00DC1ABD"/>
    <w:rsid w:val="00DC1B69"/>
    <w:rsid w:val="00DC1C55"/>
    <w:rsid w:val="00DC1DA0"/>
    <w:rsid w:val="00DC225E"/>
    <w:rsid w:val="00DC25A3"/>
    <w:rsid w:val="00DC25A7"/>
    <w:rsid w:val="00DC270E"/>
    <w:rsid w:val="00DC2C2E"/>
    <w:rsid w:val="00DC2C46"/>
    <w:rsid w:val="00DC2C53"/>
    <w:rsid w:val="00DC2F3A"/>
    <w:rsid w:val="00DC2F54"/>
    <w:rsid w:val="00DC39D7"/>
    <w:rsid w:val="00DC3A3B"/>
    <w:rsid w:val="00DC3A53"/>
    <w:rsid w:val="00DC3AA3"/>
    <w:rsid w:val="00DC3BCC"/>
    <w:rsid w:val="00DC403C"/>
    <w:rsid w:val="00DC4121"/>
    <w:rsid w:val="00DC44AE"/>
    <w:rsid w:val="00DC4560"/>
    <w:rsid w:val="00DC4700"/>
    <w:rsid w:val="00DC4939"/>
    <w:rsid w:val="00DC4C07"/>
    <w:rsid w:val="00DC4C96"/>
    <w:rsid w:val="00DC4D79"/>
    <w:rsid w:val="00DC4E1C"/>
    <w:rsid w:val="00DC511F"/>
    <w:rsid w:val="00DC542D"/>
    <w:rsid w:val="00DC5507"/>
    <w:rsid w:val="00DC565A"/>
    <w:rsid w:val="00DC5834"/>
    <w:rsid w:val="00DC5B26"/>
    <w:rsid w:val="00DC5C07"/>
    <w:rsid w:val="00DC6095"/>
    <w:rsid w:val="00DC6488"/>
    <w:rsid w:val="00DC6673"/>
    <w:rsid w:val="00DC6744"/>
    <w:rsid w:val="00DC68B4"/>
    <w:rsid w:val="00DC6B33"/>
    <w:rsid w:val="00DC6CF4"/>
    <w:rsid w:val="00DC6DCB"/>
    <w:rsid w:val="00DC732A"/>
    <w:rsid w:val="00DC738E"/>
    <w:rsid w:val="00DC75BB"/>
    <w:rsid w:val="00DC7725"/>
    <w:rsid w:val="00DC7B87"/>
    <w:rsid w:val="00DC7B8E"/>
    <w:rsid w:val="00DC7BD0"/>
    <w:rsid w:val="00DC7C0D"/>
    <w:rsid w:val="00DD0125"/>
    <w:rsid w:val="00DD055D"/>
    <w:rsid w:val="00DD07D9"/>
    <w:rsid w:val="00DD0930"/>
    <w:rsid w:val="00DD09C9"/>
    <w:rsid w:val="00DD0B85"/>
    <w:rsid w:val="00DD0C8C"/>
    <w:rsid w:val="00DD0EBC"/>
    <w:rsid w:val="00DD1018"/>
    <w:rsid w:val="00DD10FF"/>
    <w:rsid w:val="00DD13F8"/>
    <w:rsid w:val="00DD18DB"/>
    <w:rsid w:val="00DD19D4"/>
    <w:rsid w:val="00DD1A9B"/>
    <w:rsid w:val="00DD1C81"/>
    <w:rsid w:val="00DD1CA7"/>
    <w:rsid w:val="00DD1D4E"/>
    <w:rsid w:val="00DD1DCD"/>
    <w:rsid w:val="00DD200E"/>
    <w:rsid w:val="00DD2289"/>
    <w:rsid w:val="00DD232D"/>
    <w:rsid w:val="00DD273F"/>
    <w:rsid w:val="00DD282B"/>
    <w:rsid w:val="00DD2AA1"/>
    <w:rsid w:val="00DD2B8C"/>
    <w:rsid w:val="00DD30BB"/>
    <w:rsid w:val="00DD30D5"/>
    <w:rsid w:val="00DD37C6"/>
    <w:rsid w:val="00DD3818"/>
    <w:rsid w:val="00DD3826"/>
    <w:rsid w:val="00DD3A58"/>
    <w:rsid w:val="00DD3D79"/>
    <w:rsid w:val="00DD3DA8"/>
    <w:rsid w:val="00DD3FE9"/>
    <w:rsid w:val="00DD40BD"/>
    <w:rsid w:val="00DD425A"/>
    <w:rsid w:val="00DD4332"/>
    <w:rsid w:val="00DD43DA"/>
    <w:rsid w:val="00DD45CD"/>
    <w:rsid w:val="00DD460F"/>
    <w:rsid w:val="00DD4829"/>
    <w:rsid w:val="00DD499C"/>
    <w:rsid w:val="00DD4CEB"/>
    <w:rsid w:val="00DD4E43"/>
    <w:rsid w:val="00DD5065"/>
    <w:rsid w:val="00DD5897"/>
    <w:rsid w:val="00DD5F62"/>
    <w:rsid w:val="00DD6070"/>
    <w:rsid w:val="00DD60E1"/>
    <w:rsid w:val="00DD6196"/>
    <w:rsid w:val="00DD62BB"/>
    <w:rsid w:val="00DD6336"/>
    <w:rsid w:val="00DD642E"/>
    <w:rsid w:val="00DD6475"/>
    <w:rsid w:val="00DD65AD"/>
    <w:rsid w:val="00DD67A0"/>
    <w:rsid w:val="00DD67A9"/>
    <w:rsid w:val="00DD681E"/>
    <w:rsid w:val="00DD68BC"/>
    <w:rsid w:val="00DD69B6"/>
    <w:rsid w:val="00DD6ABC"/>
    <w:rsid w:val="00DD6EC5"/>
    <w:rsid w:val="00DD7226"/>
    <w:rsid w:val="00DD7283"/>
    <w:rsid w:val="00DD734A"/>
    <w:rsid w:val="00DD7397"/>
    <w:rsid w:val="00DD76D6"/>
    <w:rsid w:val="00DD77C6"/>
    <w:rsid w:val="00DD77DD"/>
    <w:rsid w:val="00DD7A67"/>
    <w:rsid w:val="00DD7D29"/>
    <w:rsid w:val="00DE00CA"/>
    <w:rsid w:val="00DE02BC"/>
    <w:rsid w:val="00DE05B2"/>
    <w:rsid w:val="00DE05F8"/>
    <w:rsid w:val="00DE08E5"/>
    <w:rsid w:val="00DE0C1E"/>
    <w:rsid w:val="00DE0D1B"/>
    <w:rsid w:val="00DE1103"/>
    <w:rsid w:val="00DE1106"/>
    <w:rsid w:val="00DE12CD"/>
    <w:rsid w:val="00DE1303"/>
    <w:rsid w:val="00DE1347"/>
    <w:rsid w:val="00DE1366"/>
    <w:rsid w:val="00DE1526"/>
    <w:rsid w:val="00DE154E"/>
    <w:rsid w:val="00DE168F"/>
    <w:rsid w:val="00DE184A"/>
    <w:rsid w:val="00DE188F"/>
    <w:rsid w:val="00DE1974"/>
    <w:rsid w:val="00DE1A70"/>
    <w:rsid w:val="00DE1D8B"/>
    <w:rsid w:val="00DE2047"/>
    <w:rsid w:val="00DE2257"/>
    <w:rsid w:val="00DE241B"/>
    <w:rsid w:val="00DE28B5"/>
    <w:rsid w:val="00DE28DA"/>
    <w:rsid w:val="00DE29AE"/>
    <w:rsid w:val="00DE29FE"/>
    <w:rsid w:val="00DE2A3E"/>
    <w:rsid w:val="00DE2C2B"/>
    <w:rsid w:val="00DE320D"/>
    <w:rsid w:val="00DE333D"/>
    <w:rsid w:val="00DE376F"/>
    <w:rsid w:val="00DE3ED4"/>
    <w:rsid w:val="00DE4005"/>
    <w:rsid w:val="00DE40F8"/>
    <w:rsid w:val="00DE442A"/>
    <w:rsid w:val="00DE4494"/>
    <w:rsid w:val="00DE47D7"/>
    <w:rsid w:val="00DE4863"/>
    <w:rsid w:val="00DE4C1E"/>
    <w:rsid w:val="00DE4C40"/>
    <w:rsid w:val="00DE4DB4"/>
    <w:rsid w:val="00DE5280"/>
    <w:rsid w:val="00DE5343"/>
    <w:rsid w:val="00DE5563"/>
    <w:rsid w:val="00DE5809"/>
    <w:rsid w:val="00DE5961"/>
    <w:rsid w:val="00DE5ADE"/>
    <w:rsid w:val="00DE5D30"/>
    <w:rsid w:val="00DE5D38"/>
    <w:rsid w:val="00DE5F14"/>
    <w:rsid w:val="00DE6235"/>
    <w:rsid w:val="00DE62C2"/>
    <w:rsid w:val="00DE635F"/>
    <w:rsid w:val="00DE659C"/>
    <w:rsid w:val="00DE6728"/>
    <w:rsid w:val="00DE67EE"/>
    <w:rsid w:val="00DE6975"/>
    <w:rsid w:val="00DE6BC5"/>
    <w:rsid w:val="00DE6E16"/>
    <w:rsid w:val="00DE6E22"/>
    <w:rsid w:val="00DE6E77"/>
    <w:rsid w:val="00DE6E82"/>
    <w:rsid w:val="00DE6FE0"/>
    <w:rsid w:val="00DE7253"/>
    <w:rsid w:val="00DE728B"/>
    <w:rsid w:val="00DE72E3"/>
    <w:rsid w:val="00DE79CD"/>
    <w:rsid w:val="00DE7A56"/>
    <w:rsid w:val="00DE7E33"/>
    <w:rsid w:val="00DF016E"/>
    <w:rsid w:val="00DF0395"/>
    <w:rsid w:val="00DF03AE"/>
    <w:rsid w:val="00DF0553"/>
    <w:rsid w:val="00DF079F"/>
    <w:rsid w:val="00DF0A7F"/>
    <w:rsid w:val="00DF108E"/>
    <w:rsid w:val="00DF11D7"/>
    <w:rsid w:val="00DF1569"/>
    <w:rsid w:val="00DF174D"/>
    <w:rsid w:val="00DF182F"/>
    <w:rsid w:val="00DF18CE"/>
    <w:rsid w:val="00DF1948"/>
    <w:rsid w:val="00DF1B26"/>
    <w:rsid w:val="00DF21F9"/>
    <w:rsid w:val="00DF23A6"/>
    <w:rsid w:val="00DF2431"/>
    <w:rsid w:val="00DF2441"/>
    <w:rsid w:val="00DF25DC"/>
    <w:rsid w:val="00DF2615"/>
    <w:rsid w:val="00DF27DA"/>
    <w:rsid w:val="00DF2A61"/>
    <w:rsid w:val="00DF2C01"/>
    <w:rsid w:val="00DF2D8A"/>
    <w:rsid w:val="00DF30DD"/>
    <w:rsid w:val="00DF338C"/>
    <w:rsid w:val="00DF33B4"/>
    <w:rsid w:val="00DF3537"/>
    <w:rsid w:val="00DF37AF"/>
    <w:rsid w:val="00DF3B12"/>
    <w:rsid w:val="00DF3B46"/>
    <w:rsid w:val="00DF3BC1"/>
    <w:rsid w:val="00DF3DE8"/>
    <w:rsid w:val="00DF3EF9"/>
    <w:rsid w:val="00DF3F3E"/>
    <w:rsid w:val="00DF4482"/>
    <w:rsid w:val="00DF4611"/>
    <w:rsid w:val="00DF474B"/>
    <w:rsid w:val="00DF480F"/>
    <w:rsid w:val="00DF48F3"/>
    <w:rsid w:val="00DF4A1F"/>
    <w:rsid w:val="00DF4A8B"/>
    <w:rsid w:val="00DF4C7A"/>
    <w:rsid w:val="00DF531C"/>
    <w:rsid w:val="00DF55B3"/>
    <w:rsid w:val="00DF55DC"/>
    <w:rsid w:val="00DF5608"/>
    <w:rsid w:val="00DF56F6"/>
    <w:rsid w:val="00DF5B70"/>
    <w:rsid w:val="00DF5C3D"/>
    <w:rsid w:val="00DF5E40"/>
    <w:rsid w:val="00DF5EF5"/>
    <w:rsid w:val="00DF5F34"/>
    <w:rsid w:val="00DF60B3"/>
    <w:rsid w:val="00DF6147"/>
    <w:rsid w:val="00DF6195"/>
    <w:rsid w:val="00DF6232"/>
    <w:rsid w:val="00DF62A1"/>
    <w:rsid w:val="00DF631F"/>
    <w:rsid w:val="00DF653F"/>
    <w:rsid w:val="00DF688E"/>
    <w:rsid w:val="00DF68C0"/>
    <w:rsid w:val="00DF6A32"/>
    <w:rsid w:val="00DF6E70"/>
    <w:rsid w:val="00DF6EFA"/>
    <w:rsid w:val="00DF6F30"/>
    <w:rsid w:val="00DF7165"/>
    <w:rsid w:val="00DF75E3"/>
    <w:rsid w:val="00DF7855"/>
    <w:rsid w:val="00DF7A38"/>
    <w:rsid w:val="00DF7A8A"/>
    <w:rsid w:val="00DF7B05"/>
    <w:rsid w:val="00DF7B85"/>
    <w:rsid w:val="00DF7BCF"/>
    <w:rsid w:val="00DF7C78"/>
    <w:rsid w:val="00DF7DEC"/>
    <w:rsid w:val="00DF7E8A"/>
    <w:rsid w:val="00DF7F9C"/>
    <w:rsid w:val="00DF7FC9"/>
    <w:rsid w:val="00E0003E"/>
    <w:rsid w:val="00E0004E"/>
    <w:rsid w:val="00E0021D"/>
    <w:rsid w:val="00E00249"/>
    <w:rsid w:val="00E00278"/>
    <w:rsid w:val="00E0067E"/>
    <w:rsid w:val="00E006F5"/>
    <w:rsid w:val="00E00801"/>
    <w:rsid w:val="00E00932"/>
    <w:rsid w:val="00E00B5B"/>
    <w:rsid w:val="00E00B6D"/>
    <w:rsid w:val="00E00CB0"/>
    <w:rsid w:val="00E00E31"/>
    <w:rsid w:val="00E01174"/>
    <w:rsid w:val="00E01365"/>
    <w:rsid w:val="00E01771"/>
    <w:rsid w:val="00E018BA"/>
    <w:rsid w:val="00E01AE4"/>
    <w:rsid w:val="00E023AF"/>
    <w:rsid w:val="00E02544"/>
    <w:rsid w:val="00E0277A"/>
    <w:rsid w:val="00E0282A"/>
    <w:rsid w:val="00E0285C"/>
    <w:rsid w:val="00E02977"/>
    <w:rsid w:val="00E02A0A"/>
    <w:rsid w:val="00E02BDE"/>
    <w:rsid w:val="00E02FF0"/>
    <w:rsid w:val="00E02FF7"/>
    <w:rsid w:val="00E03117"/>
    <w:rsid w:val="00E03181"/>
    <w:rsid w:val="00E03325"/>
    <w:rsid w:val="00E0347D"/>
    <w:rsid w:val="00E03599"/>
    <w:rsid w:val="00E036D0"/>
    <w:rsid w:val="00E037B0"/>
    <w:rsid w:val="00E0384B"/>
    <w:rsid w:val="00E03905"/>
    <w:rsid w:val="00E03B01"/>
    <w:rsid w:val="00E03F8C"/>
    <w:rsid w:val="00E041B2"/>
    <w:rsid w:val="00E041CB"/>
    <w:rsid w:val="00E04338"/>
    <w:rsid w:val="00E04371"/>
    <w:rsid w:val="00E0443A"/>
    <w:rsid w:val="00E044EA"/>
    <w:rsid w:val="00E0455C"/>
    <w:rsid w:val="00E048C8"/>
    <w:rsid w:val="00E04A03"/>
    <w:rsid w:val="00E04D78"/>
    <w:rsid w:val="00E05181"/>
    <w:rsid w:val="00E0542D"/>
    <w:rsid w:val="00E05560"/>
    <w:rsid w:val="00E05638"/>
    <w:rsid w:val="00E05768"/>
    <w:rsid w:val="00E058B1"/>
    <w:rsid w:val="00E058C7"/>
    <w:rsid w:val="00E058DB"/>
    <w:rsid w:val="00E05ADC"/>
    <w:rsid w:val="00E05BAF"/>
    <w:rsid w:val="00E05C64"/>
    <w:rsid w:val="00E05D67"/>
    <w:rsid w:val="00E05D81"/>
    <w:rsid w:val="00E05E3E"/>
    <w:rsid w:val="00E05F0F"/>
    <w:rsid w:val="00E05F7B"/>
    <w:rsid w:val="00E06031"/>
    <w:rsid w:val="00E06227"/>
    <w:rsid w:val="00E06392"/>
    <w:rsid w:val="00E06645"/>
    <w:rsid w:val="00E06652"/>
    <w:rsid w:val="00E06913"/>
    <w:rsid w:val="00E06925"/>
    <w:rsid w:val="00E06967"/>
    <w:rsid w:val="00E069F0"/>
    <w:rsid w:val="00E06B11"/>
    <w:rsid w:val="00E06CFC"/>
    <w:rsid w:val="00E06D7D"/>
    <w:rsid w:val="00E06E2C"/>
    <w:rsid w:val="00E06F18"/>
    <w:rsid w:val="00E06F19"/>
    <w:rsid w:val="00E071DD"/>
    <w:rsid w:val="00E072E7"/>
    <w:rsid w:val="00E073D2"/>
    <w:rsid w:val="00E076A5"/>
    <w:rsid w:val="00E078AC"/>
    <w:rsid w:val="00E07A3B"/>
    <w:rsid w:val="00E07A4D"/>
    <w:rsid w:val="00E07BC0"/>
    <w:rsid w:val="00E07C0E"/>
    <w:rsid w:val="00E1008F"/>
    <w:rsid w:val="00E10177"/>
    <w:rsid w:val="00E10198"/>
    <w:rsid w:val="00E10474"/>
    <w:rsid w:val="00E105FA"/>
    <w:rsid w:val="00E10628"/>
    <w:rsid w:val="00E1064C"/>
    <w:rsid w:val="00E10798"/>
    <w:rsid w:val="00E10898"/>
    <w:rsid w:val="00E10A1E"/>
    <w:rsid w:val="00E10C22"/>
    <w:rsid w:val="00E1116F"/>
    <w:rsid w:val="00E1126C"/>
    <w:rsid w:val="00E11621"/>
    <w:rsid w:val="00E116E0"/>
    <w:rsid w:val="00E11B58"/>
    <w:rsid w:val="00E11F5A"/>
    <w:rsid w:val="00E11FA3"/>
    <w:rsid w:val="00E1237A"/>
    <w:rsid w:val="00E123FC"/>
    <w:rsid w:val="00E12517"/>
    <w:rsid w:val="00E1259D"/>
    <w:rsid w:val="00E12645"/>
    <w:rsid w:val="00E12855"/>
    <w:rsid w:val="00E12CF5"/>
    <w:rsid w:val="00E130A9"/>
    <w:rsid w:val="00E132A6"/>
    <w:rsid w:val="00E13308"/>
    <w:rsid w:val="00E1334D"/>
    <w:rsid w:val="00E13B59"/>
    <w:rsid w:val="00E13BC0"/>
    <w:rsid w:val="00E13C00"/>
    <w:rsid w:val="00E13D80"/>
    <w:rsid w:val="00E13DAF"/>
    <w:rsid w:val="00E1409E"/>
    <w:rsid w:val="00E14243"/>
    <w:rsid w:val="00E1438C"/>
    <w:rsid w:val="00E14712"/>
    <w:rsid w:val="00E14963"/>
    <w:rsid w:val="00E14A00"/>
    <w:rsid w:val="00E14A11"/>
    <w:rsid w:val="00E14B65"/>
    <w:rsid w:val="00E14B89"/>
    <w:rsid w:val="00E14E52"/>
    <w:rsid w:val="00E1501F"/>
    <w:rsid w:val="00E15114"/>
    <w:rsid w:val="00E151EB"/>
    <w:rsid w:val="00E15217"/>
    <w:rsid w:val="00E154A0"/>
    <w:rsid w:val="00E1560B"/>
    <w:rsid w:val="00E1562B"/>
    <w:rsid w:val="00E1568D"/>
    <w:rsid w:val="00E1571C"/>
    <w:rsid w:val="00E1572F"/>
    <w:rsid w:val="00E15778"/>
    <w:rsid w:val="00E1595D"/>
    <w:rsid w:val="00E1598D"/>
    <w:rsid w:val="00E15BF0"/>
    <w:rsid w:val="00E15C5E"/>
    <w:rsid w:val="00E15D8F"/>
    <w:rsid w:val="00E15D9E"/>
    <w:rsid w:val="00E15F58"/>
    <w:rsid w:val="00E16195"/>
    <w:rsid w:val="00E16355"/>
    <w:rsid w:val="00E1644A"/>
    <w:rsid w:val="00E1659C"/>
    <w:rsid w:val="00E166FD"/>
    <w:rsid w:val="00E167AA"/>
    <w:rsid w:val="00E16C5B"/>
    <w:rsid w:val="00E16C60"/>
    <w:rsid w:val="00E16C69"/>
    <w:rsid w:val="00E1711B"/>
    <w:rsid w:val="00E176F8"/>
    <w:rsid w:val="00E17892"/>
    <w:rsid w:val="00E17933"/>
    <w:rsid w:val="00E17C5D"/>
    <w:rsid w:val="00E17D0B"/>
    <w:rsid w:val="00E20136"/>
    <w:rsid w:val="00E20340"/>
    <w:rsid w:val="00E2037A"/>
    <w:rsid w:val="00E2037C"/>
    <w:rsid w:val="00E2042C"/>
    <w:rsid w:val="00E20450"/>
    <w:rsid w:val="00E2055A"/>
    <w:rsid w:val="00E2073B"/>
    <w:rsid w:val="00E20826"/>
    <w:rsid w:val="00E2097A"/>
    <w:rsid w:val="00E20A32"/>
    <w:rsid w:val="00E20A39"/>
    <w:rsid w:val="00E20AA0"/>
    <w:rsid w:val="00E20E57"/>
    <w:rsid w:val="00E210D5"/>
    <w:rsid w:val="00E2133B"/>
    <w:rsid w:val="00E213BB"/>
    <w:rsid w:val="00E214B3"/>
    <w:rsid w:val="00E21687"/>
    <w:rsid w:val="00E21724"/>
    <w:rsid w:val="00E2189F"/>
    <w:rsid w:val="00E21926"/>
    <w:rsid w:val="00E21B23"/>
    <w:rsid w:val="00E21D57"/>
    <w:rsid w:val="00E21F34"/>
    <w:rsid w:val="00E21FCA"/>
    <w:rsid w:val="00E22093"/>
    <w:rsid w:val="00E221C5"/>
    <w:rsid w:val="00E221FC"/>
    <w:rsid w:val="00E22610"/>
    <w:rsid w:val="00E22611"/>
    <w:rsid w:val="00E22714"/>
    <w:rsid w:val="00E23182"/>
    <w:rsid w:val="00E23283"/>
    <w:rsid w:val="00E23304"/>
    <w:rsid w:val="00E238A9"/>
    <w:rsid w:val="00E23944"/>
    <w:rsid w:val="00E2394A"/>
    <w:rsid w:val="00E23A40"/>
    <w:rsid w:val="00E23DDD"/>
    <w:rsid w:val="00E23DF1"/>
    <w:rsid w:val="00E23E37"/>
    <w:rsid w:val="00E23E90"/>
    <w:rsid w:val="00E24037"/>
    <w:rsid w:val="00E2405C"/>
    <w:rsid w:val="00E24409"/>
    <w:rsid w:val="00E24429"/>
    <w:rsid w:val="00E2449D"/>
    <w:rsid w:val="00E246C7"/>
    <w:rsid w:val="00E24828"/>
    <w:rsid w:val="00E248F0"/>
    <w:rsid w:val="00E2490F"/>
    <w:rsid w:val="00E24913"/>
    <w:rsid w:val="00E24C84"/>
    <w:rsid w:val="00E24D46"/>
    <w:rsid w:val="00E24F95"/>
    <w:rsid w:val="00E255A1"/>
    <w:rsid w:val="00E258A1"/>
    <w:rsid w:val="00E25C29"/>
    <w:rsid w:val="00E25C6D"/>
    <w:rsid w:val="00E25FD0"/>
    <w:rsid w:val="00E2611C"/>
    <w:rsid w:val="00E262C2"/>
    <w:rsid w:val="00E263D1"/>
    <w:rsid w:val="00E264A9"/>
    <w:rsid w:val="00E26523"/>
    <w:rsid w:val="00E2663F"/>
    <w:rsid w:val="00E26688"/>
    <w:rsid w:val="00E266EF"/>
    <w:rsid w:val="00E26A2D"/>
    <w:rsid w:val="00E26ABD"/>
    <w:rsid w:val="00E26B27"/>
    <w:rsid w:val="00E26C9B"/>
    <w:rsid w:val="00E26CFF"/>
    <w:rsid w:val="00E26FC7"/>
    <w:rsid w:val="00E274C3"/>
    <w:rsid w:val="00E2757F"/>
    <w:rsid w:val="00E275C3"/>
    <w:rsid w:val="00E27618"/>
    <w:rsid w:val="00E27796"/>
    <w:rsid w:val="00E279F3"/>
    <w:rsid w:val="00E27B99"/>
    <w:rsid w:val="00E27C9D"/>
    <w:rsid w:val="00E27CE3"/>
    <w:rsid w:val="00E27D71"/>
    <w:rsid w:val="00E27EF4"/>
    <w:rsid w:val="00E27EFF"/>
    <w:rsid w:val="00E27F17"/>
    <w:rsid w:val="00E30041"/>
    <w:rsid w:val="00E300CD"/>
    <w:rsid w:val="00E300DD"/>
    <w:rsid w:val="00E30198"/>
    <w:rsid w:val="00E302D8"/>
    <w:rsid w:val="00E30618"/>
    <w:rsid w:val="00E30697"/>
    <w:rsid w:val="00E30804"/>
    <w:rsid w:val="00E30852"/>
    <w:rsid w:val="00E30A31"/>
    <w:rsid w:val="00E30AA5"/>
    <w:rsid w:val="00E30AE2"/>
    <w:rsid w:val="00E30B54"/>
    <w:rsid w:val="00E30C05"/>
    <w:rsid w:val="00E30E12"/>
    <w:rsid w:val="00E31142"/>
    <w:rsid w:val="00E31244"/>
    <w:rsid w:val="00E3126A"/>
    <w:rsid w:val="00E3145A"/>
    <w:rsid w:val="00E315D6"/>
    <w:rsid w:val="00E31829"/>
    <w:rsid w:val="00E31894"/>
    <w:rsid w:val="00E319A5"/>
    <w:rsid w:val="00E31B0B"/>
    <w:rsid w:val="00E31FE2"/>
    <w:rsid w:val="00E320E2"/>
    <w:rsid w:val="00E32119"/>
    <w:rsid w:val="00E32238"/>
    <w:rsid w:val="00E322A7"/>
    <w:rsid w:val="00E3232F"/>
    <w:rsid w:val="00E326AC"/>
    <w:rsid w:val="00E326FA"/>
    <w:rsid w:val="00E327F0"/>
    <w:rsid w:val="00E32941"/>
    <w:rsid w:val="00E32A2C"/>
    <w:rsid w:val="00E32EBA"/>
    <w:rsid w:val="00E330ED"/>
    <w:rsid w:val="00E33110"/>
    <w:rsid w:val="00E332A3"/>
    <w:rsid w:val="00E33349"/>
    <w:rsid w:val="00E333EE"/>
    <w:rsid w:val="00E33486"/>
    <w:rsid w:val="00E3352A"/>
    <w:rsid w:val="00E3362B"/>
    <w:rsid w:val="00E3381C"/>
    <w:rsid w:val="00E33831"/>
    <w:rsid w:val="00E33AB2"/>
    <w:rsid w:val="00E33AB3"/>
    <w:rsid w:val="00E33DB8"/>
    <w:rsid w:val="00E340CB"/>
    <w:rsid w:val="00E343F4"/>
    <w:rsid w:val="00E3440B"/>
    <w:rsid w:val="00E34817"/>
    <w:rsid w:val="00E34828"/>
    <w:rsid w:val="00E34CA9"/>
    <w:rsid w:val="00E34E87"/>
    <w:rsid w:val="00E34F94"/>
    <w:rsid w:val="00E35017"/>
    <w:rsid w:val="00E35061"/>
    <w:rsid w:val="00E352E8"/>
    <w:rsid w:val="00E35359"/>
    <w:rsid w:val="00E35392"/>
    <w:rsid w:val="00E35470"/>
    <w:rsid w:val="00E35A46"/>
    <w:rsid w:val="00E35AE6"/>
    <w:rsid w:val="00E35B89"/>
    <w:rsid w:val="00E35CD7"/>
    <w:rsid w:val="00E35E1F"/>
    <w:rsid w:val="00E35E44"/>
    <w:rsid w:val="00E35F89"/>
    <w:rsid w:val="00E360A2"/>
    <w:rsid w:val="00E3610B"/>
    <w:rsid w:val="00E3626E"/>
    <w:rsid w:val="00E3652D"/>
    <w:rsid w:val="00E3658F"/>
    <w:rsid w:val="00E367CC"/>
    <w:rsid w:val="00E36861"/>
    <w:rsid w:val="00E369C7"/>
    <w:rsid w:val="00E36AD7"/>
    <w:rsid w:val="00E36AEE"/>
    <w:rsid w:val="00E36F95"/>
    <w:rsid w:val="00E37491"/>
    <w:rsid w:val="00E37693"/>
    <w:rsid w:val="00E37733"/>
    <w:rsid w:val="00E400F7"/>
    <w:rsid w:val="00E4018B"/>
    <w:rsid w:val="00E40527"/>
    <w:rsid w:val="00E405BD"/>
    <w:rsid w:val="00E405E7"/>
    <w:rsid w:val="00E405F2"/>
    <w:rsid w:val="00E4066C"/>
    <w:rsid w:val="00E40678"/>
    <w:rsid w:val="00E40850"/>
    <w:rsid w:val="00E409B0"/>
    <w:rsid w:val="00E40BBA"/>
    <w:rsid w:val="00E41147"/>
    <w:rsid w:val="00E411E8"/>
    <w:rsid w:val="00E415FB"/>
    <w:rsid w:val="00E416D6"/>
    <w:rsid w:val="00E41843"/>
    <w:rsid w:val="00E41AB1"/>
    <w:rsid w:val="00E41C79"/>
    <w:rsid w:val="00E41D38"/>
    <w:rsid w:val="00E41DD6"/>
    <w:rsid w:val="00E42072"/>
    <w:rsid w:val="00E4225A"/>
    <w:rsid w:val="00E42559"/>
    <w:rsid w:val="00E42799"/>
    <w:rsid w:val="00E4281A"/>
    <w:rsid w:val="00E42ACD"/>
    <w:rsid w:val="00E42DA3"/>
    <w:rsid w:val="00E42F0F"/>
    <w:rsid w:val="00E43298"/>
    <w:rsid w:val="00E43406"/>
    <w:rsid w:val="00E4361F"/>
    <w:rsid w:val="00E436A2"/>
    <w:rsid w:val="00E43B90"/>
    <w:rsid w:val="00E43BA3"/>
    <w:rsid w:val="00E43CAD"/>
    <w:rsid w:val="00E43FEF"/>
    <w:rsid w:val="00E44029"/>
    <w:rsid w:val="00E441FB"/>
    <w:rsid w:val="00E443FF"/>
    <w:rsid w:val="00E448EC"/>
    <w:rsid w:val="00E4494C"/>
    <w:rsid w:val="00E44CD0"/>
    <w:rsid w:val="00E44F84"/>
    <w:rsid w:val="00E45243"/>
    <w:rsid w:val="00E45616"/>
    <w:rsid w:val="00E4592D"/>
    <w:rsid w:val="00E45A8B"/>
    <w:rsid w:val="00E45D05"/>
    <w:rsid w:val="00E45D57"/>
    <w:rsid w:val="00E45E3F"/>
    <w:rsid w:val="00E45FAA"/>
    <w:rsid w:val="00E460B6"/>
    <w:rsid w:val="00E461F3"/>
    <w:rsid w:val="00E46329"/>
    <w:rsid w:val="00E4650A"/>
    <w:rsid w:val="00E4683C"/>
    <w:rsid w:val="00E469C7"/>
    <w:rsid w:val="00E46E6D"/>
    <w:rsid w:val="00E47478"/>
    <w:rsid w:val="00E475C8"/>
    <w:rsid w:val="00E4769F"/>
    <w:rsid w:val="00E47873"/>
    <w:rsid w:val="00E478C1"/>
    <w:rsid w:val="00E47A0C"/>
    <w:rsid w:val="00E47A29"/>
    <w:rsid w:val="00E47A72"/>
    <w:rsid w:val="00E47C2F"/>
    <w:rsid w:val="00E47C42"/>
    <w:rsid w:val="00E47EA8"/>
    <w:rsid w:val="00E504F3"/>
    <w:rsid w:val="00E50531"/>
    <w:rsid w:val="00E50682"/>
    <w:rsid w:val="00E50716"/>
    <w:rsid w:val="00E50718"/>
    <w:rsid w:val="00E5077C"/>
    <w:rsid w:val="00E507B6"/>
    <w:rsid w:val="00E50CA3"/>
    <w:rsid w:val="00E50CA4"/>
    <w:rsid w:val="00E50CB1"/>
    <w:rsid w:val="00E50E1D"/>
    <w:rsid w:val="00E50F3F"/>
    <w:rsid w:val="00E5129C"/>
    <w:rsid w:val="00E512BC"/>
    <w:rsid w:val="00E512BD"/>
    <w:rsid w:val="00E513AF"/>
    <w:rsid w:val="00E516F0"/>
    <w:rsid w:val="00E5179D"/>
    <w:rsid w:val="00E5194F"/>
    <w:rsid w:val="00E5195B"/>
    <w:rsid w:val="00E51979"/>
    <w:rsid w:val="00E51AEF"/>
    <w:rsid w:val="00E51B75"/>
    <w:rsid w:val="00E51BCC"/>
    <w:rsid w:val="00E51FDD"/>
    <w:rsid w:val="00E52036"/>
    <w:rsid w:val="00E520BC"/>
    <w:rsid w:val="00E52348"/>
    <w:rsid w:val="00E52448"/>
    <w:rsid w:val="00E52774"/>
    <w:rsid w:val="00E5286A"/>
    <w:rsid w:val="00E52D20"/>
    <w:rsid w:val="00E52EB9"/>
    <w:rsid w:val="00E530E8"/>
    <w:rsid w:val="00E53226"/>
    <w:rsid w:val="00E5351E"/>
    <w:rsid w:val="00E5354A"/>
    <w:rsid w:val="00E53818"/>
    <w:rsid w:val="00E53842"/>
    <w:rsid w:val="00E53A77"/>
    <w:rsid w:val="00E53D65"/>
    <w:rsid w:val="00E53E13"/>
    <w:rsid w:val="00E53EB2"/>
    <w:rsid w:val="00E53EF4"/>
    <w:rsid w:val="00E54036"/>
    <w:rsid w:val="00E541B7"/>
    <w:rsid w:val="00E54202"/>
    <w:rsid w:val="00E54387"/>
    <w:rsid w:val="00E544DF"/>
    <w:rsid w:val="00E5476B"/>
    <w:rsid w:val="00E547F8"/>
    <w:rsid w:val="00E547FA"/>
    <w:rsid w:val="00E54BEE"/>
    <w:rsid w:val="00E54C8B"/>
    <w:rsid w:val="00E54F63"/>
    <w:rsid w:val="00E54FE0"/>
    <w:rsid w:val="00E55335"/>
    <w:rsid w:val="00E55355"/>
    <w:rsid w:val="00E5562A"/>
    <w:rsid w:val="00E55B28"/>
    <w:rsid w:val="00E55CC3"/>
    <w:rsid w:val="00E55D00"/>
    <w:rsid w:val="00E55E49"/>
    <w:rsid w:val="00E55E76"/>
    <w:rsid w:val="00E5611C"/>
    <w:rsid w:val="00E561C0"/>
    <w:rsid w:val="00E56232"/>
    <w:rsid w:val="00E56347"/>
    <w:rsid w:val="00E5635C"/>
    <w:rsid w:val="00E56758"/>
    <w:rsid w:val="00E56ACC"/>
    <w:rsid w:val="00E56C02"/>
    <w:rsid w:val="00E56DA6"/>
    <w:rsid w:val="00E5725B"/>
    <w:rsid w:val="00E57493"/>
    <w:rsid w:val="00E5783C"/>
    <w:rsid w:val="00E57857"/>
    <w:rsid w:val="00E57BC7"/>
    <w:rsid w:val="00E57DE4"/>
    <w:rsid w:val="00E57DFE"/>
    <w:rsid w:val="00E6019A"/>
    <w:rsid w:val="00E602B1"/>
    <w:rsid w:val="00E608B8"/>
    <w:rsid w:val="00E60A7D"/>
    <w:rsid w:val="00E60B8B"/>
    <w:rsid w:val="00E610FA"/>
    <w:rsid w:val="00E61131"/>
    <w:rsid w:val="00E61193"/>
    <w:rsid w:val="00E6123D"/>
    <w:rsid w:val="00E612F5"/>
    <w:rsid w:val="00E6169C"/>
    <w:rsid w:val="00E61779"/>
    <w:rsid w:val="00E617F1"/>
    <w:rsid w:val="00E618D6"/>
    <w:rsid w:val="00E61A34"/>
    <w:rsid w:val="00E61AA2"/>
    <w:rsid w:val="00E61BA2"/>
    <w:rsid w:val="00E61DA6"/>
    <w:rsid w:val="00E61F73"/>
    <w:rsid w:val="00E61FC3"/>
    <w:rsid w:val="00E62180"/>
    <w:rsid w:val="00E621B3"/>
    <w:rsid w:val="00E62277"/>
    <w:rsid w:val="00E62283"/>
    <w:rsid w:val="00E625DF"/>
    <w:rsid w:val="00E625EE"/>
    <w:rsid w:val="00E6284E"/>
    <w:rsid w:val="00E628D6"/>
    <w:rsid w:val="00E62A7F"/>
    <w:rsid w:val="00E62B70"/>
    <w:rsid w:val="00E62C56"/>
    <w:rsid w:val="00E62CC4"/>
    <w:rsid w:val="00E62CF8"/>
    <w:rsid w:val="00E62F0F"/>
    <w:rsid w:val="00E6315F"/>
    <w:rsid w:val="00E63180"/>
    <w:rsid w:val="00E63237"/>
    <w:rsid w:val="00E63C36"/>
    <w:rsid w:val="00E63C83"/>
    <w:rsid w:val="00E63CAA"/>
    <w:rsid w:val="00E63E89"/>
    <w:rsid w:val="00E63EE6"/>
    <w:rsid w:val="00E6435D"/>
    <w:rsid w:val="00E646A0"/>
    <w:rsid w:val="00E646C7"/>
    <w:rsid w:val="00E64CD9"/>
    <w:rsid w:val="00E64EC4"/>
    <w:rsid w:val="00E64EF9"/>
    <w:rsid w:val="00E650DD"/>
    <w:rsid w:val="00E655DD"/>
    <w:rsid w:val="00E65673"/>
    <w:rsid w:val="00E65697"/>
    <w:rsid w:val="00E65D1E"/>
    <w:rsid w:val="00E66008"/>
    <w:rsid w:val="00E66260"/>
    <w:rsid w:val="00E6631D"/>
    <w:rsid w:val="00E663DD"/>
    <w:rsid w:val="00E66504"/>
    <w:rsid w:val="00E665FE"/>
    <w:rsid w:val="00E6661A"/>
    <w:rsid w:val="00E6686A"/>
    <w:rsid w:val="00E66BF1"/>
    <w:rsid w:val="00E66C62"/>
    <w:rsid w:val="00E66E6B"/>
    <w:rsid w:val="00E66F0A"/>
    <w:rsid w:val="00E670B0"/>
    <w:rsid w:val="00E676D3"/>
    <w:rsid w:val="00E67780"/>
    <w:rsid w:val="00E67AA7"/>
    <w:rsid w:val="00E67E7D"/>
    <w:rsid w:val="00E67ED9"/>
    <w:rsid w:val="00E67F65"/>
    <w:rsid w:val="00E70099"/>
    <w:rsid w:val="00E700A7"/>
    <w:rsid w:val="00E703F3"/>
    <w:rsid w:val="00E70778"/>
    <w:rsid w:val="00E70894"/>
    <w:rsid w:val="00E70C06"/>
    <w:rsid w:val="00E70D3B"/>
    <w:rsid w:val="00E70FDF"/>
    <w:rsid w:val="00E7175C"/>
    <w:rsid w:val="00E7183B"/>
    <w:rsid w:val="00E718F0"/>
    <w:rsid w:val="00E71966"/>
    <w:rsid w:val="00E71B74"/>
    <w:rsid w:val="00E71BBA"/>
    <w:rsid w:val="00E71BBE"/>
    <w:rsid w:val="00E71C28"/>
    <w:rsid w:val="00E71C5F"/>
    <w:rsid w:val="00E71CFB"/>
    <w:rsid w:val="00E71E3E"/>
    <w:rsid w:val="00E72146"/>
    <w:rsid w:val="00E722CF"/>
    <w:rsid w:val="00E724C3"/>
    <w:rsid w:val="00E7252A"/>
    <w:rsid w:val="00E7260E"/>
    <w:rsid w:val="00E72633"/>
    <w:rsid w:val="00E729B8"/>
    <w:rsid w:val="00E72A6D"/>
    <w:rsid w:val="00E72AFE"/>
    <w:rsid w:val="00E72EEF"/>
    <w:rsid w:val="00E72F0A"/>
    <w:rsid w:val="00E72F6E"/>
    <w:rsid w:val="00E72F86"/>
    <w:rsid w:val="00E730F8"/>
    <w:rsid w:val="00E7343A"/>
    <w:rsid w:val="00E735F9"/>
    <w:rsid w:val="00E735FA"/>
    <w:rsid w:val="00E7372E"/>
    <w:rsid w:val="00E73773"/>
    <w:rsid w:val="00E74118"/>
    <w:rsid w:val="00E74124"/>
    <w:rsid w:val="00E7415C"/>
    <w:rsid w:val="00E7430D"/>
    <w:rsid w:val="00E743ED"/>
    <w:rsid w:val="00E74465"/>
    <w:rsid w:val="00E74676"/>
    <w:rsid w:val="00E749AA"/>
    <w:rsid w:val="00E74ABD"/>
    <w:rsid w:val="00E74B37"/>
    <w:rsid w:val="00E74B6B"/>
    <w:rsid w:val="00E74BF7"/>
    <w:rsid w:val="00E74C0F"/>
    <w:rsid w:val="00E74CA8"/>
    <w:rsid w:val="00E74E79"/>
    <w:rsid w:val="00E752B0"/>
    <w:rsid w:val="00E75507"/>
    <w:rsid w:val="00E75956"/>
    <w:rsid w:val="00E7595B"/>
    <w:rsid w:val="00E75AE2"/>
    <w:rsid w:val="00E75E48"/>
    <w:rsid w:val="00E75E60"/>
    <w:rsid w:val="00E75E8E"/>
    <w:rsid w:val="00E75F70"/>
    <w:rsid w:val="00E760C3"/>
    <w:rsid w:val="00E760C4"/>
    <w:rsid w:val="00E763F7"/>
    <w:rsid w:val="00E76456"/>
    <w:rsid w:val="00E76462"/>
    <w:rsid w:val="00E768F0"/>
    <w:rsid w:val="00E76958"/>
    <w:rsid w:val="00E76AF3"/>
    <w:rsid w:val="00E76B22"/>
    <w:rsid w:val="00E76DED"/>
    <w:rsid w:val="00E7717E"/>
    <w:rsid w:val="00E77629"/>
    <w:rsid w:val="00E7772E"/>
    <w:rsid w:val="00E7796F"/>
    <w:rsid w:val="00E77BC8"/>
    <w:rsid w:val="00E77CD7"/>
    <w:rsid w:val="00E77E11"/>
    <w:rsid w:val="00E77F88"/>
    <w:rsid w:val="00E804DA"/>
    <w:rsid w:val="00E80529"/>
    <w:rsid w:val="00E80577"/>
    <w:rsid w:val="00E806D0"/>
    <w:rsid w:val="00E806E1"/>
    <w:rsid w:val="00E80715"/>
    <w:rsid w:val="00E807B9"/>
    <w:rsid w:val="00E80875"/>
    <w:rsid w:val="00E80947"/>
    <w:rsid w:val="00E80C11"/>
    <w:rsid w:val="00E80CBB"/>
    <w:rsid w:val="00E80DC6"/>
    <w:rsid w:val="00E80EFB"/>
    <w:rsid w:val="00E81062"/>
    <w:rsid w:val="00E814F9"/>
    <w:rsid w:val="00E816AB"/>
    <w:rsid w:val="00E81705"/>
    <w:rsid w:val="00E81954"/>
    <w:rsid w:val="00E81B58"/>
    <w:rsid w:val="00E81BEE"/>
    <w:rsid w:val="00E822A9"/>
    <w:rsid w:val="00E822E8"/>
    <w:rsid w:val="00E823C0"/>
    <w:rsid w:val="00E824E7"/>
    <w:rsid w:val="00E827D3"/>
    <w:rsid w:val="00E82BC3"/>
    <w:rsid w:val="00E82BDA"/>
    <w:rsid w:val="00E82D64"/>
    <w:rsid w:val="00E830B5"/>
    <w:rsid w:val="00E8328A"/>
    <w:rsid w:val="00E83340"/>
    <w:rsid w:val="00E8340B"/>
    <w:rsid w:val="00E83456"/>
    <w:rsid w:val="00E83500"/>
    <w:rsid w:val="00E83569"/>
    <w:rsid w:val="00E835E4"/>
    <w:rsid w:val="00E83887"/>
    <w:rsid w:val="00E838F2"/>
    <w:rsid w:val="00E839DE"/>
    <w:rsid w:val="00E83D24"/>
    <w:rsid w:val="00E83DE7"/>
    <w:rsid w:val="00E83F0F"/>
    <w:rsid w:val="00E84182"/>
    <w:rsid w:val="00E8436B"/>
    <w:rsid w:val="00E844EA"/>
    <w:rsid w:val="00E84850"/>
    <w:rsid w:val="00E84CD2"/>
    <w:rsid w:val="00E84CE4"/>
    <w:rsid w:val="00E850F4"/>
    <w:rsid w:val="00E85465"/>
    <w:rsid w:val="00E856AF"/>
    <w:rsid w:val="00E858B1"/>
    <w:rsid w:val="00E859E5"/>
    <w:rsid w:val="00E85A25"/>
    <w:rsid w:val="00E85A71"/>
    <w:rsid w:val="00E85A89"/>
    <w:rsid w:val="00E861D9"/>
    <w:rsid w:val="00E863C1"/>
    <w:rsid w:val="00E8665D"/>
    <w:rsid w:val="00E86741"/>
    <w:rsid w:val="00E867BB"/>
    <w:rsid w:val="00E86A0E"/>
    <w:rsid w:val="00E86A2D"/>
    <w:rsid w:val="00E86A6A"/>
    <w:rsid w:val="00E86D59"/>
    <w:rsid w:val="00E86FE3"/>
    <w:rsid w:val="00E86FFA"/>
    <w:rsid w:val="00E870E8"/>
    <w:rsid w:val="00E874D6"/>
    <w:rsid w:val="00E87530"/>
    <w:rsid w:val="00E8768C"/>
    <w:rsid w:val="00E87728"/>
    <w:rsid w:val="00E87939"/>
    <w:rsid w:val="00E87B08"/>
    <w:rsid w:val="00E87BFD"/>
    <w:rsid w:val="00E87C2D"/>
    <w:rsid w:val="00E87F36"/>
    <w:rsid w:val="00E87F60"/>
    <w:rsid w:val="00E87F8D"/>
    <w:rsid w:val="00E90431"/>
    <w:rsid w:val="00E904F5"/>
    <w:rsid w:val="00E9067D"/>
    <w:rsid w:val="00E90759"/>
    <w:rsid w:val="00E90CB3"/>
    <w:rsid w:val="00E90F38"/>
    <w:rsid w:val="00E91106"/>
    <w:rsid w:val="00E911E2"/>
    <w:rsid w:val="00E9126C"/>
    <w:rsid w:val="00E913BC"/>
    <w:rsid w:val="00E914EF"/>
    <w:rsid w:val="00E91525"/>
    <w:rsid w:val="00E91795"/>
    <w:rsid w:val="00E918DD"/>
    <w:rsid w:val="00E919AE"/>
    <w:rsid w:val="00E91A79"/>
    <w:rsid w:val="00E91B4E"/>
    <w:rsid w:val="00E91D93"/>
    <w:rsid w:val="00E920D1"/>
    <w:rsid w:val="00E924EA"/>
    <w:rsid w:val="00E924F2"/>
    <w:rsid w:val="00E9255D"/>
    <w:rsid w:val="00E928FE"/>
    <w:rsid w:val="00E929D9"/>
    <w:rsid w:val="00E92BAF"/>
    <w:rsid w:val="00E92DD7"/>
    <w:rsid w:val="00E92F16"/>
    <w:rsid w:val="00E92F63"/>
    <w:rsid w:val="00E93521"/>
    <w:rsid w:val="00E93780"/>
    <w:rsid w:val="00E938F9"/>
    <w:rsid w:val="00E93934"/>
    <w:rsid w:val="00E9394C"/>
    <w:rsid w:val="00E939F5"/>
    <w:rsid w:val="00E93B2C"/>
    <w:rsid w:val="00E9400D"/>
    <w:rsid w:val="00E94244"/>
    <w:rsid w:val="00E9435D"/>
    <w:rsid w:val="00E94391"/>
    <w:rsid w:val="00E943BA"/>
    <w:rsid w:val="00E943D4"/>
    <w:rsid w:val="00E94578"/>
    <w:rsid w:val="00E9461F"/>
    <w:rsid w:val="00E946E3"/>
    <w:rsid w:val="00E9470F"/>
    <w:rsid w:val="00E94913"/>
    <w:rsid w:val="00E94964"/>
    <w:rsid w:val="00E94C98"/>
    <w:rsid w:val="00E94CD7"/>
    <w:rsid w:val="00E94F1A"/>
    <w:rsid w:val="00E95223"/>
    <w:rsid w:val="00E9524D"/>
    <w:rsid w:val="00E956DE"/>
    <w:rsid w:val="00E95728"/>
    <w:rsid w:val="00E95837"/>
    <w:rsid w:val="00E959FA"/>
    <w:rsid w:val="00E95A9E"/>
    <w:rsid w:val="00E95D64"/>
    <w:rsid w:val="00E95DF8"/>
    <w:rsid w:val="00E95FC6"/>
    <w:rsid w:val="00E963ED"/>
    <w:rsid w:val="00E967A5"/>
    <w:rsid w:val="00E96AEC"/>
    <w:rsid w:val="00E96B8E"/>
    <w:rsid w:val="00E96D5D"/>
    <w:rsid w:val="00E96E0D"/>
    <w:rsid w:val="00E96EE3"/>
    <w:rsid w:val="00E970B3"/>
    <w:rsid w:val="00E97184"/>
    <w:rsid w:val="00E97535"/>
    <w:rsid w:val="00E977CD"/>
    <w:rsid w:val="00E979E8"/>
    <w:rsid w:val="00E97DD9"/>
    <w:rsid w:val="00E97E08"/>
    <w:rsid w:val="00E97F94"/>
    <w:rsid w:val="00E97FB3"/>
    <w:rsid w:val="00EA01CB"/>
    <w:rsid w:val="00EA0499"/>
    <w:rsid w:val="00EA0571"/>
    <w:rsid w:val="00EA05CC"/>
    <w:rsid w:val="00EA071A"/>
    <w:rsid w:val="00EA0897"/>
    <w:rsid w:val="00EA0EC0"/>
    <w:rsid w:val="00EA1110"/>
    <w:rsid w:val="00EA12CA"/>
    <w:rsid w:val="00EA14E2"/>
    <w:rsid w:val="00EA17E8"/>
    <w:rsid w:val="00EA196C"/>
    <w:rsid w:val="00EA1B91"/>
    <w:rsid w:val="00EA1CCB"/>
    <w:rsid w:val="00EA1F0F"/>
    <w:rsid w:val="00EA203B"/>
    <w:rsid w:val="00EA20AE"/>
    <w:rsid w:val="00EA21CC"/>
    <w:rsid w:val="00EA24EE"/>
    <w:rsid w:val="00EA2697"/>
    <w:rsid w:val="00EA2C9A"/>
    <w:rsid w:val="00EA2D66"/>
    <w:rsid w:val="00EA2E56"/>
    <w:rsid w:val="00EA2EC2"/>
    <w:rsid w:val="00EA2F33"/>
    <w:rsid w:val="00EA339F"/>
    <w:rsid w:val="00EA359E"/>
    <w:rsid w:val="00EA3647"/>
    <w:rsid w:val="00EA3726"/>
    <w:rsid w:val="00EA374B"/>
    <w:rsid w:val="00EA3778"/>
    <w:rsid w:val="00EA38D8"/>
    <w:rsid w:val="00EA3917"/>
    <w:rsid w:val="00EA3CD0"/>
    <w:rsid w:val="00EA3E5D"/>
    <w:rsid w:val="00EA40B1"/>
    <w:rsid w:val="00EA416D"/>
    <w:rsid w:val="00EA4205"/>
    <w:rsid w:val="00EA420F"/>
    <w:rsid w:val="00EA44F0"/>
    <w:rsid w:val="00EA4AAD"/>
    <w:rsid w:val="00EA4B5A"/>
    <w:rsid w:val="00EA4C4A"/>
    <w:rsid w:val="00EA4DC4"/>
    <w:rsid w:val="00EA4DCF"/>
    <w:rsid w:val="00EA4E13"/>
    <w:rsid w:val="00EA4F9E"/>
    <w:rsid w:val="00EA52D5"/>
    <w:rsid w:val="00EA5595"/>
    <w:rsid w:val="00EA5899"/>
    <w:rsid w:val="00EA591B"/>
    <w:rsid w:val="00EA5B92"/>
    <w:rsid w:val="00EA6248"/>
    <w:rsid w:val="00EA62AE"/>
    <w:rsid w:val="00EA62AF"/>
    <w:rsid w:val="00EA663F"/>
    <w:rsid w:val="00EA6977"/>
    <w:rsid w:val="00EA69A3"/>
    <w:rsid w:val="00EA6BF0"/>
    <w:rsid w:val="00EA6C16"/>
    <w:rsid w:val="00EA6D31"/>
    <w:rsid w:val="00EA6FD5"/>
    <w:rsid w:val="00EA7077"/>
    <w:rsid w:val="00EA737F"/>
    <w:rsid w:val="00EA75A8"/>
    <w:rsid w:val="00EA770F"/>
    <w:rsid w:val="00EA7771"/>
    <w:rsid w:val="00EA77FF"/>
    <w:rsid w:val="00EA7980"/>
    <w:rsid w:val="00EA7C2B"/>
    <w:rsid w:val="00EA7D6F"/>
    <w:rsid w:val="00EA7E1F"/>
    <w:rsid w:val="00EA7EA0"/>
    <w:rsid w:val="00EA7ED3"/>
    <w:rsid w:val="00EA7F6F"/>
    <w:rsid w:val="00EA7FE5"/>
    <w:rsid w:val="00EB0134"/>
    <w:rsid w:val="00EB0272"/>
    <w:rsid w:val="00EB0626"/>
    <w:rsid w:val="00EB0B1B"/>
    <w:rsid w:val="00EB0EAE"/>
    <w:rsid w:val="00EB1188"/>
    <w:rsid w:val="00EB1366"/>
    <w:rsid w:val="00EB169E"/>
    <w:rsid w:val="00EB1757"/>
    <w:rsid w:val="00EB189E"/>
    <w:rsid w:val="00EB203E"/>
    <w:rsid w:val="00EB203F"/>
    <w:rsid w:val="00EB20BB"/>
    <w:rsid w:val="00EB2297"/>
    <w:rsid w:val="00EB243C"/>
    <w:rsid w:val="00EB2874"/>
    <w:rsid w:val="00EB295D"/>
    <w:rsid w:val="00EB2A09"/>
    <w:rsid w:val="00EB2F4F"/>
    <w:rsid w:val="00EB30BE"/>
    <w:rsid w:val="00EB342D"/>
    <w:rsid w:val="00EB3448"/>
    <w:rsid w:val="00EB352B"/>
    <w:rsid w:val="00EB3756"/>
    <w:rsid w:val="00EB3770"/>
    <w:rsid w:val="00EB3779"/>
    <w:rsid w:val="00EB3935"/>
    <w:rsid w:val="00EB3D17"/>
    <w:rsid w:val="00EB3FF3"/>
    <w:rsid w:val="00EB429A"/>
    <w:rsid w:val="00EB4387"/>
    <w:rsid w:val="00EB453B"/>
    <w:rsid w:val="00EB4555"/>
    <w:rsid w:val="00EB45E9"/>
    <w:rsid w:val="00EB45EF"/>
    <w:rsid w:val="00EB47D7"/>
    <w:rsid w:val="00EB4888"/>
    <w:rsid w:val="00EB5099"/>
    <w:rsid w:val="00EB5182"/>
    <w:rsid w:val="00EB521C"/>
    <w:rsid w:val="00EB537A"/>
    <w:rsid w:val="00EB557E"/>
    <w:rsid w:val="00EB56FE"/>
    <w:rsid w:val="00EB5704"/>
    <w:rsid w:val="00EB572A"/>
    <w:rsid w:val="00EB5881"/>
    <w:rsid w:val="00EB5910"/>
    <w:rsid w:val="00EB5927"/>
    <w:rsid w:val="00EB5954"/>
    <w:rsid w:val="00EB5AB5"/>
    <w:rsid w:val="00EB5EAD"/>
    <w:rsid w:val="00EB5EDB"/>
    <w:rsid w:val="00EB5F2D"/>
    <w:rsid w:val="00EB60BF"/>
    <w:rsid w:val="00EB6108"/>
    <w:rsid w:val="00EB639E"/>
    <w:rsid w:val="00EB6562"/>
    <w:rsid w:val="00EB675E"/>
    <w:rsid w:val="00EB68BE"/>
    <w:rsid w:val="00EB6A3D"/>
    <w:rsid w:val="00EB6A87"/>
    <w:rsid w:val="00EB6B36"/>
    <w:rsid w:val="00EB6C36"/>
    <w:rsid w:val="00EB6D5E"/>
    <w:rsid w:val="00EB70F5"/>
    <w:rsid w:val="00EB7153"/>
    <w:rsid w:val="00EB7218"/>
    <w:rsid w:val="00EB7263"/>
    <w:rsid w:val="00EB77B8"/>
    <w:rsid w:val="00EB7FC4"/>
    <w:rsid w:val="00EC0111"/>
    <w:rsid w:val="00EC0240"/>
    <w:rsid w:val="00EC0309"/>
    <w:rsid w:val="00EC045A"/>
    <w:rsid w:val="00EC07A9"/>
    <w:rsid w:val="00EC0956"/>
    <w:rsid w:val="00EC09A4"/>
    <w:rsid w:val="00EC0BE0"/>
    <w:rsid w:val="00EC0E6E"/>
    <w:rsid w:val="00EC0FAC"/>
    <w:rsid w:val="00EC11DF"/>
    <w:rsid w:val="00EC1249"/>
    <w:rsid w:val="00EC126F"/>
    <w:rsid w:val="00EC12C6"/>
    <w:rsid w:val="00EC14C5"/>
    <w:rsid w:val="00EC17B3"/>
    <w:rsid w:val="00EC1906"/>
    <w:rsid w:val="00EC1C16"/>
    <w:rsid w:val="00EC1D3C"/>
    <w:rsid w:val="00EC21D6"/>
    <w:rsid w:val="00EC2410"/>
    <w:rsid w:val="00EC2518"/>
    <w:rsid w:val="00EC2558"/>
    <w:rsid w:val="00EC256F"/>
    <w:rsid w:val="00EC2917"/>
    <w:rsid w:val="00EC2928"/>
    <w:rsid w:val="00EC29BC"/>
    <w:rsid w:val="00EC2ACF"/>
    <w:rsid w:val="00EC3072"/>
    <w:rsid w:val="00EC30AA"/>
    <w:rsid w:val="00EC33A3"/>
    <w:rsid w:val="00EC35E2"/>
    <w:rsid w:val="00EC36AC"/>
    <w:rsid w:val="00EC392D"/>
    <w:rsid w:val="00EC3AE7"/>
    <w:rsid w:val="00EC3F96"/>
    <w:rsid w:val="00EC460B"/>
    <w:rsid w:val="00EC49B4"/>
    <w:rsid w:val="00EC4A19"/>
    <w:rsid w:val="00EC4C07"/>
    <w:rsid w:val="00EC5019"/>
    <w:rsid w:val="00EC506D"/>
    <w:rsid w:val="00EC515E"/>
    <w:rsid w:val="00EC53A3"/>
    <w:rsid w:val="00EC541E"/>
    <w:rsid w:val="00EC546F"/>
    <w:rsid w:val="00EC547F"/>
    <w:rsid w:val="00EC5564"/>
    <w:rsid w:val="00EC566C"/>
    <w:rsid w:val="00EC568F"/>
    <w:rsid w:val="00EC56D7"/>
    <w:rsid w:val="00EC5796"/>
    <w:rsid w:val="00EC590F"/>
    <w:rsid w:val="00EC592C"/>
    <w:rsid w:val="00EC59A4"/>
    <w:rsid w:val="00EC5DDD"/>
    <w:rsid w:val="00EC6333"/>
    <w:rsid w:val="00EC6345"/>
    <w:rsid w:val="00EC63C9"/>
    <w:rsid w:val="00EC6439"/>
    <w:rsid w:val="00EC69C6"/>
    <w:rsid w:val="00EC69FF"/>
    <w:rsid w:val="00EC6E10"/>
    <w:rsid w:val="00EC6E3B"/>
    <w:rsid w:val="00EC6E6B"/>
    <w:rsid w:val="00EC6F50"/>
    <w:rsid w:val="00EC6FFA"/>
    <w:rsid w:val="00EC704D"/>
    <w:rsid w:val="00EC70F1"/>
    <w:rsid w:val="00EC7300"/>
    <w:rsid w:val="00EC788D"/>
    <w:rsid w:val="00EC78C0"/>
    <w:rsid w:val="00EC79D9"/>
    <w:rsid w:val="00EC7A0A"/>
    <w:rsid w:val="00EC7EFD"/>
    <w:rsid w:val="00EC7F0D"/>
    <w:rsid w:val="00ED002B"/>
    <w:rsid w:val="00ED0035"/>
    <w:rsid w:val="00ED0139"/>
    <w:rsid w:val="00ED04B0"/>
    <w:rsid w:val="00ED04CE"/>
    <w:rsid w:val="00ED05AD"/>
    <w:rsid w:val="00ED06F7"/>
    <w:rsid w:val="00ED07A8"/>
    <w:rsid w:val="00ED0A6A"/>
    <w:rsid w:val="00ED0B67"/>
    <w:rsid w:val="00ED0C4D"/>
    <w:rsid w:val="00ED0DF7"/>
    <w:rsid w:val="00ED0FBD"/>
    <w:rsid w:val="00ED13DF"/>
    <w:rsid w:val="00ED14F3"/>
    <w:rsid w:val="00ED1629"/>
    <w:rsid w:val="00ED1946"/>
    <w:rsid w:val="00ED1D87"/>
    <w:rsid w:val="00ED1D99"/>
    <w:rsid w:val="00ED2131"/>
    <w:rsid w:val="00ED214C"/>
    <w:rsid w:val="00ED2234"/>
    <w:rsid w:val="00ED26A2"/>
    <w:rsid w:val="00ED27EC"/>
    <w:rsid w:val="00ED28AA"/>
    <w:rsid w:val="00ED2982"/>
    <w:rsid w:val="00ED2F56"/>
    <w:rsid w:val="00ED3066"/>
    <w:rsid w:val="00ED30F3"/>
    <w:rsid w:val="00ED3283"/>
    <w:rsid w:val="00ED3554"/>
    <w:rsid w:val="00ED35D5"/>
    <w:rsid w:val="00ED3813"/>
    <w:rsid w:val="00ED38C6"/>
    <w:rsid w:val="00ED39DC"/>
    <w:rsid w:val="00ED3E1E"/>
    <w:rsid w:val="00ED3EA6"/>
    <w:rsid w:val="00ED4136"/>
    <w:rsid w:val="00ED47E5"/>
    <w:rsid w:val="00ED48A1"/>
    <w:rsid w:val="00ED4943"/>
    <w:rsid w:val="00ED4FE5"/>
    <w:rsid w:val="00ED502A"/>
    <w:rsid w:val="00ED516A"/>
    <w:rsid w:val="00ED544A"/>
    <w:rsid w:val="00ED570A"/>
    <w:rsid w:val="00ED58D4"/>
    <w:rsid w:val="00ED5946"/>
    <w:rsid w:val="00ED5BD6"/>
    <w:rsid w:val="00ED5C7B"/>
    <w:rsid w:val="00ED5CF2"/>
    <w:rsid w:val="00ED616C"/>
    <w:rsid w:val="00ED62D0"/>
    <w:rsid w:val="00ED639D"/>
    <w:rsid w:val="00ED6556"/>
    <w:rsid w:val="00ED6697"/>
    <w:rsid w:val="00ED67BD"/>
    <w:rsid w:val="00ED6BBA"/>
    <w:rsid w:val="00ED6F57"/>
    <w:rsid w:val="00ED706D"/>
    <w:rsid w:val="00ED726D"/>
    <w:rsid w:val="00ED7809"/>
    <w:rsid w:val="00ED7AB3"/>
    <w:rsid w:val="00ED7B62"/>
    <w:rsid w:val="00ED7DA0"/>
    <w:rsid w:val="00ED7F04"/>
    <w:rsid w:val="00ED7FA0"/>
    <w:rsid w:val="00EE0100"/>
    <w:rsid w:val="00EE0572"/>
    <w:rsid w:val="00EE05D2"/>
    <w:rsid w:val="00EE06D9"/>
    <w:rsid w:val="00EE07AD"/>
    <w:rsid w:val="00EE07D1"/>
    <w:rsid w:val="00EE07E8"/>
    <w:rsid w:val="00EE07FD"/>
    <w:rsid w:val="00EE083B"/>
    <w:rsid w:val="00EE094C"/>
    <w:rsid w:val="00EE0C46"/>
    <w:rsid w:val="00EE0CFD"/>
    <w:rsid w:val="00EE0DFD"/>
    <w:rsid w:val="00EE0E6D"/>
    <w:rsid w:val="00EE0F29"/>
    <w:rsid w:val="00EE125A"/>
    <w:rsid w:val="00EE14FB"/>
    <w:rsid w:val="00EE196A"/>
    <w:rsid w:val="00EE1BCA"/>
    <w:rsid w:val="00EE1BD0"/>
    <w:rsid w:val="00EE1E3B"/>
    <w:rsid w:val="00EE1ED2"/>
    <w:rsid w:val="00EE2120"/>
    <w:rsid w:val="00EE21C5"/>
    <w:rsid w:val="00EE255D"/>
    <w:rsid w:val="00EE27EB"/>
    <w:rsid w:val="00EE2A5B"/>
    <w:rsid w:val="00EE2ABF"/>
    <w:rsid w:val="00EE2AC7"/>
    <w:rsid w:val="00EE2F02"/>
    <w:rsid w:val="00EE2FF4"/>
    <w:rsid w:val="00EE30BA"/>
    <w:rsid w:val="00EE354D"/>
    <w:rsid w:val="00EE3948"/>
    <w:rsid w:val="00EE3B23"/>
    <w:rsid w:val="00EE3DA8"/>
    <w:rsid w:val="00EE4005"/>
    <w:rsid w:val="00EE4027"/>
    <w:rsid w:val="00EE40DC"/>
    <w:rsid w:val="00EE46AD"/>
    <w:rsid w:val="00EE4980"/>
    <w:rsid w:val="00EE4B98"/>
    <w:rsid w:val="00EE4CC4"/>
    <w:rsid w:val="00EE5009"/>
    <w:rsid w:val="00EE5183"/>
    <w:rsid w:val="00EE54EA"/>
    <w:rsid w:val="00EE55A7"/>
    <w:rsid w:val="00EE5651"/>
    <w:rsid w:val="00EE5904"/>
    <w:rsid w:val="00EE59A2"/>
    <w:rsid w:val="00EE5C2B"/>
    <w:rsid w:val="00EE5C56"/>
    <w:rsid w:val="00EE60D1"/>
    <w:rsid w:val="00EE64E1"/>
    <w:rsid w:val="00EE69C8"/>
    <w:rsid w:val="00EE69E1"/>
    <w:rsid w:val="00EE6B30"/>
    <w:rsid w:val="00EE6B5A"/>
    <w:rsid w:val="00EE6BD8"/>
    <w:rsid w:val="00EE7096"/>
    <w:rsid w:val="00EE7327"/>
    <w:rsid w:val="00EE73AA"/>
    <w:rsid w:val="00EE7448"/>
    <w:rsid w:val="00EE749B"/>
    <w:rsid w:val="00EE752A"/>
    <w:rsid w:val="00EE7583"/>
    <w:rsid w:val="00EE7726"/>
    <w:rsid w:val="00EE7966"/>
    <w:rsid w:val="00EE7AB4"/>
    <w:rsid w:val="00EE7FEE"/>
    <w:rsid w:val="00EF003C"/>
    <w:rsid w:val="00EF01C8"/>
    <w:rsid w:val="00EF032C"/>
    <w:rsid w:val="00EF03E5"/>
    <w:rsid w:val="00EF045F"/>
    <w:rsid w:val="00EF04B1"/>
    <w:rsid w:val="00EF0691"/>
    <w:rsid w:val="00EF06E9"/>
    <w:rsid w:val="00EF07B1"/>
    <w:rsid w:val="00EF07FF"/>
    <w:rsid w:val="00EF08F5"/>
    <w:rsid w:val="00EF0AF2"/>
    <w:rsid w:val="00EF0BC7"/>
    <w:rsid w:val="00EF11E1"/>
    <w:rsid w:val="00EF1302"/>
    <w:rsid w:val="00EF1378"/>
    <w:rsid w:val="00EF1466"/>
    <w:rsid w:val="00EF1497"/>
    <w:rsid w:val="00EF15E2"/>
    <w:rsid w:val="00EF183D"/>
    <w:rsid w:val="00EF193E"/>
    <w:rsid w:val="00EF1B9B"/>
    <w:rsid w:val="00EF1C84"/>
    <w:rsid w:val="00EF1CCB"/>
    <w:rsid w:val="00EF1D02"/>
    <w:rsid w:val="00EF1DCE"/>
    <w:rsid w:val="00EF1FB0"/>
    <w:rsid w:val="00EF2152"/>
    <w:rsid w:val="00EF2398"/>
    <w:rsid w:val="00EF258D"/>
    <w:rsid w:val="00EF25AE"/>
    <w:rsid w:val="00EF2FF2"/>
    <w:rsid w:val="00EF308B"/>
    <w:rsid w:val="00EF310B"/>
    <w:rsid w:val="00EF3289"/>
    <w:rsid w:val="00EF3580"/>
    <w:rsid w:val="00EF3631"/>
    <w:rsid w:val="00EF363A"/>
    <w:rsid w:val="00EF36CA"/>
    <w:rsid w:val="00EF3779"/>
    <w:rsid w:val="00EF3A67"/>
    <w:rsid w:val="00EF3B27"/>
    <w:rsid w:val="00EF3BCC"/>
    <w:rsid w:val="00EF3EEC"/>
    <w:rsid w:val="00EF3F14"/>
    <w:rsid w:val="00EF42EE"/>
    <w:rsid w:val="00EF4339"/>
    <w:rsid w:val="00EF4612"/>
    <w:rsid w:val="00EF4B75"/>
    <w:rsid w:val="00EF4EAF"/>
    <w:rsid w:val="00EF4F3E"/>
    <w:rsid w:val="00EF4F7D"/>
    <w:rsid w:val="00EF502C"/>
    <w:rsid w:val="00EF5410"/>
    <w:rsid w:val="00EF5502"/>
    <w:rsid w:val="00EF5528"/>
    <w:rsid w:val="00EF55F5"/>
    <w:rsid w:val="00EF56D6"/>
    <w:rsid w:val="00EF5708"/>
    <w:rsid w:val="00EF5A7D"/>
    <w:rsid w:val="00EF5BA8"/>
    <w:rsid w:val="00EF5D1D"/>
    <w:rsid w:val="00EF5E0C"/>
    <w:rsid w:val="00EF5E15"/>
    <w:rsid w:val="00EF5EDD"/>
    <w:rsid w:val="00EF5F4E"/>
    <w:rsid w:val="00EF63DE"/>
    <w:rsid w:val="00EF64C8"/>
    <w:rsid w:val="00EF64CF"/>
    <w:rsid w:val="00EF67C5"/>
    <w:rsid w:val="00EF6B60"/>
    <w:rsid w:val="00EF6C32"/>
    <w:rsid w:val="00EF6C5E"/>
    <w:rsid w:val="00EF6E6F"/>
    <w:rsid w:val="00EF6FE5"/>
    <w:rsid w:val="00EF7044"/>
    <w:rsid w:val="00EF720E"/>
    <w:rsid w:val="00EF7366"/>
    <w:rsid w:val="00EF7388"/>
    <w:rsid w:val="00EF73AC"/>
    <w:rsid w:val="00EF76DA"/>
    <w:rsid w:val="00EF77C5"/>
    <w:rsid w:val="00EF7B95"/>
    <w:rsid w:val="00EF7C21"/>
    <w:rsid w:val="00EF7C55"/>
    <w:rsid w:val="00EF7CDE"/>
    <w:rsid w:val="00F000A1"/>
    <w:rsid w:val="00F0022A"/>
    <w:rsid w:val="00F00316"/>
    <w:rsid w:val="00F009CE"/>
    <w:rsid w:val="00F00EF7"/>
    <w:rsid w:val="00F013C9"/>
    <w:rsid w:val="00F0157D"/>
    <w:rsid w:val="00F01729"/>
    <w:rsid w:val="00F01B04"/>
    <w:rsid w:val="00F01C51"/>
    <w:rsid w:val="00F020D7"/>
    <w:rsid w:val="00F020D9"/>
    <w:rsid w:val="00F02109"/>
    <w:rsid w:val="00F0238F"/>
    <w:rsid w:val="00F02999"/>
    <w:rsid w:val="00F029A5"/>
    <w:rsid w:val="00F02B85"/>
    <w:rsid w:val="00F03154"/>
    <w:rsid w:val="00F03204"/>
    <w:rsid w:val="00F03786"/>
    <w:rsid w:val="00F037C7"/>
    <w:rsid w:val="00F03CAE"/>
    <w:rsid w:val="00F03E49"/>
    <w:rsid w:val="00F03E6B"/>
    <w:rsid w:val="00F03E85"/>
    <w:rsid w:val="00F03FD8"/>
    <w:rsid w:val="00F04713"/>
    <w:rsid w:val="00F0472E"/>
    <w:rsid w:val="00F047F4"/>
    <w:rsid w:val="00F0484C"/>
    <w:rsid w:val="00F04918"/>
    <w:rsid w:val="00F04950"/>
    <w:rsid w:val="00F050C1"/>
    <w:rsid w:val="00F05142"/>
    <w:rsid w:val="00F052AC"/>
    <w:rsid w:val="00F054AB"/>
    <w:rsid w:val="00F0555B"/>
    <w:rsid w:val="00F0563C"/>
    <w:rsid w:val="00F05CD5"/>
    <w:rsid w:val="00F05D3D"/>
    <w:rsid w:val="00F05FCA"/>
    <w:rsid w:val="00F0604A"/>
    <w:rsid w:val="00F06380"/>
    <w:rsid w:val="00F0650A"/>
    <w:rsid w:val="00F065C6"/>
    <w:rsid w:val="00F0677A"/>
    <w:rsid w:val="00F0681F"/>
    <w:rsid w:val="00F06911"/>
    <w:rsid w:val="00F06B76"/>
    <w:rsid w:val="00F06CB6"/>
    <w:rsid w:val="00F071AE"/>
    <w:rsid w:val="00F07307"/>
    <w:rsid w:val="00F0742C"/>
    <w:rsid w:val="00F0745C"/>
    <w:rsid w:val="00F07CBA"/>
    <w:rsid w:val="00F07F18"/>
    <w:rsid w:val="00F07F4D"/>
    <w:rsid w:val="00F10102"/>
    <w:rsid w:val="00F10341"/>
    <w:rsid w:val="00F103B5"/>
    <w:rsid w:val="00F10760"/>
    <w:rsid w:val="00F10901"/>
    <w:rsid w:val="00F10C06"/>
    <w:rsid w:val="00F10C84"/>
    <w:rsid w:val="00F10D49"/>
    <w:rsid w:val="00F10EC4"/>
    <w:rsid w:val="00F10EF5"/>
    <w:rsid w:val="00F10F6B"/>
    <w:rsid w:val="00F11128"/>
    <w:rsid w:val="00F118C0"/>
    <w:rsid w:val="00F11A33"/>
    <w:rsid w:val="00F11BC1"/>
    <w:rsid w:val="00F11E04"/>
    <w:rsid w:val="00F12105"/>
    <w:rsid w:val="00F122B1"/>
    <w:rsid w:val="00F122B2"/>
    <w:rsid w:val="00F12374"/>
    <w:rsid w:val="00F126DD"/>
    <w:rsid w:val="00F1274E"/>
    <w:rsid w:val="00F127CE"/>
    <w:rsid w:val="00F12967"/>
    <w:rsid w:val="00F12D10"/>
    <w:rsid w:val="00F12D73"/>
    <w:rsid w:val="00F12EDC"/>
    <w:rsid w:val="00F12EDD"/>
    <w:rsid w:val="00F12F48"/>
    <w:rsid w:val="00F12F90"/>
    <w:rsid w:val="00F13385"/>
    <w:rsid w:val="00F133D9"/>
    <w:rsid w:val="00F1352C"/>
    <w:rsid w:val="00F13690"/>
    <w:rsid w:val="00F137EA"/>
    <w:rsid w:val="00F13BEF"/>
    <w:rsid w:val="00F13D03"/>
    <w:rsid w:val="00F1479E"/>
    <w:rsid w:val="00F1482B"/>
    <w:rsid w:val="00F14879"/>
    <w:rsid w:val="00F148BD"/>
    <w:rsid w:val="00F14B40"/>
    <w:rsid w:val="00F14F50"/>
    <w:rsid w:val="00F15186"/>
    <w:rsid w:val="00F15197"/>
    <w:rsid w:val="00F15214"/>
    <w:rsid w:val="00F15294"/>
    <w:rsid w:val="00F152ED"/>
    <w:rsid w:val="00F1551D"/>
    <w:rsid w:val="00F15567"/>
    <w:rsid w:val="00F155B2"/>
    <w:rsid w:val="00F156AB"/>
    <w:rsid w:val="00F15712"/>
    <w:rsid w:val="00F157E2"/>
    <w:rsid w:val="00F15969"/>
    <w:rsid w:val="00F159B9"/>
    <w:rsid w:val="00F15D7B"/>
    <w:rsid w:val="00F1603F"/>
    <w:rsid w:val="00F1628D"/>
    <w:rsid w:val="00F163A9"/>
    <w:rsid w:val="00F16476"/>
    <w:rsid w:val="00F16676"/>
    <w:rsid w:val="00F16887"/>
    <w:rsid w:val="00F16A58"/>
    <w:rsid w:val="00F16AFD"/>
    <w:rsid w:val="00F16DE5"/>
    <w:rsid w:val="00F16DE6"/>
    <w:rsid w:val="00F172B2"/>
    <w:rsid w:val="00F17535"/>
    <w:rsid w:val="00F177BC"/>
    <w:rsid w:val="00F178A0"/>
    <w:rsid w:val="00F17B0B"/>
    <w:rsid w:val="00F17C07"/>
    <w:rsid w:val="00F17CF0"/>
    <w:rsid w:val="00F17E6C"/>
    <w:rsid w:val="00F17F38"/>
    <w:rsid w:val="00F17FEC"/>
    <w:rsid w:val="00F20011"/>
    <w:rsid w:val="00F203F1"/>
    <w:rsid w:val="00F204B2"/>
    <w:rsid w:val="00F205EC"/>
    <w:rsid w:val="00F206BD"/>
    <w:rsid w:val="00F206DD"/>
    <w:rsid w:val="00F20A09"/>
    <w:rsid w:val="00F21114"/>
    <w:rsid w:val="00F21170"/>
    <w:rsid w:val="00F212C2"/>
    <w:rsid w:val="00F214EC"/>
    <w:rsid w:val="00F2163C"/>
    <w:rsid w:val="00F216F4"/>
    <w:rsid w:val="00F218FA"/>
    <w:rsid w:val="00F21C21"/>
    <w:rsid w:val="00F21C7F"/>
    <w:rsid w:val="00F21D54"/>
    <w:rsid w:val="00F21EA4"/>
    <w:rsid w:val="00F22018"/>
    <w:rsid w:val="00F22181"/>
    <w:rsid w:val="00F22265"/>
    <w:rsid w:val="00F2236F"/>
    <w:rsid w:val="00F22479"/>
    <w:rsid w:val="00F22D99"/>
    <w:rsid w:val="00F22DFD"/>
    <w:rsid w:val="00F22EF1"/>
    <w:rsid w:val="00F233C2"/>
    <w:rsid w:val="00F234C5"/>
    <w:rsid w:val="00F2354B"/>
    <w:rsid w:val="00F236E3"/>
    <w:rsid w:val="00F2399C"/>
    <w:rsid w:val="00F23B53"/>
    <w:rsid w:val="00F23B75"/>
    <w:rsid w:val="00F24152"/>
    <w:rsid w:val="00F24179"/>
    <w:rsid w:val="00F241F2"/>
    <w:rsid w:val="00F2448D"/>
    <w:rsid w:val="00F24599"/>
    <w:rsid w:val="00F2494B"/>
    <w:rsid w:val="00F249BC"/>
    <w:rsid w:val="00F24A35"/>
    <w:rsid w:val="00F24ED8"/>
    <w:rsid w:val="00F2501C"/>
    <w:rsid w:val="00F250EB"/>
    <w:rsid w:val="00F252CD"/>
    <w:rsid w:val="00F2546E"/>
    <w:rsid w:val="00F2563B"/>
    <w:rsid w:val="00F256C6"/>
    <w:rsid w:val="00F25997"/>
    <w:rsid w:val="00F259EF"/>
    <w:rsid w:val="00F25A20"/>
    <w:rsid w:val="00F25ABF"/>
    <w:rsid w:val="00F25BF5"/>
    <w:rsid w:val="00F25DF5"/>
    <w:rsid w:val="00F25F4C"/>
    <w:rsid w:val="00F25F57"/>
    <w:rsid w:val="00F25FEF"/>
    <w:rsid w:val="00F2602E"/>
    <w:rsid w:val="00F261B2"/>
    <w:rsid w:val="00F2635B"/>
    <w:rsid w:val="00F26459"/>
    <w:rsid w:val="00F2657A"/>
    <w:rsid w:val="00F265D1"/>
    <w:rsid w:val="00F26617"/>
    <w:rsid w:val="00F266E8"/>
    <w:rsid w:val="00F27184"/>
    <w:rsid w:val="00F27273"/>
    <w:rsid w:val="00F2732F"/>
    <w:rsid w:val="00F273AB"/>
    <w:rsid w:val="00F273F9"/>
    <w:rsid w:val="00F27608"/>
    <w:rsid w:val="00F2795B"/>
    <w:rsid w:val="00F27964"/>
    <w:rsid w:val="00F27BE8"/>
    <w:rsid w:val="00F27F9E"/>
    <w:rsid w:val="00F301CB"/>
    <w:rsid w:val="00F30225"/>
    <w:rsid w:val="00F305F3"/>
    <w:rsid w:val="00F306BC"/>
    <w:rsid w:val="00F307E4"/>
    <w:rsid w:val="00F308AD"/>
    <w:rsid w:val="00F308D8"/>
    <w:rsid w:val="00F30A5D"/>
    <w:rsid w:val="00F30A8B"/>
    <w:rsid w:val="00F30B1F"/>
    <w:rsid w:val="00F30B49"/>
    <w:rsid w:val="00F30C26"/>
    <w:rsid w:val="00F31479"/>
    <w:rsid w:val="00F316CF"/>
    <w:rsid w:val="00F318EB"/>
    <w:rsid w:val="00F31DD1"/>
    <w:rsid w:val="00F31E73"/>
    <w:rsid w:val="00F31EA8"/>
    <w:rsid w:val="00F3207E"/>
    <w:rsid w:val="00F3281B"/>
    <w:rsid w:val="00F32861"/>
    <w:rsid w:val="00F32A9A"/>
    <w:rsid w:val="00F32AC3"/>
    <w:rsid w:val="00F32AEC"/>
    <w:rsid w:val="00F33114"/>
    <w:rsid w:val="00F333DF"/>
    <w:rsid w:val="00F33443"/>
    <w:rsid w:val="00F3366B"/>
    <w:rsid w:val="00F3377E"/>
    <w:rsid w:val="00F3383A"/>
    <w:rsid w:val="00F338C7"/>
    <w:rsid w:val="00F33BC3"/>
    <w:rsid w:val="00F33C53"/>
    <w:rsid w:val="00F33F1D"/>
    <w:rsid w:val="00F3411F"/>
    <w:rsid w:val="00F3435A"/>
    <w:rsid w:val="00F34690"/>
    <w:rsid w:val="00F346D6"/>
    <w:rsid w:val="00F34761"/>
    <w:rsid w:val="00F348EA"/>
    <w:rsid w:val="00F349A8"/>
    <w:rsid w:val="00F34C24"/>
    <w:rsid w:val="00F34CC6"/>
    <w:rsid w:val="00F34FEB"/>
    <w:rsid w:val="00F35130"/>
    <w:rsid w:val="00F35213"/>
    <w:rsid w:val="00F35623"/>
    <w:rsid w:val="00F35936"/>
    <w:rsid w:val="00F35B32"/>
    <w:rsid w:val="00F35BCD"/>
    <w:rsid w:val="00F35D98"/>
    <w:rsid w:val="00F35DEC"/>
    <w:rsid w:val="00F35DF6"/>
    <w:rsid w:val="00F35E04"/>
    <w:rsid w:val="00F36275"/>
    <w:rsid w:val="00F3628D"/>
    <w:rsid w:val="00F36500"/>
    <w:rsid w:val="00F3651C"/>
    <w:rsid w:val="00F3679F"/>
    <w:rsid w:val="00F36948"/>
    <w:rsid w:val="00F36A2A"/>
    <w:rsid w:val="00F36CF2"/>
    <w:rsid w:val="00F36CF4"/>
    <w:rsid w:val="00F36F8D"/>
    <w:rsid w:val="00F37328"/>
    <w:rsid w:val="00F3739E"/>
    <w:rsid w:val="00F37402"/>
    <w:rsid w:val="00F375C2"/>
    <w:rsid w:val="00F375D3"/>
    <w:rsid w:val="00F3780C"/>
    <w:rsid w:val="00F37850"/>
    <w:rsid w:val="00F3792A"/>
    <w:rsid w:val="00F37CC6"/>
    <w:rsid w:val="00F37D0C"/>
    <w:rsid w:val="00F37DF8"/>
    <w:rsid w:val="00F37F62"/>
    <w:rsid w:val="00F40035"/>
    <w:rsid w:val="00F401C3"/>
    <w:rsid w:val="00F401F0"/>
    <w:rsid w:val="00F401FD"/>
    <w:rsid w:val="00F40323"/>
    <w:rsid w:val="00F40361"/>
    <w:rsid w:val="00F405C5"/>
    <w:rsid w:val="00F40786"/>
    <w:rsid w:val="00F40BA2"/>
    <w:rsid w:val="00F40C87"/>
    <w:rsid w:val="00F40F4B"/>
    <w:rsid w:val="00F413AD"/>
    <w:rsid w:val="00F414F3"/>
    <w:rsid w:val="00F4158B"/>
    <w:rsid w:val="00F41698"/>
    <w:rsid w:val="00F418A3"/>
    <w:rsid w:val="00F418ED"/>
    <w:rsid w:val="00F41A94"/>
    <w:rsid w:val="00F41BEB"/>
    <w:rsid w:val="00F41C36"/>
    <w:rsid w:val="00F41CC2"/>
    <w:rsid w:val="00F41D24"/>
    <w:rsid w:val="00F41F2A"/>
    <w:rsid w:val="00F423B5"/>
    <w:rsid w:val="00F4244B"/>
    <w:rsid w:val="00F426AA"/>
    <w:rsid w:val="00F426AF"/>
    <w:rsid w:val="00F42785"/>
    <w:rsid w:val="00F428C3"/>
    <w:rsid w:val="00F42B39"/>
    <w:rsid w:val="00F42CF9"/>
    <w:rsid w:val="00F42D02"/>
    <w:rsid w:val="00F42D7A"/>
    <w:rsid w:val="00F43012"/>
    <w:rsid w:val="00F4318F"/>
    <w:rsid w:val="00F43602"/>
    <w:rsid w:val="00F436AC"/>
    <w:rsid w:val="00F4370F"/>
    <w:rsid w:val="00F43717"/>
    <w:rsid w:val="00F43845"/>
    <w:rsid w:val="00F439B5"/>
    <w:rsid w:val="00F43A5F"/>
    <w:rsid w:val="00F43F8E"/>
    <w:rsid w:val="00F43FAB"/>
    <w:rsid w:val="00F443D0"/>
    <w:rsid w:val="00F445BA"/>
    <w:rsid w:val="00F4469A"/>
    <w:rsid w:val="00F449DE"/>
    <w:rsid w:val="00F44A47"/>
    <w:rsid w:val="00F44C23"/>
    <w:rsid w:val="00F44E29"/>
    <w:rsid w:val="00F45086"/>
    <w:rsid w:val="00F45090"/>
    <w:rsid w:val="00F450E7"/>
    <w:rsid w:val="00F451CE"/>
    <w:rsid w:val="00F45239"/>
    <w:rsid w:val="00F45261"/>
    <w:rsid w:val="00F45307"/>
    <w:rsid w:val="00F453C6"/>
    <w:rsid w:val="00F45927"/>
    <w:rsid w:val="00F45978"/>
    <w:rsid w:val="00F459BE"/>
    <w:rsid w:val="00F459D0"/>
    <w:rsid w:val="00F45A7F"/>
    <w:rsid w:val="00F45C2F"/>
    <w:rsid w:val="00F45FC8"/>
    <w:rsid w:val="00F4610F"/>
    <w:rsid w:val="00F46152"/>
    <w:rsid w:val="00F46213"/>
    <w:rsid w:val="00F466F3"/>
    <w:rsid w:val="00F467D9"/>
    <w:rsid w:val="00F46875"/>
    <w:rsid w:val="00F468FD"/>
    <w:rsid w:val="00F46935"/>
    <w:rsid w:val="00F46BFF"/>
    <w:rsid w:val="00F46EB2"/>
    <w:rsid w:val="00F46F2B"/>
    <w:rsid w:val="00F46F8D"/>
    <w:rsid w:val="00F47259"/>
    <w:rsid w:val="00F4725E"/>
    <w:rsid w:val="00F47560"/>
    <w:rsid w:val="00F47834"/>
    <w:rsid w:val="00F47940"/>
    <w:rsid w:val="00F47BBA"/>
    <w:rsid w:val="00F47BE2"/>
    <w:rsid w:val="00F47C3E"/>
    <w:rsid w:val="00F505C4"/>
    <w:rsid w:val="00F507EB"/>
    <w:rsid w:val="00F50826"/>
    <w:rsid w:val="00F5085B"/>
    <w:rsid w:val="00F50A62"/>
    <w:rsid w:val="00F50B3E"/>
    <w:rsid w:val="00F50C79"/>
    <w:rsid w:val="00F512D4"/>
    <w:rsid w:val="00F513E5"/>
    <w:rsid w:val="00F5191C"/>
    <w:rsid w:val="00F5195D"/>
    <w:rsid w:val="00F51998"/>
    <w:rsid w:val="00F51C5D"/>
    <w:rsid w:val="00F51F6D"/>
    <w:rsid w:val="00F52165"/>
    <w:rsid w:val="00F52554"/>
    <w:rsid w:val="00F52627"/>
    <w:rsid w:val="00F52660"/>
    <w:rsid w:val="00F5283E"/>
    <w:rsid w:val="00F528BE"/>
    <w:rsid w:val="00F52EBD"/>
    <w:rsid w:val="00F5313B"/>
    <w:rsid w:val="00F5352B"/>
    <w:rsid w:val="00F536A7"/>
    <w:rsid w:val="00F53763"/>
    <w:rsid w:val="00F538F8"/>
    <w:rsid w:val="00F53950"/>
    <w:rsid w:val="00F53A6F"/>
    <w:rsid w:val="00F53BCC"/>
    <w:rsid w:val="00F53F9D"/>
    <w:rsid w:val="00F53FBB"/>
    <w:rsid w:val="00F53FED"/>
    <w:rsid w:val="00F54024"/>
    <w:rsid w:val="00F5409A"/>
    <w:rsid w:val="00F5422C"/>
    <w:rsid w:val="00F54932"/>
    <w:rsid w:val="00F5493F"/>
    <w:rsid w:val="00F54AB8"/>
    <w:rsid w:val="00F54AF0"/>
    <w:rsid w:val="00F54C6A"/>
    <w:rsid w:val="00F54D74"/>
    <w:rsid w:val="00F54FE1"/>
    <w:rsid w:val="00F550ED"/>
    <w:rsid w:val="00F55174"/>
    <w:rsid w:val="00F5537A"/>
    <w:rsid w:val="00F55392"/>
    <w:rsid w:val="00F553D1"/>
    <w:rsid w:val="00F5548B"/>
    <w:rsid w:val="00F554C0"/>
    <w:rsid w:val="00F5550B"/>
    <w:rsid w:val="00F555BE"/>
    <w:rsid w:val="00F557C3"/>
    <w:rsid w:val="00F5587D"/>
    <w:rsid w:val="00F559AB"/>
    <w:rsid w:val="00F55C6F"/>
    <w:rsid w:val="00F55D09"/>
    <w:rsid w:val="00F55F46"/>
    <w:rsid w:val="00F560AE"/>
    <w:rsid w:val="00F56181"/>
    <w:rsid w:val="00F56396"/>
    <w:rsid w:val="00F565CD"/>
    <w:rsid w:val="00F56B7D"/>
    <w:rsid w:val="00F56CAB"/>
    <w:rsid w:val="00F56CE7"/>
    <w:rsid w:val="00F56E87"/>
    <w:rsid w:val="00F57101"/>
    <w:rsid w:val="00F5710E"/>
    <w:rsid w:val="00F572B9"/>
    <w:rsid w:val="00F5738B"/>
    <w:rsid w:val="00F57413"/>
    <w:rsid w:val="00F5749D"/>
    <w:rsid w:val="00F5755F"/>
    <w:rsid w:val="00F576A3"/>
    <w:rsid w:val="00F578C6"/>
    <w:rsid w:val="00F57985"/>
    <w:rsid w:val="00F57B2E"/>
    <w:rsid w:val="00F57C71"/>
    <w:rsid w:val="00F57DBD"/>
    <w:rsid w:val="00F57EED"/>
    <w:rsid w:val="00F6017F"/>
    <w:rsid w:val="00F6059A"/>
    <w:rsid w:val="00F6075E"/>
    <w:rsid w:val="00F60A39"/>
    <w:rsid w:val="00F60BBE"/>
    <w:rsid w:val="00F60DFB"/>
    <w:rsid w:val="00F60F8B"/>
    <w:rsid w:val="00F60FA5"/>
    <w:rsid w:val="00F61012"/>
    <w:rsid w:val="00F61063"/>
    <w:rsid w:val="00F6109F"/>
    <w:rsid w:val="00F61147"/>
    <w:rsid w:val="00F611A1"/>
    <w:rsid w:val="00F612B6"/>
    <w:rsid w:val="00F6150E"/>
    <w:rsid w:val="00F615A3"/>
    <w:rsid w:val="00F6191E"/>
    <w:rsid w:val="00F61987"/>
    <w:rsid w:val="00F61A7B"/>
    <w:rsid w:val="00F61D94"/>
    <w:rsid w:val="00F61E93"/>
    <w:rsid w:val="00F61EA5"/>
    <w:rsid w:val="00F61ED5"/>
    <w:rsid w:val="00F61F91"/>
    <w:rsid w:val="00F623D0"/>
    <w:rsid w:val="00F6250E"/>
    <w:rsid w:val="00F62802"/>
    <w:rsid w:val="00F62AF5"/>
    <w:rsid w:val="00F62DBE"/>
    <w:rsid w:val="00F63051"/>
    <w:rsid w:val="00F631F3"/>
    <w:rsid w:val="00F6365F"/>
    <w:rsid w:val="00F637DB"/>
    <w:rsid w:val="00F638E4"/>
    <w:rsid w:val="00F63A41"/>
    <w:rsid w:val="00F63D1B"/>
    <w:rsid w:val="00F63F74"/>
    <w:rsid w:val="00F63FA8"/>
    <w:rsid w:val="00F6407D"/>
    <w:rsid w:val="00F642A4"/>
    <w:rsid w:val="00F6448C"/>
    <w:rsid w:val="00F644D6"/>
    <w:rsid w:val="00F644EE"/>
    <w:rsid w:val="00F64560"/>
    <w:rsid w:val="00F6456C"/>
    <w:rsid w:val="00F6475F"/>
    <w:rsid w:val="00F647DD"/>
    <w:rsid w:val="00F64A0B"/>
    <w:rsid w:val="00F64AF8"/>
    <w:rsid w:val="00F64D90"/>
    <w:rsid w:val="00F64E27"/>
    <w:rsid w:val="00F64F65"/>
    <w:rsid w:val="00F651DD"/>
    <w:rsid w:val="00F65375"/>
    <w:rsid w:val="00F655F2"/>
    <w:rsid w:val="00F657F2"/>
    <w:rsid w:val="00F658B8"/>
    <w:rsid w:val="00F659DC"/>
    <w:rsid w:val="00F65BCF"/>
    <w:rsid w:val="00F65C8A"/>
    <w:rsid w:val="00F65CB0"/>
    <w:rsid w:val="00F65E7B"/>
    <w:rsid w:val="00F65EC3"/>
    <w:rsid w:val="00F65FD5"/>
    <w:rsid w:val="00F65FF1"/>
    <w:rsid w:val="00F66277"/>
    <w:rsid w:val="00F66287"/>
    <w:rsid w:val="00F666B9"/>
    <w:rsid w:val="00F666DB"/>
    <w:rsid w:val="00F668FD"/>
    <w:rsid w:val="00F66BB3"/>
    <w:rsid w:val="00F66C23"/>
    <w:rsid w:val="00F66D21"/>
    <w:rsid w:val="00F66DD2"/>
    <w:rsid w:val="00F66E02"/>
    <w:rsid w:val="00F66E74"/>
    <w:rsid w:val="00F66F4A"/>
    <w:rsid w:val="00F67119"/>
    <w:rsid w:val="00F67213"/>
    <w:rsid w:val="00F6769D"/>
    <w:rsid w:val="00F677AC"/>
    <w:rsid w:val="00F67840"/>
    <w:rsid w:val="00F67A6E"/>
    <w:rsid w:val="00F67A7B"/>
    <w:rsid w:val="00F67AD0"/>
    <w:rsid w:val="00F67B15"/>
    <w:rsid w:val="00F67DAB"/>
    <w:rsid w:val="00F67FE8"/>
    <w:rsid w:val="00F703F5"/>
    <w:rsid w:val="00F7051C"/>
    <w:rsid w:val="00F705CB"/>
    <w:rsid w:val="00F70B2C"/>
    <w:rsid w:val="00F70BB1"/>
    <w:rsid w:val="00F70C42"/>
    <w:rsid w:val="00F70E4B"/>
    <w:rsid w:val="00F71305"/>
    <w:rsid w:val="00F71428"/>
    <w:rsid w:val="00F71618"/>
    <w:rsid w:val="00F7162F"/>
    <w:rsid w:val="00F71829"/>
    <w:rsid w:val="00F71976"/>
    <w:rsid w:val="00F71A7A"/>
    <w:rsid w:val="00F71B9F"/>
    <w:rsid w:val="00F71FE0"/>
    <w:rsid w:val="00F7222A"/>
    <w:rsid w:val="00F723C5"/>
    <w:rsid w:val="00F727A8"/>
    <w:rsid w:val="00F72BBC"/>
    <w:rsid w:val="00F72C1C"/>
    <w:rsid w:val="00F72E96"/>
    <w:rsid w:val="00F72FC2"/>
    <w:rsid w:val="00F7320D"/>
    <w:rsid w:val="00F73702"/>
    <w:rsid w:val="00F73705"/>
    <w:rsid w:val="00F73999"/>
    <w:rsid w:val="00F73A5D"/>
    <w:rsid w:val="00F73C8F"/>
    <w:rsid w:val="00F74001"/>
    <w:rsid w:val="00F7454C"/>
    <w:rsid w:val="00F745B6"/>
    <w:rsid w:val="00F746AE"/>
    <w:rsid w:val="00F748E0"/>
    <w:rsid w:val="00F74941"/>
    <w:rsid w:val="00F74AD8"/>
    <w:rsid w:val="00F74ECA"/>
    <w:rsid w:val="00F74F17"/>
    <w:rsid w:val="00F7501D"/>
    <w:rsid w:val="00F75136"/>
    <w:rsid w:val="00F753B7"/>
    <w:rsid w:val="00F75532"/>
    <w:rsid w:val="00F75692"/>
    <w:rsid w:val="00F756EF"/>
    <w:rsid w:val="00F75810"/>
    <w:rsid w:val="00F75B64"/>
    <w:rsid w:val="00F75B90"/>
    <w:rsid w:val="00F75C9B"/>
    <w:rsid w:val="00F75D9D"/>
    <w:rsid w:val="00F75F89"/>
    <w:rsid w:val="00F75FD4"/>
    <w:rsid w:val="00F760E6"/>
    <w:rsid w:val="00F763C9"/>
    <w:rsid w:val="00F763EE"/>
    <w:rsid w:val="00F7649E"/>
    <w:rsid w:val="00F7669D"/>
    <w:rsid w:val="00F769E4"/>
    <w:rsid w:val="00F76A9A"/>
    <w:rsid w:val="00F76B18"/>
    <w:rsid w:val="00F76BB2"/>
    <w:rsid w:val="00F76BB9"/>
    <w:rsid w:val="00F76D19"/>
    <w:rsid w:val="00F76D7B"/>
    <w:rsid w:val="00F77041"/>
    <w:rsid w:val="00F77043"/>
    <w:rsid w:val="00F77045"/>
    <w:rsid w:val="00F770AE"/>
    <w:rsid w:val="00F772E0"/>
    <w:rsid w:val="00F7736C"/>
    <w:rsid w:val="00F77370"/>
    <w:rsid w:val="00F774F5"/>
    <w:rsid w:val="00F775F4"/>
    <w:rsid w:val="00F77801"/>
    <w:rsid w:val="00F77A4D"/>
    <w:rsid w:val="00F77C1E"/>
    <w:rsid w:val="00F77CF0"/>
    <w:rsid w:val="00F77F52"/>
    <w:rsid w:val="00F77F81"/>
    <w:rsid w:val="00F80066"/>
    <w:rsid w:val="00F80125"/>
    <w:rsid w:val="00F80127"/>
    <w:rsid w:val="00F8029A"/>
    <w:rsid w:val="00F80399"/>
    <w:rsid w:val="00F808D5"/>
    <w:rsid w:val="00F80B90"/>
    <w:rsid w:val="00F80E46"/>
    <w:rsid w:val="00F81084"/>
    <w:rsid w:val="00F810C6"/>
    <w:rsid w:val="00F81294"/>
    <w:rsid w:val="00F81696"/>
    <w:rsid w:val="00F8207A"/>
    <w:rsid w:val="00F821A7"/>
    <w:rsid w:val="00F827EB"/>
    <w:rsid w:val="00F8282A"/>
    <w:rsid w:val="00F82978"/>
    <w:rsid w:val="00F82ADD"/>
    <w:rsid w:val="00F82C3F"/>
    <w:rsid w:val="00F82D1E"/>
    <w:rsid w:val="00F82E9C"/>
    <w:rsid w:val="00F82FC6"/>
    <w:rsid w:val="00F83034"/>
    <w:rsid w:val="00F83089"/>
    <w:rsid w:val="00F831E7"/>
    <w:rsid w:val="00F83361"/>
    <w:rsid w:val="00F837BE"/>
    <w:rsid w:val="00F8382F"/>
    <w:rsid w:val="00F838A7"/>
    <w:rsid w:val="00F83AE4"/>
    <w:rsid w:val="00F83B61"/>
    <w:rsid w:val="00F83E4B"/>
    <w:rsid w:val="00F84216"/>
    <w:rsid w:val="00F842E1"/>
    <w:rsid w:val="00F842F7"/>
    <w:rsid w:val="00F8442D"/>
    <w:rsid w:val="00F84480"/>
    <w:rsid w:val="00F84799"/>
    <w:rsid w:val="00F84815"/>
    <w:rsid w:val="00F84888"/>
    <w:rsid w:val="00F84AF9"/>
    <w:rsid w:val="00F84D10"/>
    <w:rsid w:val="00F84D64"/>
    <w:rsid w:val="00F84D9E"/>
    <w:rsid w:val="00F84DBD"/>
    <w:rsid w:val="00F84EB9"/>
    <w:rsid w:val="00F84F9D"/>
    <w:rsid w:val="00F85013"/>
    <w:rsid w:val="00F85090"/>
    <w:rsid w:val="00F8545F"/>
    <w:rsid w:val="00F85809"/>
    <w:rsid w:val="00F8614F"/>
    <w:rsid w:val="00F86416"/>
    <w:rsid w:val="00F86784"/>
    <w:rsid w:val="00F86B05"/>
    <w:rsid w:val="00F86B1E"/>
    <w:rsid w:val="00F86DC5"/>
    <w:rsid w:val="00F86F65"/>
    <w:rsid w:val="00F86F88"/>
    <w:rsid w:val="00F870BB"/>
    <w:rsid w:val="00F873F5"/>
    <w:rsid w:val="00F87747"/>
    <w:rsid w:val="00F9034D"/>
    <w:rsid w:val="00F9036D"/>
    <w:rsid w:val="00F9099C"/>
    <w:rsid w:val="00F90CF9"/>
    <w:rsid w:val="00F90E46"/>
    <w:rsid w:val="00F911DD"/>
    <w:rsid w:val="00F911EB"/>
    <w:rsid w:val="00F912A4"/>
    <w:rsid w:val="00F914B0"/>
    <w:rsid w:val="00F914B2"/>
    <w:rsid w:val="00F91583"/>
    <w:rsid w:val="00F91605"/>
    <w:rsid w:val="00F918C3"/>
    <w:rsid w:val="00F918E0"/>
    <w:rsid w:val="00F91EA4"/>
    <w:rsid w:val="00F920B1"/>
    <w:rsid w:val="00F92149"/>
    <w:rsid w:val="00F922DB"/>
    <w:rsid w:val="00F92303"/>
    <w:rsid w:val="00F923E6"/>
    <w:rsid w:val="00F92741"/>
    <w:rsid w:val="00F92773"/>
    <w:rsid w:val="00F92824"/>
    <w:rsid w:val="00F92830"/>
    <w:rsid w:val="00F928CC"/>
    <w:rsid w:val="00F9293B"/>
    <w:rsid w:val="00F92B2F"/>
    <w:rsid w:val="00F92D24"/>
    <w:rsid w:val="00F92E5D"/>
    <w:rsid w:val="00F92E7D"/>
    <w:rsid w:val="00F933AD"/>
    <w:rsid w:val="00F93732"/>
    <w:rsid w:val="00F93958"/>
    <w:rsid w:val="00F93FE8"/>
    <w:rsid w:val="00F94106"/>
    <w:rsid w:val="00F94160"/>
    <w:rsid w:val="00F9430F"/>
    <w:rsid w:val="00F94612"/>
    <w:rsid w:val="00F947E4"/>
    <w:rsid w:val="00F948D1"/>
    <w:rsid w:val="00F9498A"/>
    <w:rsid w:val="00F94B44"/>
    <w:rsid w:val="00F94C24"/>
    <w:rsid w:val="00F94FF1"/>
    <w:rsid w:val="00F951D9"/>
    <w:rsid w:val="00F9524D"/>
    <w:rsid w:val="00F954F3"/>
    <w:rsid w:val="00F95692"/>
    <w:rsid w:val="00F956B6"/>
    <w:rsid w:val="00F9583B"/>
    <w:rsid w:val="00F958BB"/>
    <w:rsid w:val="00F96182"/>
    <w:rsid w:val="00F9623E"/>
    <w:rsid w:val="00F96A93"/>
    <w:rsid w:val="00F96B5D"/>
    <w:rsid w:val="00F96CCE"/>
    <w:rsid w:val="00F96D25"/>
    <w:rsid w:val="00F96D58"/>
    <w:rsid w:val="00F96DAF"/>
    <w:rsid w:val="00F9721C"/>
    <w:rsid w:val="00F973C8"/>
    <w:rsid w:val="00F97500"/>
    <w:rsid w:val="00F9758F"/>
    <w:rsid w:val="00F9785A"/>
    <w:rsid w:val="00F97B07"/>
    <w:rsid w:val="00F97D78"/>
    <w:rsid w:val="00F97E97"/>
    <w:rsid w:val="00FA0407"/>
    <w:rsid w:val="00FA048F"/>
    <w:rsid w:val="00FA0506"/>
    <w:rsid w:val="00FA0956"/>
    <w:rsid w:val="00FA0A87"/>
    <w:rsid w:val="00FA0C84"/>
    <w:rsid w:val="00FA10CC"/>
    <w:rsid w:val="00FA16B9"/>
    <w:rsid w:val="00FA19C4"/>
    <w:rsid w:val="00FA1A4C"/>
    <w:rsid w:val="00FA1CC9"/>
    <w:rsid w:val="00FA1F03"/>
    <w:rsid w:val="00FA1F0B"/>
    <w:rsid w:val="00FA22F1"/>
    <w:rsid w:val="00FA2354"/>
    <w:rsid w:val="00FA2390"/>
    <w:rsid w:val="00FA2607"/>
    <w:rsid w:val="00FA2A21"/>
    <w:rsid w:val="00FA2A37"/>
    <w:rsid w:val="00FA2B1D"/>
    <w:rsid w:val="00FA2BBB"/>
    <w:rsid w:val="00FA2F7F"/>
    <w:rsid w:val="00FA2FD9"/>
    <w:rsid w:val="00FA3216"/>
    <w:rsid w:val="00FA32DB"/>
    <w:rsid w:val="00FA34C2"/>
    <w:rsid w:val="00FA37C4"/>
    <w:rsid w:val="00FA3864"/>
    <w:rsid w:val="00FA3878"/>
    <w:rsid w:val="00FA3897"/>
    <w:rsid w:val="00FA39EF"/>
    <w:rsid w:val="00FA3C13"/>
    <w:rsid w:val="00FA3F1C"/>
    <w:rsid w:val="00FA41B9"/>
    <w:rsid w:val="00FA4262"/>
    <w:rsid w:val="00FA4378"/>
    <w:rsid w:val="00FA46A3"/>
    <w:rsid w:val="00FA4702"/>
    <w:rsid w:val="00FA4745"/>
    <w:rsid w:val="00FA474E"/>
    <w:rsid w:val="00FA4892"/>
    <w:rsid w:val="00FA4A71"/>
    <w:rsid w:val="00FA4F41"/>
    <w:rsid w:val="00FA4FA8"/>
    <w:rsid w:val="00FA5228"/>
    <w:rsid w:val="00FA54BE"/>
    <w:rsid w:val="00FA54E3"/>
    <w:rsid w:val="00FA584D"/>
    <w:rsid w:val="00FA589D"/>
    <w:rsid w:val="00FA5AA1"/>
    <w:rsid w:val="00FA5D1B"/>
    <w:rsid w:val="00FA5F67"/>
    <w:rsid w:val="00FA60E2"/>
    <w:rsid w:val="00FA61B0"/>
    <w:rsid w:val="00FA6652"/>
    <w:rsid w:val="00FA6A0A"/>
    <w:rsid w:val="00FA6A6A"/>
    <w:rsid w:val="00FA6AC6"/>
    <w:rsid w:val="00FA7547"/>
    <w:rsid w:val="00FA7591"/>
    <w:rsid w:val="00FA7835"/>
    <w:rsid w:val="00FA79B5"/>
    <w:rsid w:val="00FA79E4"/>
    <w:rsid w:val="00FA79F0"/>
    <w:rsid w:val="00FA7DE6"/>
    <w:rsid w:val="00FA7E5C"/>
    <w:rsid w:val="00FB03E1"/>
    <w:rsid w:val="00FB0470"/>
    <w:rsid w:val="00FB0ADB"/>
    <w:rsid w:val="00FB0CA1"/>
    <w:rsid w:val="00FB0E2B"/>
    <w:rsid w:val="00FB0FE6"/>
    <w:rsid w:val="00FB10A2"/>
    <w:rsid w:val="00FB131D"/>
    <w:rsid w:val="00FB1366"/>
    <w:rsid w:val="00FB14BF"/>
    <w:rsid w:val="00FB1C62"/>
    <w:rsid w:val="00FB2219"/>
    <w:rsid w:val="00FB22E0"/>
    <w:rsid w:val="00FB2357"/>
    <w:rsid w:val="00FB24A8"/>
    <w:rsid w:val="00FB2548"/>
    <w:rsid w:val="00FB2791"/>
    <w:rsid w:val="00FB282E"/>
    <w:rsid w:val="00FB2CD9"/>
    <w:rsid w:val="00FB2D13"/>
    <w:rsid w:val="00FB2D33"/>
    <w:rsid w:val="00FB2EAE"/>
    <w:rsid w:val="00FB3020"/>
    <w:rsid w:val="00FB3136"/>
    <w:rsid w:val="00FB354F"/>
    <w:rsid w:val="00FB37A6"/>
    <w:rsid w:val="00FB3B9B"/>
    <w:rsid w:val="00FB3C27"/>
    <w:rsid w:val="00FB3C69"/>
    <w:rsid w:val="00FB4231"/>
    <w:rsid w:val="00FB4292"/>
    <w:rsid w:val="00FB4350"/>
    <w:rsid w:val="00FB447B"/>
    <w:rsid w:val="00FB4582"/>
    <w:rsid w:val="00FB4676"/>
    <w:rsid w:val="00FB4944"/>
    <w:rsid w:val="00FB4CAD"/>
    <w:rsid w:val="00FB4DE7"/>
    <w:rsid w:val="00FB4E23"/>
    <w:rsid w:val="00FB51C4"/>
    <w:rsid w:val="00FB52F2"/>
    <w:rsid w:val="00FB5670"/>
    <w:rsid w:val="00FB588D"/>
    <w:rsid w:val="00FB5932"/>
    <w:rsid w:val="00FB5B3B"/>
    <w:rsid w:val="00FB5BF0"/>
    <w:rsid w:val="00FB5E9C"/>
    <w:rsid w:val="00FB5F10"/>
    <w:rsid w:val="00FB61C7"/>
    <w:rsid w:val="00FB627D"/>
    <w:rsid w:val="00FB63A7"/>
    <w:rsid w:val="00FB63CE"/>
    <w:rsid w:val="00FB6498"/>
    <w:rsid w:val="00FB653F"/>
    <w:rsid w:val="00FB6AB1"/>
    <w:rsid w:val="00FB6B4B"/>
    <w:rsid w:val="00FB6B9B"/>
    <w:rsid w:val="00FB6F6F"/>
    <w:rsid w:val="00FB6FA0"/>
    <w:rsid w:val="00FB706F"/>
    <w:rsid w:val="00FB70C1"/>
    <w:rsid w:val="00FB70CF"/>
    <w:rsid w:val="00FB757E"/>
    <w:rsid w:val="00FB7598"/>
    <w:rsid w:val="00FB7667"/>
    <w:rsid w:val="00FB7792"/>
    <w:rsid w:val="00FB7A63"/>
    <w:rsid w:val="00FB7CA1"/>
    <w:rsid w:val="00FB7DE5"/>
    <w:rsid w:val="00FB7ED4"/>
    <w:rsid w:val="00FC020A"/>
    <w:rsid w:val="00FC02BB"/>
    <w:rsid w:val="00FC073B"/>
    <w:rsid w:val="00FC078F"/>
    <w:rsid w:val="00FC08CE"/>
    <w:rsid w:val="00FC0E1F"/>
    <w:rsid w:val="00FC100D"/>
    <w:rsid w:val="00FC10C2"/>
    <w:rsid w:val="00FC10D7"/>
    <w:rsid w:val="00FC15C2"/>
    <w:rsid w:val="00FC16C5"/>
    <w:rsid w:val="00FC1BB5"/>
    <w:rsid w:val="00FC1D58"/>
    <w:rsid w:val="00FC216B"/>
    <w:rsid w:val="00FC226C"/>
    <w:rsid w:val="00FC230D"/>
    <w:rsid w:val="00FC240E"/>
    <w:rsid w:val="00FC24EE"/>
    <w:rsid w:val="00FC2914"/>
    <w:rsid w:val="00FC2B0B"/>
    <w:rsid w:val="00FC2B2C"/>
    <w:rsid w:val="00FC3205"/>
    <w:rsid w:val="00FC3277"/>
    <w:rsid w:val="00FC3599"/>
    <w:rsid w:val="00FC35AF"/>
    <w:rsid w:val="00FC370A"/>
    <w:rsid w:val="00FC3745"/>
    <w:rsid w:val="00FC37EF"/>
    <w:rsid w:val="00FC3A01"/>
    <w:rsid w:val="00FC3A76"/>
    <w:rsid w:val="00FC3B19"/>
    <w:rsid w:val="00FC3CC3"/>
    <w:rsid w:val="00FC3FC1"/>
    <w:rsid w:val="00FC4052"/>
    <w:rsid w:val="00FC4379"/>
    <w:rsid w:val="00FC43ED"/>
    <w:rsid w:val="00FC4849"/>
    <w:rsid w:val="00FC4A3F"/>
    <w:rsid w:val="00FC4B22"/>
    <w:rsid w:val="00FC4BEA"/>
    <w:rsid w:val="00FC4F2F"/>
    <w:rsid w:val="00FC50A1"/>
    <w:rsid w:val="00FC5388"/>
    <w:rsid w:val="00FC53D8"/>
    <w:rsid w:val="00FC53FC"/>
    <w:rsid w:val="00FC542B"/>
    <w:rsid w:val="00FC5486"/>
    <w:rsid w:val="00FC55EE"/>
    <w:rsid w:val="00FC564C"/>
    <w:rsid w:val="00FC5711"/>
    <w:rsid w:val="00FC5B21"/>
    <w:rsid w:val="00FC5BC9"/>
    <w:rsid w:val="00FC5DFB"/>
    <w:rsid w:val="00FC61C3"/>
    <w:rsid w:val="00FC625C"/>
    <w:rsid w:val="00FC6358"/>
    <w:rsid w:val="00FC6462"/>
    <w:rsid w:val="00FC6645"/>
    <w:rsid w:val="00FC68BC"/>
    <w:rsid w:val="00FC6B68"/>
    <w:rsid w:val="00FC6D99"/>
    <w:rsid w:val="00FC6DB7"/>
    <w:rsid w:val="00FC6E34"/>
    <w:rsid w:val="00FC7212"/>
    <w:rsid w:val="00FC7219"/>
    <w:rsid w:val="00FC727F"/>
    <w:rsid w:val="00FC736C"/>
    <w:rsid w:val="00FC7596"/>
    <w:rsid w:val="00FC75DB"/>
    <w:rsid w:val="00FC762D"/>
    <w:rsid w:val="00FC7765"/>
    <w:rsid w:val="00FC7A69"/>
    <w:rsid w:val="00FC7C4B"/>
    <w:rsid w:val="00FC7E64"/>
    <w:rsid w:val="00FC7FC8"/>
    <w:rsid w:val="00FD02C9"/>
    <w:rsid w:val="00FD0480"/>
    <w:rsid w:val="00FD0B39"/>
    <w:rsid w:val="00FD0BB9"/>
    <w:rsid w:val="00FD0C92"/>
    <w:rsid w:val="00FD0DCF"/>
    <w:rsid w:val="00FD0FA3"/>
    <w:rsid w:val="00FD108D"/>
    <w:rsid w:val="00FD126F"/>
    <w:rsid w:val="00FD12A4"/>
    <w:rsid w:val="00FD149F"/>
    <w:rsid w:val="00FD1509"/>
    <w:rsid w:val="00FD18B2"/>
    <w:rsid w:val="00FD18F7"/>
    <w:rsid w:val="00FD1AD6"/>
    <w:rsid w:val="00FD1D67"/>
    <w:rsid w:val="00FD1E5B"/>
    <w:rsid w:val="00FD1EA6"/>
    <w:rsid w:val="00FD1F71"/>
    <w:rsid w:val="00FD1FCA"/>
    <w:rsid w:val="00FD2140"/>
    <w:rsid w:val="00FD21F8"/>
    <w:rsid w:val="00FD233E"/>
    <w:rsid w:val="00FD2503"/>
    <w:rsid w:val="00FD2552"/>
    <w:rsid w:val="00FD27A4"/>
    <w:rsid w:val="00FD2A62"/>
    <w:rsid w:val="00FD2BB2"/>
    <w:rsid w:val="00FD2CDF"/>
    <w:rsid w:val="00FD2CFD"/>
    <w:rsid w:val="00FD2E48"/>
    <w:rsid w:val="00FD2EDA"/>
    <w:rsid w:val="00FD3156"/>
    <w:rsid w:val="00FD31A2"/>
    <w:rsid w:val="00FD31D6"/>
    <w:rsid w:val="00FD35DD"/>
    <w:rsid w:val="00FD3961"/>
    <w:rsid w:val="00FD397B"/>
    <w:rsid w:val="00FD399E"/>
    <w:rsid w:val="00FD3CBD"/>
    <w:rsid w:val="00FD4023"/>
    <w:rsid w:val="00FD4157"/>
    <w:rsid w:val="00FD4366"/>
    <w:rsid w:val="00FD4433"/>
    <w:rsid w:val="00FD4A01"/>
    <w:rsid w:val="00FD4D2C"/>
    <w:rsid w:val="00FD4E11"/>
    <w:rsid w:val="00FD4E69"/>
    <w:rsid w:val="00FD5034"/>
    <w:rsid w:val="00FD503D"/>
    <w:rsid w:val="00FD5308"/>
    <w:rsid w:val="00FD53A3"/>
    <w:rsid w:val="00FD54C1"/>
    <w:rsid w:val="00FD555E"/>
    <w:rsid w:val="00FD5850"/>
    <w:rsid w:val="00FD5AC8"/>
    <w:rsid w:val="00FD5CA8"/>
    <w:rsid w:val="00FD603A"/>
    <w:rsid w:val="00FD6072"/>
    <w:rsid w:val="00FD60A8"/>
    <w:rsid w:val="00FD6159"/>
    <w:rsid w:val="00FD6297"/>
    <w:rsid w:val="00FD6344"/>
    <w:rsid w:val="00FD65D5"/>
    <w:rsid w:val="00FD6851"/>
    <w:rsid w:val="00FD6929"/>
    <w:rsid w:val="00FD6CBC"/>
    <w:rsid w:val="00FD6CFA"/>
    <w:rsid w:val="00FD6F78"/>
    <w:rsid w:val="00FD70F6"/>
    <w:rsid w:val="00FD7393"/>
    <w:rsid w:val="00FD73C3"/>
    <w:rsid w:val="00FD74A4"/>
    <w:rsid w:val="00FD74E2"/>
    <w:rsid w:val="00FD7539"/>
    <w:rsid w:val="00FD7629"/>
    <w:rsid w:val="00FD7661"/>
    <w:rsid w:val="00FD796F"/>
    <w:rsid w:val="00FD7A52"/>
    <w:rsid w:val="00FD7CB7"/>
    <w:rsid w:val="00FD7D38"/>
    <w:rsid w:val="00FD7D78"/>
    <w:rsid w:val="00FD7DEB"/>
    <w:rsid w:val="00FD7E34"/>
    <w:rsid w:val="00FE000F"/>
    <w:rsid w:val="00FE0103"/>
    <w:rsid w:val="00FE0282"/>
    <w:rsid w:val="00FE049C"/>
    <w:rsid w:val="00FE0563"/>
    <w:rsid w:val="00FE056F"/>
    <w:rsid w:val="00FE064F"/>
    <w:rsid w:val="00FE071E"/>
    <w:rsid w:val="00FE084E"/>
    <w:rsid w:val="00FE0B21"/>
    <w:rsid w:val="00FE0D87"/>
    <w:rsid w:val="00FE0E0C"/>
    <w:rsid w:val="00FE0FC2"/>
    <w:rsid w:val="00FE1068"/>
    <w:rsid w:val="00FE10CB"/>
    <w:rsid w:val="00FE11EF"/>
    <w:rsid w:val="00FE125E"/>
    <w:rsid w:val="00FE12F6"/>
    <w:rsid w:val="00FE164B"/>
    <w:rsid w:val="00FE176C"/>
    <w:rsid w:val="00FE180E"/>
    <w:rsid w:val="00FE185D"/>
    <w:rsid w:val="00FE19E0"/>
    <w:rsid w:val="00FE1AF2"/>
    <w:rsid w:val="00FE1CA5"/>
    <w:rsid w:val="00FE1F83"/>
    <w:rsid w:val="00FE2012"/>
    <w:rsid w:val="00FE2263"/>
    <w:rsid w:val="00FE2274"/>
    <w:rsid w:val="00FE2282"/>
    <w:rsid w:val="00FE23A0"/>
    <w:rsid w:val="00FE27E7"/>
    <w:rsid w:val="00FE27ED"/>
    <w:rsid w:val="00FE28CB"/>
    <w:rsid w:val="00FE2A43"/>
    <w:rsid w:val="00FE2B24"/>
    <w:rsid w:val="00FE2F76"/>
    <w:rsid w:val="00FE317F"/>
    <w:rsid w:val="00FE330D"/>
    <w:rsid w:val="00FE342E"/>
    <w:rsid w:val="00FE3856"/>
    <w:rsid w:val="00FE3C52"/>
    <w:rsid w:val="00FE4066"/>
    <w:rsid w:val="00FE43DD"/>
    <w:rsid w:val="00FE449B"/>
    <w:rsid w:val="00FE485A"/>
    <w:rsid w:val="00FE496D"/>
    <w:rsid w:val="00FE4D5F"/>
    <w:rsid w:val="00FE4D6D"/>
    <w:rsid w:val="00FE514C"/>
    <w:rsid w:val="00FE5164"/>
    <w:rsid w:val="00FE51FD"/>
    <w:rsid w:val="00FE525D"/>
    <w:rsid w:val="00FE5300"/>
    <w:rsid w:val="00FE5498"/>
    <w:rsid w:val="00FE5618"/>
    <w:rsid w:val="00FE56D3"/>
    <w:rsid w:val="00FE5A65"/>
    <w:rsid w:val="00FE5ABF"/>
    <w:rsid w:val="00FE5ACD"/>
    <w:rsid w:val="00FE5DE4"/>
    <w:rsid w:val="00FE60B9"/>
    <w:rsid w:val="00FE6364"/>
    <w:rsid w:val="00FE667A"/>
    <w:rsid w:val="00FE6713"/>
    <w:rsid w:val="00FE67D1"/>
    <w:rsid w:val="00FE6844"/>
    <w:rsid w:val="00FE6B63"/>
    <w:rsid w:val="00FE6C29"/>
    <w:rsid w:val="00FE6D29"/>
    <w:rsid w:val="00FE6F2C"/>
    <w:rsid w:val="00FE7065"/>
    <w:rsid w:val="00FE7376"/>
    <w:rsid w:val="00FE7438"/>
    <w:rsid w:val="00FE74E2"/>
    <w:rsid w:val="00FE7663"/>
    <w:rsid w:val="00FE771A"/>
    <w:rsid w:val="00FE7AAF"/>
    <w:rsid w:val="00FE7DD8"/>
    <w:rsid w:val="00FE7E7B"/>
    <w:rsid w:val="00FF0328"/>
    <w:rsid w:val="00FF0394"/>
    <w:rsid w:val="00FF06DC"/>
    <w:rsid w:val="00FF0861"/>
    <w:rsid w:val="00FF087B"/>
    <w:rsid w:val="00FF0904"/>
    <w:rsid w:val="00FF0921"/>
    <w:rsid w:val="00FF096A"/>
    <w:rsid w:val="00FF0A91"/>
    <w:rsid w:val="00FF0B30"/>
    <w:rsid w:val="00FF0EC3"/>
    <w:rsid w:val="00FF0FA3"/>
    <w:rsid w:val="00FF1232"/>
    <w:rsid w:val="00FF140F"/>
    <w:rsid w:val="00FF1444"/>
    <w:rsid w:val="00FF15B5"/>
    <w:rsid w:val="00FF17FA"/>
    <w:rsid w:val="00FF1EE2"/>
    <w:rsid w:val="00FF2063"/>
    <w:rsid w:val="00FF208A"/>
    <w:rsid w:val="00FF2246"/>
    <w:rsid w:val="00FF276B"/>
    <w:rsid w:val="00FF28AB"/>
    <w:rsid w:val="00FF2980"/>
    <w:rsid w:val="00FF2B47"/>
    <w:rsid w:val="00FF2C05"/>
    <w:rsid w:val="00FF2E91"/>
    <w:rsid w:val="00FF2F5B"/>
    <w:rsid w:val="00FF315B"/>
    <w:rsid w:val="00FF34F4"/>
    <w:rsid w:val="00FF373F"/>
    <w:rsid w:val="00FF3897"/>
    <w:rsid w:val="00FF390A"/>
    <w:rsid w:val="00FF3AC1"/>
    <w:rsid w:val="00FF3B63"/>
    <w:rsid w:val="00FF4065"/>
    <w:rsid w:val="00FF414E"/>
    <w:rsid w:val="00FF450C"/>
    <w:rsid w:val="00FF46C6"/>
    <w:rsid w:val="00FF4830"/>
    <w:rsid w:val="00FF48CD"/>
    <w:rsid w:val="00FF4A2D"/>
    <w:rsid w:val="00FF4D02"/>
    <w:rsid w:val="00FF4F3D"/>
    <w:rsid w:val="00FF572E"/>
    <w:rsid w:val="00FF5B0A"/>
    <w:rsid w:val="00FF5CFB"/>
    <w:rsid w:val="00FF5F77"/>
    <w:rsid w:val="00FF60BE"/>
    <w:rsid w:val="00FF657B"/>
    <w:rsid w:val="00FF65D4"/>
    <w:rsid w:val="00FF6765"/>
    <w:rsid w:val="00FF68AA"/>
    <w:rsid w:val="00FF7013"/>
    <w:rsid w:val="00FF73E9"/>
    <w:rsid w:val="00FF743A"/>
    <w:rsid w:val="00FF747D"/>
    <w:rsid w:val="00FF7706"/>
    <w:rsid w:val="00FF77B4"/>
    <w:rsid w:val="00FF77C8"/>
    <w:rsid w:val="00FF7B31"/>
    <w:rsid w:val="00FF7E5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D74441"/>
  <w15:docId w15:val="{07E338E3-1C1D-457B-ACEB-C08C2F354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zh-CN"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32"/>
    <w:rPr>
      <w:rFonts w:ascii="Times New Roman" w:eastAsia="Times New Roman" w:hAnsi="Times New Roman" w:cs="Times New Roman"/>
      <w:lang w:bidi="ar-SA"/>
    </w:rPr>
  </w:style>
  <w:style w:type="paragraph" w:styleId="Heading1">
    <w:name w:val="heading 1"/>
    <w:basedOn w:val="Normal"/>
    <w:next w:val="Normal"/>
    <w:link w:val="Heading1Char"/>
    <w:uiPriority w:val="9"/>
    <w:qFormat/>
    <w:rsid w:val="006F586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B94461"/>
    <w:pPr>
      <w:keepNext/>
      <w:keepLines/>
      <w:spacing w:before="4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semiHidden/>
    <w:unhideWhenUsed/>
    <w:qFormat/>
    <w:rsid w:val="008555ED"/>
    <w:pPr>
      <w:keepNext/>
      <w:keepLines/>
      <w:spacing w:before="40"/>
      <w:outlineLvl w:val="2"/>
    </w:pPr>
    <w:rPr>
      <w:rFonts w:asciiTheme="majorHAnsi" w:eastAsiaTheme="majorEastAsia" w:hAnsiTheme="majorHAnsi" w:cstheme="majorBidi"/>
      <w:color w:val="6E6E6E" w:themeColor="accent1" w:themeShade="7F"/>
    </w:rPr>
  </w:style>
  <w:style w:type="paragraph" w:styleId="Heading4">
    <w:name w:val="heading 4"/>
    <w:basedOn w:val="Normal"/>
    <w:link w:val="Heading4Char"/>
    <w:qFormat/>
    <w:rsid w:val="005F1CE3"/>
    <w:pPr>
      <w:spacing w:before="100" w:beforeAutospacing="1" w:after="100" w:afterAutospacing="1"/>
      <w:outlineLvl w:val="3"/>
    </w:pPr>
    <w:rPr>
      <w:rFonts w:ascii="PMingLiU" w:eastAsia="PMingLiU" w:hint="eastAsia"/>
      <w:b/>
      <w:bCs/>
      <w:color w:val="FFFFFF"/>
      <w:lang w:eastAsia="zh-TW"/>
    </w:rPr>
  </w:style>
  <w:style w:type="paragraph" w:styleId="Heading5">
    <w:name w:val="heading 5"/>
    <w:basedOn w:val="Normal"/>
    <w:next w:val="Normal"/>
    <w:link w:val="Heading5Char"/>
    <w:uiPriority w:val="9"/>
    <w:semiHidden/>
    <w:unhideWhenUsed/>
    <w:qFormat/>
    <w:rsid w:val="00191CF5"/>
    <w:pPr>
      <w:keepNext/>
      <w:keepLines/>
      <w:spacing w:before="80" w:after="40"/>
      <w:outlineLvl w:val="4"/>
    </w:pPr>
    <w:rPr>
      <w:rFonts w:asciiTheme="minorHAnsi" w:eastAsiaTheme="minorEastAsia" w:hAnsiTheme="minorHAnsi" w:cstheme="majorBidi"/>
      <w:color w:val="A5A5A5" w:themeColor="accent1" w:themeShade="BF"/>
    </w:rPr>
  </w:style>
  <w:style w:type="paragraph" w:styleId="Heading6">
    <w:name w:val="heading 6"/>
    <w:basedOn w:val="Normal"/>
    <w:next w:val="Normal"/>
    <w:link w:val="Heading6Char"/>
    <w:uiPriority w:val="9"/>
    <w:semiHidden/>
    <w:unhideWhenUsed/>
    <w:qFormat/>
    <w:rsid w:val="00191CF5"/>
    <w:pPr>
      <w:keepNext/>
      <w:keepLines/>
      <w:spacing w:before="40"/>
      <w:outlineLvl w:val="5"/>
    </w:pPr>
    <w:rPr>
      <w:rFonts w:asciiTheme="minorHAnsi" w:eastAsiaTheme="minorEastAsia" w:hAnsiTheme="minorHAnsi" w:cstheme="majorBidi"/>
      <w:b/>
      <w:bCs/>
      <w:color w:val="A5A5A5" w:themeColor="accent1" w:themeShade="BF"/>
    </w:rPr>
  </w:style>
  <w:style w:type="paragraph" w:styleId="Heading7">
    <w:name w:val="heading 7"/>
    <w:basedOn w:val="Normal"/>
    <w:next w:val="Normal"/>
    <w:link w:val="Heading7Char"/>
    <w:uiPriority w:val="9"/>
    <w:semiHidden/>
    <w:unhideWhenUsed/>
    <w:qFormat/>
    <w:rsid w:val="00191CF5"/>
    <w:pPr>
      <w:keepNext/>
      <w:keepLines/>
      <w:spacing w:before="40"/>
      <w:outlineLvl w:val="6"/>
    </w:pPr>
    <w:rPr>
      <w:rFonts w:asciiTheme="minorHAnsi" w:eastAsiaTheme="minorEastAsia" w:hAnsiTheme="minorHAnsi" w:cstheme="majorBidi"/>
      <w:b/>
      <w:bCs/>
      <w:color w:val="595959" w:themeColor="text1" w:themeTint="A6"/>
    </w:rPr>
  </w:style>
  <w:style w:type="paragraph" w:styleId="Heading8">
    <w:name w:val="heading 8"/>
    <w:basedOn w:val="Normal"/>
    <w:next w:val="Normal"/>
    <w:link w:val="Heading8Char"/>
    <w:uiPriority w:val="9"/>
    <w:semiHidden/>
    <w:unhideWhenUsed/>
    <w:qFormat/>
    <w:rsid w:val="00191CF5"/>
    <w:pPr>
      <w:keepNext/>
      <w:keepLines/>
      <w:outlineLvl w:val="7"/>
    </w:pPr>
    <w:rPr>
      <w:rFonts w:asciiTheme="minorHAnsi" w:eastAsiaTheme="minorEastAsia" w:hAnsiTheme="minorHAnsi" w:cstheme="majorBidi"/>
      <w:color w:val="595959" w:themeColor="text1" w:themeTint="A6"/>
    </w:rPr>
  </w:style>
  <w:style w:type="paragraph" w:styleId="Heading9">
    <w:name w:val="heading 9"/>
    <w:basedOn w:val="Normal"/>
    <w:next w:val="Normal"/>
    <w:link w:val="Heading9Char"/>
    <w:uiPriority w:val="9"/>
    <w:semiHidden/>
    <w:unhideWhenUsed/>
    <w:qFormat/>
    <w:rsid w:val="00191CF5"/>
    <w:pPr>
      <w:keepNext/>
      <w:keepLines/>
      <w:outlineLvl w:val="8"/>
    </w:pPr>
    <w:rPr>
      <w:rFonts w:asciiTheme="minorHAnsi" w:eastAsiaTheme="majorEastAsia" w:hAnsiTheme="minorHAnsi"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qFormat/>
    <w:rsid w:val="008246B7"/>
    <w:pPr>
      <w:widowControl w:val="0"/>
      <w:adjustRightInd w:val="0"/>
      <w:snapToGrid w:val="0"/>
      <w:ind w:firstLineChars="200" w:firstLine="400"/>
    </w:pPr>
    <w:rPr>
      <w:rFonts w:eastAsiaTheme="majorEastAsia"/>
      <w:sz w:val="20"/>
      <w:szCs w:val="18"/>
    </w:rPr>
  </w:style>
  <w:style w:type="character" w:customStyle="1" w:styleId="FootnoteTextChar">
    <w:name w:val="Footnote Text Char"/>
    <w:basedOn w:val="DefaultParagraphFont"/>
    <w:link w:val="FootnoteText"/>
    <w:uiPriority w:val="99"/>
    <w:rsid w:val="008246B7"/>
    <w:rPr>
      <w:rFonts w:ascii="Times New Roman" w:eastAsiaTheme="majorEastAsia" w:hAnsi="Times New Roman" w:cs="Times New Roman"/>
      <w:sz w:val="20"/>
      <w:szCs w:val="18"/>
      <w:lang w:bidi="ar-SA"/>
    </w:rPr>
  </w:style>
  <w:style w:type="paragraph" w:customStyle="1" w:styleId="Style1">
    <w:name w:val="Style1"/>
    <w:basedOn w:val="Bibliography"/>
    <w:autoRedefine/>
    <w:qFormat/>
    <w:rsid w:val="003C0140"/>
    <w:pPr>
      <w:widowControl w:val="0"/>
      <w:tabs>
        <w:tab w:val="left" w:pos="600"/>
        <w:tab w:val="left" w:pos="1200"/>
        <w:tab w:val="left" w:pos="1800"/>
        <w:tab w:val="left" w:pos="2400"/>
        <w:tab w:val="left" w:pos="3000"/>
        <w:tab w:val="left" w:pos="3600"/>
        <w:tab w:val="left" w:pos="4200"/>
        <w:tab w:val="left" w:pos="4800"/>
        <w:tab w:val="left" w:pos="5400"/>
        <w:tab w:val="left" w:pos="6000"/>
        <w:tab w:val="left" w:pos="6600"/>
        <w:tab w:val="left" w:pos="7200"/>
        <w:tab w:val="left" w:pos="7800"/>
        <w:tab w:val="left" w:pos="8400"/>
        <w:tab w:val="left" w:pos="9000"/>
        <w:tab w:val="left" w:pos="9600"/>
        <w:tab w:val="left" w:pos="10200"/>
        <w:tab w:val="left" w:pos="10800"/>
        <w:tab w:val="left" w:pos="11400"/>
        <w:tab w:val="left" w:pos="12000"/>
        <w:tab w:val="left" w:pos="12600"/>
        <w:tab w:val="left" w:pos="13200"/>
        <w:tab w:val="left" w:pos="13800"/>
        <w:tab w:val="left" w:pos="14400"/>
        <w:tab w:val="left" w:pos="15000"/>
        <w:tab w:val="left" w:pos="15600"/>
        <w:tab w:val="left" w:pos="16200"/>
        <w:tab w:val="left" w:pos="16800"/>
        <w:tab w:val="left" w:pos="17400"/>
        <w:tab w:val="left" w:pos="18000"/>
        <w:tab w:val="left" w:pos="18600"/>
        <w:tab w:val="left" w:pos="19200"/>
        <w:tab w:val="left" w:pos="19800"/>
        <w:tab w:val="left" w:pos="20400"/>
        <w:tab w:val="left" w:pos="21000"/>
        <w:tab w:val="left" w:pos="21600"/>
        <w:tab w:val="left" w:pos="22200"/>
        <w:tab w:val="left" w:pos="22800"/>
        <w:tab w:val="left" w:pos="23400"/>
        <w:tab w:val="left" w:pos="24000"/>
      </w:tabs>
      <w:autoSpaceDE w:val="0"/>
      <w:autoSpaceDN w:val="0"/>
      <w:adjustRightInd w:val="0"/>
      <w:snapToGrid w:val="0"/>
      <w:spacing w:before="180" w:after="180"/>
      <w:ind w:left="300" w:hangingChars="300" w:hanging="300"/>
    </w:pPr>
    <w:rPr>
      <w:color w:val="000000"/>
      <w:lang w:val="x-none"/>
    </w:rPr>
  </w:style>
  <w:style w:type="paragraph" w:styleId="Bibliography">
    <w:name w:val="Bibliography"/>
    <w:basedOn w:val="Normal"/>
    <w:next w:val="Normal"/>
    <w:uiPriority w:val="37"/>
    <w:semiHidden/>
    <w:unhideWhenUsed/>
    <w:rsid w:val="003C0140"/>
  </w:style>
  <w:style w:type="paragraph" w:customStyle="1" w:styleId="longquote">
    <w:name w:val="longquote"/>
    <w:basedOn w:val="Normal"/>
    <w:qFormat/>
    <w:rsid w:val="003C0140"/>
    <w:pPr>
      <w:widowControl w:val="0"/>
      <w:tabs>
        <w:tab w:val="left" w:pos="600"/>
        <w:tab w:val="left" w:pos="1200"/>
        <w:tab w:val="left" w:pos="1800"/>
        <w:tab w:val="left" w:pos="2400"/>
        <w:tab w:val="left" w:pos="3000"/>
        <w:tab w:val="left" w:pos="3600"/>
        <w:tab w:val="left" w:pos="4200"/>
        <w:tab w:val="left" w:pos="4800"/>
        <w:tab w:val="left" w:pos="5400"/>
        <w:tab w:val="left" w:pos="6000"/>
        <w:tab w:val="left" w:pos="6600"/>
        <w:tab w:val="left" w:pos="7200"/>
        <w:tab w:val="left" w:pos="7800"/>
        <w:tab w:val="left" w:pos="8400"/>
        <w:tab w:val="left" w:pos="9000"/>
        <w:tab w:val="left" w:pos="9600"/>
        <w:tab w:val="left" w:pos="10200"/>
        <w:tab w:val="left" w:pos="10800"/>
        <w:tab w:val="left" w:pos="11400"/>
        <w:tab w:val="left" w:pos="12000"/>
        <w:tab w:val="left" w:pos="12600"/>
        <w:tab w:val="left" w:pos="13200"/>
        <w:tab w:val="left" w:pos="13800"/>
        <w:tab w:val="left" w:pos="14400"/>
        <w:tab w:val="left" w:pos="15000"/>
        <w:tab w:val="left" w:pos="15600"/>
        <w:tab w:val="left" w:pos="16200"/>
        <w:tab w:val="left" w:pos="16800"/>
        <w:tab w:val="left" w:pos="17400"/>
        <w:tab w:val="left" w:pos="18000"/>
        <w:tab w:val="left" w:pos="18600"/>
        <w:tab w:val="left" w:pos="19200"/>
        <w:tab w:val="left" w:pos="19800"/>
        <w:tab w:val="left" w:pos="20400"/>
        <w:tab w:val="left" w:pos="21000"/>
        <w:tab w:val="left" w:pos="21600"/>
        <w:tab w:val="left" w:pos="22200"/>
        <w:tab w:val="left" w:pos="22800"/>
        <w:tab w:val="left" w:pos="23400"/>
        <w:tab w:val="left" w:pos="24000"/>
      </w:tabs>
      <w:autoSpaceDE w:val="0"/>
      <w:autoSpaceDN w:val="0"/>
      <w:adjustRightInd w:val="0"/>
      <w:spacing w:before="100" w:after="100"/>
      <w:ind w:leftChars="250" w:left="250"/>
    </w:pPr>
    <w:rPr>
      <w:rFonts w:asciiTheme="minorBidi" w:hAnsiTheme="minorBidi"/>
      <w:color w:val="0D0D14"/>
      <w:lang w:val="x-none"/>
    </w:rPr>
  </w:style>
  <w:style w:type="paragraph" w:styleId="ListParagraph">
    <w:name w:val="List Paragraph"/>
    <w:basedOn w:val="Normal"/>
    <w:uiPriority w:val="34"/>
    <w:qFormat/>
    <w:rsid w:val="004D2714"/>
    <w:pPr>
      <w:ind w:firstLineChars="200" w:firstLine="420"/>
    </w:pPr>
  </w:style>
  <w:style w:type="character" w:styleId="Emphasis">
    <w:name w:val="Emphasis"/>
    <w:basedOn w:val="DefaultParagraphFont"/>
    <w:uiPriority w:val="20"/>
    <w:qFormat/>
    <w:rsid w:val="009D24C3"/>
    <w:rPr>
      <w:i/>
      <w:iCs/>
    </w:rPr>
  </w:style>
  <w:style w:type="character" w:styleId="Hyperlink">
    <w:name w:val="Hyperlink"/>
    <w:basedOn w:val="DefaultParagraphFont"/>
    <w:uiPriority w:val="99"/>
    <w:unhideWhenUsed/>
    <w:rsid w:val="009D24C3"/>
    <w:rPr>
      <w:color w:val="0000FF"/>
      <w:u w:val="single"/>
    </w:rPr>
  </w:style>
  <w:style w:type="character" w:styleId="FootnoteReference">
    <w:name w:val="footnote reference"/>
    <w:basedOn w:val="DefaultParagraphFont"/>
    <w:uiPriority w:val="99"/>
    <w:semiHidden/>
    <w:unhideWhenUsed/>
    <w:rsid w:val="002814AF"/>
    <w:rPr>
      <w:vertAlign w:val="superscript"/>
    </w:rPr>
  </w:style>
  <w:style w:type="table" w:styleId="TableGrid">
    <w:name w:val="Table Grid"/>
    <w:basedOn w:val="TableNormal"/>
    <w:uiPriority w:val="39"/>
    <w:rsid w:val="00C130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52F0F"/>
    <w:pPr>
      <w:tabs>
        <w:tab w:val="center" w:pos="4680"/>
        <w:tab w:val="right" w:pos="9360"/>
      </w:tabs>
      <w:snapToGrid w:val="0"/>
    </w:pPr>
    <w:rPr>
      <w:sz w:val="18"/>
      <w:szCs w:val="18"/>
    </w:rPr>
  </w:style>
  <w:style w:type="character" w:customStyle="1" w:styleId="FooterChar">
    <w:name w:val="Footer Char"/>
    <w:basedOn w:val="DefaultParagraphFont"/>
    <w:link w:val="Footer"/>
    <w:uiPriority w:val="99"/>
    <w:rsid w:val="00152F0F"/>
    <w:rPr>
      <w:rFonts w:asciiTheme="majorBidi" w:hAnsiTheme="majorBidi"/>
      <w:sz w:val="18"/>
      <w:szCs w:val="18"/>
      <w:lang w:bidi="ar-SA"/>
    </w:rPr>
  </w:style>
  <w:style w:type="character" w:styleId="PageNumber">
    <w:name w:val="page number"/>
    <w:basedOn w:val="DefaultParagraphFont"/>
    <w:uiPriority w:val="99"/>
    <w:semiHidden/>
    <w:unhideWhenUsed/>
    <w:rsid w:val="00152F0F"/>
  </w:style>
  <w:style w:type="character" w:customStyle="1" w:styleId="s3">
    <w:name w:val="s3"/>
    <w:basedOn w:val="DefaultParagraphFont"/>
    <w:rsid w:val="00973961"/>
    <w:rPr>
      <w:rFonts w:ascii="Helvetica" w:hAnsi="Helvetica" w:hint="default"/>
      <w:b w:val="0"/>
      <w:bCs w:val="0"/>
      <w:i w:val="0"/>
      <w:iCs w:val="0"/>
      <w:color w:val="000000"/>
      <w:sz w:val="24"/>
      <w:szCs w:val="24"/>
    </w:rPr>
  </w:style>
  <w:style w:type="character" w:customStyle="1" w:styleId="s1">
    <w:name w:val="s1"/>
    <w:basedOn w:val="DefaultParagraphFont"/>
    <w:rsid w:val="00973961"/>
    <w:rPr>
      <w:rFonts w:ascii="Times New Roman" w:hAnsi="Times New Roman" w:cs="Times New Roman" w:hint="default"/>
      <w:b w:val="0"/>
      <w:bCs w:val="0"/>
      <w:i w:val="0"/>
      <w:iCs w:val="0"/>
      <w:color w:val="000000"/>
      <w:sz w:val="24"/>
      <w:szCs w:val="24"/>
    </w:rPr>
  </w:style>
  <w:style w:type="character" w:customStyle="1" w:styleId="s2">
    <w:name w:val="s2"/>
    <w:basedOn w:val="DefaultParagraphFont"/>
    <w:rsid w:val="00973961"/>
    <w:rPr>
      <w:rFonts w:ascii="Times New Roman" w:hAnsi="Times New Roman" w:cs="Times New Roman" w:hint="default"/>
      <w:b w:val="0"/>
      <w:bCs w:val="0"/>
      <w:i w:val="0"/>
      <w:iCs w:val="0"/>
      <w:color w:val="000000"/>
      <w:sz w:val="24"/>
      <w:szCs w:val="24"/>
    </w:rPr>
  </w:style>
  <w:style w:type="character" w:customStyle="1" w:styleId="s4">
    <w:name w:val="s4"/>
    <w:basedOn w:val="DefaultParagraphFont"/>
    <w:rsid w:val="00973961"/>
    <w:rPr>
      <w:rFonts w:ascii="Helvetica" w:hAnsi="Helvetica" w:hint="default"/>
      <w:b w:val="0"/>
      <w:bCs w:val="0"/>
      <w:i w:val="0"/>
      <w:iCs w:val="0"/>
      <w:color w:val="000000"/>
      <w:sz w:val="24"/>
      <w:szCs w:val="24"/>
    </w:rPr>
  </w:style>
  <w:style w:type="paragraph" w:styleId="NormalWeb">
    <w:name w:val="Normal (Web)"/>
    <w:basedOn w:val="Normal"/>
    <w:uiPriority w:val="99"/>
    <w:unhideWhenUsed/>
    <w:rsid w:val="00973961"/>
    <w:pPr>
      <w:spacing w:before="100" w:beforeAutospacing="1" w:after="100" w:afterAutospacing="1"/>
    </w:pPr>
  </w:style>
  <w:style w:type="character" w:styleId="FollowedHyperlink">
    <w:name w:val="FollowedHyperlink"/>
    <w:basedOn w:val="DefaultParagraphFont"/>
    <w:uiPriority w:val="99"/>
    <w:semiHidden/>
    <w:unhideWhenUsed/>
    <w:rsid w:val="00973961"/>
    <w:rPr>
      <w:color w:val="919191" w:themeColor="followedHyperlink"/>
      <w:u w:val="single"/>
    </w:rPr>
  </w:style>
  <w:style w:type="paragraph" w:styleId="Header">
    <w:name w:val="header"/>
    <w:basedOn w:val="Normal"/>
    <w:link w:val="HeaderChar"/>
    <w:uiPriority w:val="99"/>
    <w:unhideWhenUsed/>
    <w:rsid w:val="00973961"/>
    <w:pPr>
      <w:pBdr>
        <w:bottom w:val="single" w:sz="6" w:space="1" w:color="auto"/>
      </w:pBdr>
      <w:tabs>
        <w:tab w:val="center" w:pos="4680"/>
        <w:tab w:val="right" w:pos="9360"/>
      </w:tabs>
      <w:snapToGrid w:val="0"/>
      <w:jc w:val="center"/>
    </w:pPr>
    <w:rPr>
      <w:sz w:val="18"/>
      <w:szCs w:val="18"/>
    </w:rPr>
  </w:style>
  <w:style w:type="character" w:customStyle="1" w:styleId="HeaderChar">
    <w:name w:val="Header Char"/>
    <w:basedOn w:val="DefaultParagraphFont"/>
    <w:link w:val="Header"/>
    <w:uiPriority w:val="99"/>
    <w:rsid w:val="00973961"/>
    <w:rPr>
      <w:rFonts w:ascii="Times New Roman" w:eastAsia="Times New Roman" w:hAnsi="Times New Roman" w:cs="Times New Roman"/>
      <w:sz w:val="18"/>
      <w:szCs w:val="18"/>
      <w:lang w:bidi="ar-SA"/>
    </w:rPr>
  </w:style>
  <w:style w:type="character" w:styleId="UnresolvedMention">
    <w:name w:val="Unresolved Mention"/>
    <w:basedOn w:val="DefaultParagraphFont"/>
    <w:uiPriority w:val="99"/>
    <w:semiHidden/>
    <w:unhideWhenUsed/>
    <w:rsid w:val="00973961"/>
    <w:rPr>
      <w:color w:val="605E5C"/>
      <w:shd w:val="clear" w:color="auto" w:fill="E1DFDD"/>
    </w:rPr>
  </w:style>
  <w:style w:type="character" w:styleId="EndnoteReference">
    <w:name w:val="endnote reference"/>
    <w:basedOn w:val="DefaultParagraphFont"/>
    <w:uiPriority w:val="99"/>
    <w:semiHidden/>
    <w:unhideWhenUsed/>
    <w:rsid w:val="00973961"/>
    <w:rPr>
      <w:vertAlign w:val="superscript"/>
    </w:rPr>
  </w:style>
  <w:style w:type="paragraph" w:styleId="Revision">
    <w:name w:val="Revision"/>
    <w:hidden/>
    <w:uiPriority w:val="99"/>
    <w:semiHidden/>
    <w:rsid w:val="00973961"/>
    <w:rPr>
      <w:rFonts w:ascii="Times New Roman" w:eastAsia="Times New Roman" w:hAnsi="Times New Roman" w:cs="Times New Roman"/>
      <w:lang w:bidi="ar-SA"/>
    </w:rPr>
  </w:style>
  <w:style w:type="character" w:styleId="HTMLCite">
    <w:name w:val="HTML Cite"/>
    <w:basedOn w:val="DefaultParagraphFont"/>
    <w:uiPriority w:val="99"/>
    <w:semiHidden/>
    <w:unhideWhenUsed/>
    <w:rsid w:val="00973961"/>
    <w:rPr>
      <w:i/>
      <w:iCs/>
    </w:rPr>
  </w:style>
  <w:style w:type="character" w:customStyle="1" w:styleId="mw-cite-backlink">
    <w:name w:val="mw-cite-backlink"/>
    <w:basedOn w:val="DefaultParagraphFont"/>
    <w:rsid w:val="00973961"/>
  </w:style>
  <w:style w:type="character" w:customStyle="1" w:styleId="cite-accessibility-label">
    <w:name w:val="cite-accessibility-label"/>
    <w:basedOn w:val="DefaultParagraphFont"/>
    <w:rsid w:val="00973961"/>
  </w:style>
  <w:style w:type="character" w:customStyle="1" w:styleId="cs1-format">
    <w:name w:val="cs1-format"/>
    <w:basedOn w:val="DefaultParagraphFont"/>
    <w:rsid w:val="00973961"/>
  </w:style>
  <w:style w:type="character" w:customStyle="1" w:styleId="reference-accessdate">
    <w:name w:val="reference-accessdate"/>
    <w:basedOn w:val="DefaultParagraphFont"/>
    <w:rsid w:val="00973961"/>
  </w:style>
  <w:style w:type="character" w:customStyle="1" w:styleId="nowrap">
    <w:name w:val="nowrap"/>
    <w:basedOn w:val="DefaultParagraphFont"/>
    <w:rsid w:val="00973961"/>
  </w:style>
  <w:style w:type="paragraph" w:styleId="HTMLPreformatted">
    <w:name w:val="HTML Preformatted"/>
    <w:basedOn w:val="Normal"/>
    <w:link w:val="HTMLPreformattedChar"/>
    <w:uiPriority w:val="99"/>
    <w:semiHidden/>
    <w:unhideWhenUsed/>
    <w:rsid w:val="008055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8055AD"/>
    <w:rPr>
      <w:rFonts w:ascii="Courier New" w:eastAsia="Times New Roman" w:hAnsi="Courier New" w:cs="Courier New"/>
      <w:sz w:val="20"/>
      <w:szCs w:val="20"/>
      <w:lang w:bidi="ar-SA"/>
    </w:rPr>
  </w:style>
  <w:style w:type="character" w:styleId="HTMLCode">
    <w:name w:val="HTML Code"/>
    <w:basedOn w:val="DefaultParagraphFont"/>
    <w:uiPriority w:val="99"/>
    <w:semiHidden/>
    <w:unhideWhenUsed/>
    <w:rsid w:val="008055AD"/>
    <w:rPr>
      <w:rFonts w:ascii="Courier New" w:eastAsia="Times New Roman" w:hAnsi="Courier New" w:cs="Courier New"/>
      <w:sz w:val="20"/>
      <w:szCs w:val="20"/>
    </w:rPr>
  </w:style>
  <w:style w:type="character" w:customStyle="1" w:styleId="Heading4Char">
    <w:name w:val="Heading 4 Char"/>
    <w:basedOn w:val="DefaultParagraphFont"/>
    <w:link w:val="Heading4"/>
    <w:rsid w:val="005F1CE3"/>
    <w:rPr>
      <w:rFonts w:ascii="PMingLiU" w:eastAsia="PMingLiU" w:hAnsi="Times New Roman" w:cs="Times New Roman"/>
      <w:b/>
      <w:bCs/>
      <w:color w:val="FFFFFF"/>
      <w:lang w:eastAsia="zh-TW" w:bidi="ar-SA"/>
    </w:rPr>
  </w:style>
  <w:style w:type="character" w:customStyle="1" w:styleId="Heading1Char">
    <w:name w:val="Heading 1 Char"/>
    <w:basedOn w:val="DefaultParagraphFont"/>
    <w:link w:val="Heading1"/>
    <w:uiPriority w:val="9"/>
    <w:rsid w:val="006F586D"/>
    <w:rPr>
      <w:rFonts w:asciiTheme="majorBidi" w:hAnsiTheme="majorBidi"/>
      <w:b/>
      <w:bCs/>
      <w:kern w:val="44"/>
      <w:sz w:val="44"/>
      <w:szCs w:val="44"/>
      <w:lang w:bidi="ar-SA"/>
    </w:rPr>
  </w:style>
  <w:style w:type="character" w:customStyle="1" w:styleId="title-italic">
    <w:name w:val="title-italic"/>
    <w:basedOn w:val="DefaultParagraphFont"/>
    <w:rsid w:val="00E507B6"/>
  </w:style>
  <w:style w:type="character" w:styleId="PlaceholderText">
    <w:name w:val="Placeholder Text"/>
    <w:basedOn w:val="DefaultParagraphFont"/>
    <w:uiPriority w:val="99"/>
    <w:semiHidden/>
    <w:rsid w:val="00B1575E"/>
    <w:rPr>
      <w:color w:val="666666"/>
    </w:rPr>
  </w:style>
  <w:style w:type="character" w:customStyle="1" w:styleId="Heading2Char">
    <w:name w:val="Heading 2 Char"/>
    <w:basedOn w:val="DefaultParagraphFont"/>
    <w:link w:val="Heading2"/>
    <w:uiPriority w:val="9"/>
    <w:semiHidden/>
    <w:rsid w:val="00B94461"/>
    <w:rPr>
      <w:rFonts w:asciiTheme="majorHAnsi" w:eastAsiaTheme="majorEastAsia" w:hAnsiTheme="majorHAnsi" w:cstheme="majorBidi"/>
      <w:color w:val="A5A5A5" w:themeColor="accent1" w:themeShade="BF"/>
      <w:sz w:val="26"/>
      <w:szCs w:val="26"/>
      <w:lang w:bidi="ar-SA"/>
    </w:rPr>
  </w:style>
  <w:style w:type="character" w:customStyle="1" w:styleId="Heading3Char">
    <w:name w:val="Heading 3 Char"/>
    <w:basedOn w:val="DefaultParagraphFont"/>
    <w:link w:val="Heading3"/>
    <w:uiPriority w:val="9"/>
    <w:semiHidden/>
    <w:rsid w:val="008555ED"/>
    <w:rPr>
      <w:rFonts w:asciiTheme="majorHAnsi" w:eastAsiaTheme="majorEastAsia" w:hAnsiTheme="majorHAnsi" w:cstheme="majorBidi"/>
      <w:color w:val="6E6E6E" w:themeColor="accent1" w:themeShade="7F"/>
      <w:lang w:bidi="ar-SA"/>
    </w:rPr>
  </w:style>
  <w:style w:type="character" w:customStyle="1" w:styleId="a-size-extra-large">
    <w:name w:val="a-size-extra-large"/>
    <w:basedOn w:val="DefaultParagraphFont"/>
    <w:rsid w:val="00C04A6A"/>
  </w:style>
  <w:style w:type="table" w:styleId="GridTable1Light">
    <w:name w:val="Grid Table 1 Light"/>
    <w:basedOn w:val="TableNormal"/>
    <w:uiPriority w:val="46"/>
    <w:rsid w:val="0096417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964175"/>
    <w:tblPr>
      <w:tblStyleRowBandSize w:val="1"/>
      <w:tblStyleColBandSize w:val="1"/>
      <w:tblBorders>
        <w:top w:val="single" w:sz="2" w:space="0" w:color="9F9F9F" w:themeColor="accent5" w:themeTint="99"/>
        <w:bottom w:val="single" w:sz="2" w:space="0" w:color="9F9F9F" w:themeColor="accent5" w:themeTint="99"/>
        <w:insideH w:val="single" w:sz="2" w:space="0" w:color="9F9F9F" w:themeColor="accent5" w:themeTint="99"/>
        <w:insideV w:val="single" w:sz="2" w:space="0" w:color="9F9F9F" w:themeColor="accent5" w:themeTint="99"/>
      </w:tblBorders>
    </w:tblPr>
    <w:tblStylePr w:type="firstRow">
      <w:rPr>
        <w:b/>
        <w:bCs/>
      </w:rPr>
      <w:tblPr/>
      <w:tcPr>
        <w:tcBorders>
          <w:top w:val="nil"/>
          <w:bottom w:val="single" w:sz="12" w:space="0" w:color="9F9F9F" w:themeColor="accent5" w:themeTint="99"/>
          <w:insideH w:val="nil"/>
          <w:insideV w:val="nil"/>
        </w:tcBorders>
        <w:shd w:val="clear" w:color="auto" w:fill="FFFFFF" w:themeFill="background1"/>
      </w:tcPr>
    </w:tblStylePr>
    <w:tblStylePr w:type="lastRow">
      <w:rPr>
        <w:b/>
        <w:bCs/>
      </w:rPr>
      <w:tblPr/>
      <w:tcPr>
        <w:tcBorders>
          <w:top w:val="double" w:sz="2" w:space="0" w:color="9F9F9F"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4">
    <w:name w:val="Grid Table 4"/>
    <w:basedOn w:val="TableNormal"/>
    <w:uiPriority w:val="49"/>
    <w:rsid w:val="0096417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964175"/>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color w:val="FFFFFF" w:themeColor="background1"/>
      </w:rPr>
      <w:tblPr/>
      <w:tcPr>
        <w:tcBorders>
          <w:top w:val="single" w:sz="4" w:space="0" w:color="DDDDDD" w:themeColor="accent1"/>
          <w:left w:val="single" w:sz="4" w:space="0" w:color="DDDDDD" w:themeColor="accent1"/>
          <w:bottom w:val="single" w:sz="4" w:space="0" w:color="DDDDDD" w:themeColor="accent1"/>
          <w:right w:val="single" w:sz="4" w:space="0" w:color="DDDDDD" w:themeColor="accent1"/>
          <w:insideH w:val="nil"/>
          <w:insideV w:val="nil"/>
        </w:tcBorders>
        <w:shd w:val="clear" w:color="auto" w:fill="DDDDDD" w:themeFill="accent1"/>
      </w:tcPr>
    </w:tblStylePr>
    <w:tblStylePr w:type="lastRow">
      <w:rPr>
        <w:b/>
        <w:bCs/>
      </w:rPr>
      <w:tblPr/>
      <w:tcPr>
        <w:tcBorders>
          <w:top w:val="double" w:sz="4" w:space="0" w:color="DDDDDD" w:themeColor="accent1"/>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5Dark-Accent2">
    <w:name w:val="Grid Table 5 Dark Accent 2"/>
    <w:basedOn w:val="TableNormal"/>
    <w:uiPriority w:val="50"/>
    <w:rsid w:val="0096417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FE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2B2B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2B2B2"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2B2B2"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2B2B2" w:themeFill="accent2"/>
      </w:tcPr>
    </w:tblStylePr>
    <w:tblStylePr w:type="band1Vert">
      <w:tblPr/>
      <w:tcPr>
        <w:shd w:val="clear" w:color="auto" w:fill="E0E0E0" w:themeFill="accent2" w:themeFillTint="66"/>
      </w:tcPr>
    </w:tblStylePr>
    <w:tblStylePr w:type="band1Horz">
      <w:tblPr/>
      <w:tcPr>
        <w:shd w:val="clear" w:color="auto" w:fill="E0E0E0" w:themeFill="accent2" w:themeFillTint="66"/>
      </w:tcPr>
    </w:tblStylePr>
  </w:style>
  <w:style w:type="table" w:styleId="GridTable5Dark-Accent4">
    <w:name w:val="Grid Table 5 Dark Accent 4"/>
    <w:basedOn w:val="TableNormal"/>
    <w:uiPriority w:val="50"/>
    <w:rsid w:val="0096417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5"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08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08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08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080" w:themeFill="accent4"/>
      </w:tcPr>
    </w:tblStylePr>
    <w:tblStylePr w:type="band1Vert">
      <w:tblPr/>
      <w:tcPr>
        <w:shd w:val="clear" w:color="auto" w:fill="CCCCCC" w:themeFill="accent4" w:themeFillTint="66"/>
      </w:tcPr>
    </w:tblStylePr>
    <w:tblStylePr w:type="band1Horz">
      <w:tblPr/>
      <w:tcPr>
        <w:shd w:val="clear" w:color="auto" w:fill="CCCCCC" w:themeFill="accent4" w:themeFillTint="66"/>
      </w:tcPr>
    </w:tblStylePr>
  </w:style>
  <w:style w:type="table" w:styleId="GridTable5Dark-Accent1">
    <w:name w:val="Grid Table 5 Dark Accent 1"/>
    <w:basedOn w:val="TableNormal"/>
    <w:uiPriority w:val="50"/>
    <w:rsid w:val="0096417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8F8F8"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DDDD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DDDD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DDDD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DDDDD" w:themeFill="accent1"/>
      </w:tcPr>
    </w:tblStylePr>
    <w:tblStylePr w:type="band1Vert">
      <w:tblPr/>
      <w:tcPr>
        <w:shd w:val="clear" w:color="auto" w:fill="F1F1F1" w:themeFill="accent1" w:themeFillTint="66"/>
      </w:tcPr>
    </w:tblStylePr>
    <w:tblStylePr w:type="band1Horz">
      <w:tblPr/>
      <w:tcPr>
        <w:shd w:val="clear" w:color="auto" w:fill="F1F1F1" w:themeFill="accent1" w:themeFillTint="66"/>
      </w:tcPr>
    </w:tblStylePr>
  </w:style>
  <w:style w:type="table" w:styleId="GridTable6Colorful-Accent3">
    <w:name w:val="Grid Table 6 Colorful Accent 3"/>
    <w:basedOn w:val="TableNormal"/>
    <w:uiPriority w:val="51"/>
    <w:rsid w:val="00964175"/>
    <w:rPr>
      <w:color w:val="707070" w:themeColor="accent3" w:themeShade="BF"/>
    </w:r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3">
    <w:name w:val="Grid Table 3"/>
    <w:basedOn w:val="TableNormal"/>
    <w:uiPriority w:val="48"/>
    <w:rsid w:val="0096417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Accent6">
    <w:name w:val="Grid Table 2 Accent 6"/>
    <w:basedOn w:val="TableNormal"/>
    <w:uiPriority w:val="47"/>
    <w:rsid w:val="00964175"/>
    <w:tblPr>
      <w:tblStyleRowBandSize w:val="1"/>
      <w:tblStyleColBandSize w:val="1"/>
      <w:tblBorders>
        <w:top w:val="single" w:sz="2" w:space="0" w:color="949494" w:themeColor="accent6" w:themeTint="99"/>
        <w:bottom w:val="single" w:sz="2" w:space="0" w:color="949494" w:themeColor="accent6" w:themeTint="99"/>
        <w:insideH w:val="single" w:sz="2" w:space="0" w:color="949494" w:themeColor="accent6" w:themeTint="99"/>
        <w:insideV w:val="single" w:sz="2" w:space="0" w:color="949494" w:themeColor="accent6" w:themeTint="99"/>
      </w:tblBorders>
    </w:tblPr>
    <w:tblStylePr w:type="firstRow">
      <w:rPr>
        <w:b/>
        <w:bCs/>
      </w:rPr>
      <w:tblPr/>
      <w:tcPr>
        <w:tcBorders>
          <w:top w:val="nil"/>
          <w:bottom w:val="single" w:sz="12" w:space="0" w:color="949494" w:themeColor="accent6" w:themeTint="99"/>
          <w:insideH w:val="nil"/>
          <w:insideV w:val="nil"/>
        </w:tcBorders>
        <w:shd w:val="clear" w:color="auto" w:fill="FFFFFF" w:themeFill="background1"/>
      </w:tcPr>
    </w:tblStylePr>
    <w:tblStylePr w:type="lastRow">
      <w:rPr>
        <w:b/>
        <w:bCs/>
      </w:rPr>
      <w:tblPr/>
      <w:tcPr>
        <w:tcBorders>
          <w:top w:val="double" w:sz="2" w:space="0" w:color="949494"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character" w:customStyle="1" w:styleId="apple-converted-space">
    <w:name w:val="apple-converted-space"/>
    <w:basedOn w:val="DefaultParagraphFont"/>
    <w:rsid w:val="001B1C24"/>
  </w:style>
  <w:style w:type="character" w:customStyle="1" w:styleId="Heading5Char">
    <w:name w:val="Heading 5 Char"/>
    <w:basedOn w:val="DefaultParagraphFont"/>
    <w:link w:val="Heading5"/>
    <w:uiPriority w:val="9"/>
    <w:semiHidden/>
    <w:rsid w:val="00191CF5"/>
    <w:rPr>
      <w:rFonts w:cstheme="majorBidi"/>
      <w:color w:val="A5A5A5" w:themeColor="accent1" w:themeShade="BF"/>
      <w:lang w:bidi="ar-SA"/>
    </w:rPr>
  </w:style>
  <w:style w:type="character" w:customStyle="1" w:styleId="Heading6Char">
    <w:name w:val="Heading 6 Char"/>
    <w:basedOn w:val="DefaultParagraphFont"/>
    <w:link w:val="Heading6"/>
    <w:uiPriority w:val="9"/>
    <w:semiHidden/>
    <w:rsid w:val="00191CF5"/>
    <w:rPr>
      <w:rFonts w:cstheme="majorBidi"/>
      <w:b/>
      <w:bCs/>
      <w:color w:val="A5A5A5" w:themeColor="accent1" w:themeShade="BF"/>
      <w:lang w:bidi="ar-SA"/>
    </w:rPr>
  </w:style>
  <w:style w:type="character" w:customStyle="1" w:styleId="Heading7Char">
    <w:name w:val="Heading 7 Char"/>
    <w:basedOn w:val="DefaultParagraphFont"/>
    <w:link w:val="Heading7"/>
    <w:uiPriority w:val="9"/>
    <w:semiHidden/>
    <w:rsid w:val="00191CF5"/>
    <w:rPr>
      <w:rFonts w:cstheme="majorBidi"/>
      <w:b/>
      <w:bCs/>
      <w:color w:val="595959" w:themeColor="text1" w:themeTint="A6"/>
      <w:lang w:bidi="ar-SA"/>
    </w:rPr>
  </w:style>
  <w:style w:type="character" w:customStyle="1" w:styleId="Heading8Char">
    <w:name w:val="Heading 8 Char"/>
    <w:basedOn w:val="DefaultParagraphFont"/>
    <w:link w:val="Heading8"/>
    <w:uiPriority w:val="9"/>
    <w:semiHidden/>
    <w:rsid w:val="00191CF5"/>
    <w:rPr>
      <w:rFonts w:cstheme="majorBidi"/>
      <w:color w:val="595959" w:themeColor="text1" w:themeTint="A6"/>
      <w:lang w:bidi="ar-SA"/>
    </w:rPr>
  </w:style>
  <w:style w:type="character" w:customStyle="1" w:styleId="Heading9Char">
    <w:name w:val="Heading 9 Char"/>
    <w:basedOn w:val="DefaultParagraphFont"/>
    <w:link w:val="Heading9"/>
    <w:uiPriority w:val="9"/>
    <w:semiHidden/>
    <w:rsid w:val="00191CF5"/>
    <w:rPr>
      <w:rFonts w:eastAsiaTheme="majorEastAsia" w:cstheme="majorBidi"/>
      <w:color w:val="595959" w:themeColor="text1" w:themeTint="A6"/>
      <w:lang w:bidi="ar-SA"/>
    </w:rPr>
  </w:style>
  <w:style w:type="paragraph" w:styleId="Title">
    <w:name w:val="Title"/>
    <w:basedOn w:val="Normal"/>
    <w:next w:val="Normal"/>
    <w:link w:val="TitleChar"/>
    <w:uiPriority w:val="10"/>
    <w:qFormat/>
    <w:rsid w:val="00191CF5"/>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1CF5"/>
    <w:rPr>
      <w:rFonts w:asciiTheme="majorHAnsi" w:eastAsiaTheme="majorEastAsia" w:hAnsiTheme="majorHAnsi" w:cstheme="majorBidi"/>
      <w:spacing w:val="-10"/>
      <w:kern w:val="28"/>
      <w:sz w:val="56"/>
      <w:szCs w:val="56"/>
      <w:lang w:bidi="ar-SA"/>
    </w:rPr>
  </w:style>
  <w:style w:type="paragraph" w:styleId="Subtitle">
    <w:name w:val="Subtitle"/>
    <w:basedOn w:val="Normal"/>
    <w:next w:val="Normal"/>
    <w:link w:val="SubtitleChar"/>
    <w:uiPriority w:val="11"/>
    <w:qFormat/>
    <w:rsid w:val="00191CF5"/>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91CF5"/>
    <w:rPr>
      <w:rFonts w:asciiTheme="majorHAnsi" w:eastAsiaTheme="majorEastAsia" w:hAnsiTheme="majorHAnsi" w:cstheme="majorBidi"/>
      <w:color w:val="595959" w:themeColor="text1" w:themeTint="A6"/>
      <w:spacing w:val="15"/>
      <w:sz w:val="28"/>
      <w:szCs w:val="28"/>
      <w:lang w:bidi="ar-SA"/>
    </w:rPr>
  </w:style>
  <w:style w:type="paragraph" w:styleId="Quote">
    <w:name w:val="Quote"/>
    <w:basedOn w:val="Normal"/>
    <w:next w:val="Normal"/>
    <w:link w:val="QuoteChar"/>
    <w:uiPriority w:val="29"/>
    <w:qFormat/>
    <w:rsid w:val="00191CF5"/>
    <w:pPr>
      <w:spacing w:before="160" w:after="160"/>
      <w:jc w:val="center"/>
    </w:pPr>
    <w:rPr>
      <w:rFonts w:asciiTheme="majorBidi" w:eastAsiaTheme="minorEastAsia" w:hAnsiTheme="majorBidi" w:cstheme="minorBidi"/>
      <w:i/>
      <w:iCs/>
      <w:color w:val="404040" w:themeColor="text1" w:themeTint="BF"/>
    </w:rPr>
  </w:style>
  <w:style w:type="character" w:customStyle="1" w:styleId="QuoteChar">
    <w:name w:val="Quote Char"/>
    <w:basedOn w:val="DefaultParagraphFont"/>
    <w:link w:val="Quote"/>
    <w:uiPriority w:val="29"/>
    <w:rsid w:val="00191CF5"/>
    <w:rPr>
      <w:rFonts w:asciiTheme="majorBidi" w:hAnsiTheme="majorBidi"/>
      <w:i/>
      <w:iCs/>
      <w:color w:val="404040" w:themeColor="text1" w:themeTint="BF"/>
      <w:lang w:bidi="ar-SA"/>
    </w:rPr>
  </w:style>
  <w:style w:type="character" w:styleId="IntenseEmphasis">
    <w:name w:val="Intense Emphasis"/>
    <w:basedOn w:val="DefaultParagraphFont"/>
    <w:uiPriority w:val="21"/>
    <w:qFormat/>
    <w:rsid w:val="00191CF5"/>
    <w:rPr>
      <w:i/>
      <w:iCs/>
      <w:color w:val="A5A5A5" w:themeColor="accent1" w:themeShade="BF"/>
    </w:rPr>
  </w:style>
  <w:style w:type="paragraph" w:styleId="IntenseQuote">
    <w:name w:val="Intense Quote"/>
    <w:basedOn w:val="Normal"/>
    <w:next w:val="Normal"/>
    <w:link w:val="IntenseQuoteChar"/>
    <w:uiPriority w:val="30"/>
    <w:qFormat/>
    <w:rsid w:val="00191CF5"/>
    <w:pPr>
      <w:pBdr>
        <w:top w:val="single" w:sz="4" w:space="10" w:color="A5A5A5" w:themeColor="accent1" w:themeShade="BF"/>
        <w:bottom w:val="single" w:sz="4" w:space="10" w:color="A5A5A5" w:themeColor="accent1" w:themeShade="BF"/>
      </w:pBdr>
      <w:spacing w:before="360" w:after="360"/>
      <w:ind w:left="864" w:right="864"/>
      <w:jc w:val="center"/>
    </w:pPr>
    <w:rPr>
      <w:rFonts w:asciiTheme="majorBidi" w:eastAsiaTheme="minorEastAsia" w:hAnsiTheme="majorBidi" w:cstheme="minorBidi"/>
      <w:i/>
      <w:iCs/>
      <w:color w:val="A5A5A5" w:themeColor="accent1" w:themeShade="BF"/>
    </w:rPr>
  </w:style>
  <w:style w:type="character" w:customStyle="1" w:styleId="IntenseQuoteChar">
    <w:name w:val="Intense Quote Char"/>
    <w:basedOn w:val="DefaultParagraphFont"/>
    <w:link w:val="IntenseQuote"/>
    <w:uiPriority w:val="30"/>
    <w:rsid w:val="00191CF5"/>
    <w:rPr>
      <w:rFonts w:asciiTheme="majorBidi" w:hAnsiTheme="majorBidi"/>
      <w:i/>
      <w:iCs/>
      <w:color w:val="A5A5A5" w:themeColor="accent1" w:themeShade="BF"/>
      <w:lang w:bidi="ar-SA"/>
    </w:rPr>
  </w:style>
  <w:style w:type="character" w:styleId="IntenseReference">
    <w:name w:val="Intense Reference"/>
    <w:basedOn w:val="DefaultParagraphFont"/>
    <w:uiPriority w:val="32"/>
    <w:qFormat/>
    <w:rsid w:val="00191CF5"/>
    <w:rPr>
      <w:b/>
      <w:bCs/>
      <w:smallCaps/>
      <w:color w:val="A5A5A5"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09756">
      <w:bodyDiv w:val="1"/>
      <w:marLeft w:val="0"/>
      <w:marRight w:val="0"/>
      <w:marTop w:val="0"/>
      <w:marBottom w:val="0"/>
      <w:divBdr>
        <w:top w:val="none" w:sz="0" w:space="0" w:color="auto"/>
        <w:left w:val="none" w:sz="0" w:space="0" w:color="auto"/>
        <w:bottom w:val="none" w:sz="0" w:space="0" w:color="auto"/>
        <w:right w:val="none" w:sz="0" w:space="0" w:color="auto"/>
      </w:divBdr>
    </w:div>
    <w:div w:id="39787211">
      <w:bodyDiv w:val="1"/>
      <w:marLeft w:val="0"/>
      <w:marRight w:val="0"/>
      <w:marTop w:val="0"/>
      <w:marBottom w:val="0"/>
      <w:divBdr>
        <w:top w:val="none" w:sz="0" w:space="0" w:color="auto"/>
        <w:left w:val="none" w:sz="0" w:space="0" w:color="auto"/>
        <w:bottom w:val="none" w:sz="0" w:space="0" w:color="auto"/>
        <w:right w:val="none" w:sz="0" w:space="0" w:color="auto"/>
      </w:divBdr>
    </w:div>
    <w:div w:id="40710174">
      <w:bodyDiv w:val="1"/>
      <w:marLeft w:val="0"/>
      <w:marRight w:val="0"/>
      <w:marTop w:val="0"/>
      <w:marBottom w:val="0"/>
      <w:divBdr>
        <w:top w:val="none" w:sz="0" w:space="0" w:color="auto"/>
        <w:left w:val="none" w:sz="0" w:space="0" w:color="auto"/>
        <w:bottom w:val="none" w:sz="0" w:space="0" w:color="auto"/>
        <w:right w:val="none" w:sz="0" w:space="0" w:color="auto"/>
      </w:divBdr>
    </w:div>
    <w:div w:id="68774078">
      <w:bodyDiv w:val="1"/>
      <w:marLeft w:val="0"/>
      <w:marRight w:val="0"/>
      <w:marTop w:val="0"/>
      <w:marBottom w:val="0"/>
      <w:divBdr>
        <w:top w:val="none" w:sz="0" w:space="0" w:color="auto"/>
        <w:left w:val="none" w:sz="0" w:space="0" w:color="auto"/>
        <w:bottom w:val="none" w:sz="0" w:space="0" w:color="auto"/>
        <w:right w:val="none" w:sz="0" w:space="0" w:color="auto"/>
      </w:divBdr>
    </w:div>
    <w:div w:id="91560431">
      <w:bodyDiv w:val="1"/>
      <w:marLeft w:val="0"/>
      <w:marRight w:val="0"/>
      <w:marTop w:val="0"/>
      <w:marBottom w:val="0"/>
      <w:divBdr>
        <w:top w:val="none" w:sz="0" w:space="0" w:color="auto"/>
        <w:left w:val="none" w:sz="0" w:space="0" w:color="auto"/>
        <w:bottom w:val="none" w:sz="0" w:space="0" w:color="auto"/>
        <w:right w:val="none" w:sz="0" w:space="0" w:color="auto"/>
      </w:divBdr>
    </w:div>
    <w:div w:id="132452930">
      <w:bodyDiv w:val="1"/>
      <w:marLeft w:val="0"/>
      <w:marRight w:val="0"/>
      <w:marTop w:val="0"/>
      <w:marBottom w:val="0"/>
      <w:divBdr>
        <w:top w:val="none" w:sz="0" w:space="0" w:color="auto"/>
        <w:left w:val="none" w:sz="0" w:space="0" w:color="auto"/>
        <w:bottom w:val="none" w:sz="0" w:space="0" w:color="auto"/>
        <w:right w:val="none" w:sz="0" w:space="0" w:color="auto"/>
      </w:divBdr>
    </w:div>
    <w:div w:id="139613567">
      <w:bodyDiv w:val="1"/>
      <w:marLeft w:val="0"/>
      <w:marRight w:val="0"/>
      <w:marTop w:val="0"/>
      <w:marBottom w:val="0"/>
      <w:divBdr>
        <w:top w:val="none" w:sz="0" w:space="0" w:color="auto"/>
        <w:left w:val="none" w:sz="0" w:space="0" w:color="auto"/>
        <w:bottom w:val="none" w:sz="0" w:space="0" w:color="auto"/>
        <w:right w:val="none" w:sz="0" w:space="0" w:color="auto"/>
      </w:divBdr>
    </w:div>
    <w:div w:id="155263593">
      <w:bodyDiv w:val="1"/>
      <w:marLeft w:val="0"/>
      <w:marRight w:val="0"/>
      <w:marTop w:val="0"/>
      <w:marBottom w:val="0"/>
      <w:divBdr>
        <w:top w:val="none" w:sz="0" w:space="0" w:color="auto"/>
        <w:left w:val="none" w:sz="0" w:space="0" w:color="auto"/>
        <w:bottom w:val="none" w:sz="0" w:space="0" w:color="auto"/>
        <w:right w:val="none" w:sz="0" w:space="0" w:color="auto"/>
      </w:divBdr>
      <w:divsChild>
        <w:div w:id="1938294755">
          <w:marLeft w:val="0"/>
          <w:marRight w:val="0"/>
          <w:marTop w:val="0"/>
          <w:marBottom w:val="0"/>
          <w:divBdr>
            <w:top w:val="none" w:sz="0" w:space="0" w:color="auto"/>
            <w:left w:val="none" w:sz="0" w:space="0" w:color="auto"/>
            <w:bottom w:val="none" w:sz="0" w:space="0" w:color="auto"/>
            <w:right w:val="none" w:sz="0" w:space="0" w:color="auto"/>
          </w:divBdr>
          <w:divsChild>
            <w:div w:id="806777163">
              <w:marLeft w:val="0"/>
              <w:marRight w:val="0"/>
              <w:marTop w:val="0"/>
              <w:marBottom w:val="0"/>
              <w:divBdr>
                <w:top w:val="none" w:sz="0" w:space="0" w:color="auto"/>
                <w:left w:val="none" w:sz="0" w:space="0" w:color="auto"/>
                <w:bottom w:val="none" w:sz="0" w:space="0" w:color="auto"/>
                <w:right w:val="none" w:sz="0" w:space="0" w:color="auto"/>
              </w:divBdr>
              <w:divsChild>
                <w:div w:id="68911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567143">
      <w:bodyDiv w:val="1"/>
      <w:marLeft w:val="0"/>
      <w:marRight w:val="0"/>
      <w:marTop w:val="0"/>
      <w:marBottom w:val="0"/>
      <w:divBdr>
        <w:top w:val="none" w:sz="0" w:space="0" w:color="auto"/>
        <w:left w:val="none" w:sz="0" w:space="0" w:color="auto"/>
        <w:bottom w:val="none" w:sz="0" w:space="0" w:color="auto"/>
        <w:right w:val="none" w:sz="0" w:space="0" w:color="auto"/>
      </w:divBdr>
    </w:div>
    <w:div w:id="230501485">
      <w:bodyDiv w:val="1"/>
      <w:marLeft w:val="0"/>
      <w:marRight w:val="0"/>
      <w:marTop w:val="0"/>
      <w:marBottom w:val="0"/>
      <w:divBdr>
        <w:top w:val="none" w:sz="0" w:space="0" w:color="auto"/>
        <w:left w:val="none" w:sz="0" w:space="0" w:color="auto"/>
        <w:bottom w:val="none" w:sz="0" w:space="0" w:color="auto"/>
        <w:right w:val="none" w:sz="0" w:space="0" w:color="auto"/>
      </w:divBdr>
    </w:div>
    <w:div w:id="259262812">
      <w:bodyDiv w:val="1"/>
      <w:marLeft w:val="0"/>
      <w:marRight w:val="0"/>
      <w:marTop w:val="0"/>
      <w:marBottom w:val="0"/>
      <w:divBdr>
        <w:top w:val="none" w:sz="0" w:space="0" w:color="auto"/>
        <w:left w:val="none" w:sz="0" w:space="0" w:color="auto"/>
        <w:bottom w:val="none" w:sz="0" w:space="0" w:color="auto"/>
        <w:right w:val="none" w:sz="0" w:space="0" w:color="auto"/>
      </w:divBdr>
    </w:div>
    <w:div w:id="270207368">
      <w:bodyDiv w:val="1"/>
      <w:marLeft w:val="0"/>
      <w:marRight w:val="0"/>
      <w:marTop w:val="0"/>
      <w:marBottom w:val="0"/>
      <w:divBdr>
        <w:top w:val="none" w:sz="0" w:space="0" w:color="auto"/>
        <w:left w:val="none" w:sz="0" w:space="0" w:color="auto"/>
        <w:bottom w:val="none" w:sz="0" w:space="0" w:color="auto"/>
        <w:right w:val="none" w:sz="0" w:space="0" w:color="auto"/>
      </w:divBdr>
    </w:div>
    <w:div w:id="307631708">
      <w:bodyDiv w:val="1"/>
      <w:marLeft w:val="0"/>
      <w:marRight w:val="0"/>
      <w:marTop w:val="0"/>
      <w:marBottom w:val="0"/>
      <w:divBdr>
        <w:top w:val="none" w:sz="0" w:space="0" w:color="auto"/>
        <w:left w:val="none" w:sz="0" w:space="0" w:color="auto"/>
        <w:bottom w:val="none" w:sz="0" w:space="0" w:color="auto"/>
        <w:right w:val="none" w:sz="0" w:space="0" w:color="auto"/>
      </w:divBdr>
    </w:div>
    <w:div w:id="314143350">
      <w:bodyDiv w:val="1"/>
      <w:marLeft w:val="0"/>
      <w:marRight w:val="0"/>
      <w:marTop w:val="0"/>
      <w:marBottom w:val="0"/>
      <w:divBdr>
        <w:top w:val="none" w:sz="0" w:space="0" w:color="auto"/>
        <w:left w:val="none" w:sz="0" w:space="0" w:color="auto"/>
        <w:bottom w:val="none" w:sz="0" w:space="0" w:color="auto"/>
        <w:right w:val="none" w:sz="0" w:space="0" w:color="auto"/>
      </w:divBdr>
    </w:div>
    <w:div w:id="324094032">
      <w:bodyDiv w:val="1"/>
      <w:marLeft w:val="0"/>
      <w:marRight w:val="0"/>
      <w:marTop w:val="0"/>
      <w:marBottom w:val="0"/>
      <w:divBdr>
        <w:top w:val="none" w:sz="0" w:space="0" w:color="auto"/>
        <w:left w:val="none" w:sz="0" w:space="0" w:color="auto"/>
        <w:bottom w:val="none" w:sz="0" w:space="0" w:color="auto"/>
        <w:right w:val="none" w:sz="0" w:space="0" w:color="auto"/>
      </w:divBdr>
    </w:div>
    <w:div w:id="333723814">
      <w:bodyDiv w:val="1"/>
      <w:marLeft w:val="0"/>
      <w:marRight w:val="0"/>
      <w:marTop w:val="0"/>
      <w:marBottom w:val="0"/>
      <w:divBdr>
        <w:top w:val="none" w:sz="0" w:space="0" w:color="auto"/>
        <w:left w:val="none" w:sz="0" w:space="0" w:color="auto"/>
        <w:bottom w:val="none" w:sz="0" w:space="0" w:color="auto"/>
        <w:right w:val="none" w:sz="0" w:space="0" w:color="auto"/>
      </w:divBdr>
    </w:div>
    <w:div w:id="346099911">
      <w:bodyDiv w:val="1"/>
      <w:marLeft w:val="0"/>
      <w:marRight w:val="0"/>
      <w:marTop w:val="0"/>
      <w:marBottom w:val="0"/>
      <w:divBdr>
        <w:top w:val="none" w:sz="0" w:space="0" w:color="auto"/>
        <w:left w:val="none" w:sz="0" w:space="0" w:color="auto"/>
        <w:bottom w:val="none" w:sz="0" w:space="0" w:color="auto"/>
        <w:right w:val="none" w:sz="0" w:space="0" w:color="auto"/>
      </w:divBdr>
    </w:div>
    <w:div w:id="354385753">
      <w:bodyDiv w:val="1"/>
      <w:marLeft w:val="0"/>
      <w:marRight w:val="0"/>
      <w:marTop w:val="0"/>
      <w:marBottom w:val="0"/>
      <w:divBdr>
        <w:top w:val="none" w:sz="0" w:space="0" w:color="auto"/>
        <w:left w:val="none" w:sz="0" w:space="0" w:color="auto"/>
        <w:bottom w:val="none" w:sz="0" w:space="0" w:color="auto"/>
        <w:right w:val="none" w:sz="0" w:space="0" w:color="auto"/>
      </w:divBdr>
      <w:divsChild>
        <w:div w:id="886721121">
          <w:marLeft w:val="0"/>
          <w:marRight w:val="0"/>
          <w:marTop w:val="0"/>
          <w:marBottom w:val="0"/>
          <w:divBdr>
            <w:top w:val="none" w:sz="0" w:space="0" w:color="auto"/>
            <w:left w:val="none" w:sz="0" w:space="0" w:color="auto"/>
            <w:bottom w:val="none" w:sz="0" w:space="0" w:color="auto"/>
            <w:right w:val="none" w:sz="0" w:space="0" w:color="auto"/>
          </w:divBdr>
          <w:divsChild>
            <w:div w:id="126166000">
              <w:marLeft w:val="0"/>
              <w:marRight w:val="0"/>
              <w:marTop w:val="0"/>
              <w:marBottom w:val="0"/>
              <w:divBdr>
                <w:top w:val="none" w:sz="0" w:space="0" w:color="auto"/>
                <w:left w:val="none" w:sz="0" w:space="0" w:color="auto"/>
                <w:bottom w:val="none" w:sz="0" w:space="0" w:color="auto"/>
                <w:right w:val="none" w:sz="0" w:space="0" w:color="auto"/>
              </w:divBdr>
              <w:divsChild>
                <w:div w:id="1912810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207968">
      <w:bodyDiv w:val="1"/>
      <w:marLeft w:val="0"/>
      <w:marRight w:val="0"/>
      <w:marTop w:val="0"/>
      <w:marBottom w:val="0"/>
      <w:divBdr>
        <w:top w:val="none" w:sz="0" w:space="0" w:color="auto"/>
        <w:left w:val="none" w:sz="0" w:space="0" w:color="auto"/>
        <w:bottom w:val="none" w:sz="0" w:space="0" w:color="auto"/>
        <w:right w:val="none" w:sz="0" w:space="0" w:color="auto"/>
      </w:divBdr>
    </w:div>
    <w:div w:id="380517655">
      <w:bodyDiv w:val="1"/>
      <w:marLeft w:val="0"/>
      <w:marRight w:val="0"/>
      <w:marTop w:val="0"/>
      <w:marBottom w:val="0"/>
      <w:divBdr>
        <w:top w:val="none" w:sz="0" w:space="0" w:color="auto"/>
        <w:left w:val="none" w:sz="0" w:space="0" w:color="auto"/>
        <w:bottom w:val="none" w:sz="0" w:space="0" w:color="auto"/>
        <w:right w:val="none" w:sz="0" w:space="0" w:color="auto"/>
      </w:divBdr>
      <w:divsChild>
        <w:div w:id="2022313118">
          <w:marLeft w:val="0"/>
          <w:marRight w:val="0"/>
          <w:marTop w:val="0"/>
          <w:marBottom w:val="0"/>
          <w:divBdr>
            <w:top w:val="none" w:sz="0" w:space="0" w:color="auto"/>
            <w:left w:val="none" w:sz="0" w:space="0" w:color="auto"/>
            <w:bottom w:val="none" w:sz="0" w:space="0" w:color="auto"/>
            <w:right w:val="none" w:sz="0" w:space="0" w:color="auto"/>
          </w:divBdr>
        </w:div>
        <w:div w:id="511723783">
          <w:marLeft w:val="0"/>
          <w:marRight w:val="0"/>
          <w:marTop w:val="0"/>
          <w:marBottom w:val="0"/>
          <w:divBdr>
            <w:top w:val="none" w:sz="0" w:space="0" w:color="auto"/>
            <w:left w:val="none" w:sz="0" w:space="0" w:color="auto"/>
            <w:bottom w:val="none" w:sz="0" w:space="0" w:color="auto"/>
            <w:right w:val="none" w:sz="0" w:space="0" w:color="auto"/>
          </w:divBdr>
        </w:div>
        <w:div w:id="849490741">
          <w:marLeft w:val="0"/>
          <w:marRight w:val="0"/>
          <w:marTop w:val="0"/>
          <w:marBottom w:val="0"/>
          <w:divBdr>
            <w:top w:val="none" w:sz="0" w:space="0" w:color="auto"/>
            <w:left w:val="none" w:sz="0" w:space="0" w:color="auto"/>
            <w:bottom w:val="none" w:sz="0" w:space="0" w:color="auto"/>
            <w:right w:val="none" w:sz="0" w:space="0" w:color="auto"/>
          </w:divBdr>
        </w:div>
        <w:div w:id="456262103">
          <w:marLeft w:val="0"/>
          <w:marRight w:val="0"/>
          <w:marTop w:val="0"/>
          <w:marBottom w:val="0"/>
          <w:divBdr>
            <w:top w:val="none" w:sz="0" w:space="0" w:color="auto"/>
            <w:left w:val="none" w:sz="0" w:space="0" w:color="auto"/>
            <w:bottom w:val="none" w:sz="0" w:space="0" w:color="auto"/>
            <w:right w:val="none" w:sz="0" w:space="0" w:color="auto"/>
          </w:divBdr>
        </w:div>
        <w:div w:id="453603269">
          <w:marLeft w:val="0"/>
          <w:marRight w:val="0"/>
          <w:marTop w:val="0"/>
          <w:marBottom w:val="0"/>
          <w:divBdr>
            <w:top w:val="none" w:sz="0" w:space="0" w:color="auto"/>
            <w:left w:val="none" w:sz="0" w:space="0" w:color="auto"/>
            <w:bottom w:val="none" w:sz="0" w:space="0" w:color="auto"/>
            <w:right w:val="none" w:sz="0" w:space="0" w:color="auto"/>
          </w:divBdr>
        </w:div>
        <w:div w:id="2145392969">
          <w:marLeft w:val="0"/>
          <w:marRight w:val="0"/>
          <w:marTop w:val="0"/>
          <w:marBottom w:val="0"/>
          <w:divBdr>
            <w:top w:val="none" w:sz="0" w:space="0" w:color="auto"/>
            <w:left w:val="none" w:sz="0" w:space="0" w:color="auto"/>
            <w:bottom w:val="none" w:sz="0" w:space="0" w:color="auto"/>
            <w:right w:val="none" w:sz="0" w:space="0" w:color="auto"/>
          </w:divBdr>
        </w:div>
      </w:divsChild>
    </w:div>
    <w:div w:id="389115853">
      <w:bodyDiv w:val="1"/>
      <w:marLeft w:val="0"/>
      <w:marRight w:val="0"/>
      <w:marTop w:val="0"/>
      <w:marBottom w:val="0"/>
      <w:divBdr>
        <w:top w:val="none" w:sz="0" w:space="0" w:color="auto"/>
        <w:left w:val="none" w:sz="0" w:space="0" w:color="auto"/>
        <w:bottom w:val="none" w:sz="0" w:space="0" w:color="auto"/>
        <w:right w:val="none" w:sz="0" w:space="0" w:color="auto"/>
      </w:divBdr>
      <w:divsChild>
        <w:div w:id="346490734">
          <w:marLeft w:val="0"/>
          <w:marRight w:val="0"/>
          <w:marTop w:val="0"/>
          <w:marBottom w:val="0"/>
          <w:divBdr>
            <w:top w:val="none" w:sz="0" w:space="0" w:color="auto"/>
            <w:left w:val="none" w:sz="0" w:space="0" w:color="auto"/>
            <w:bottom w:val="none" w:sz="0" w:space="0" w:color="auto"/>
            <w:right w:val="none" w:sz="0" w:space="0" w:color="auto"/>
          </w:divBdr>
          <w:divsChild>
            <w:div w:id="618537743">
              <w:marLeft w:val="0"/>
              <w:marRight w:val="0"/>
              <w:marTop w:val="0"/>
              <w:marBottom w:val="0"/>
              <w:divBdr>
                <w:top w:val="none" w:sz="0" w:space="0" w:color="auto"/>
                <w:left w:val="none" w:sz="0" w:space="0" w:color="auto"/>
                <w:bottom w:val="none" w:sz="0" w:space="0" w:color="auto"/>
                <w:right w:val="none" w:sz="0" w:space="0" w:color="auto"/>
              </w:divBdr>
              <w:divsChild>
                <w:div w:id="21654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373178">
      <w:bodyDiv w:val="1"/>
      <w:marLeft w:val="0"/>
      <w:marRight w:val="0"/>
      <w:marTop w:val="0"/>
      <w:marBottom w:val="0"/>
      <w:divBdr>
        <w:top w:val="none" w:sz="0" w:space="0" w:color="auto"/>
        <w:left w:val="none" w:sz="0" w:space="0" w:color="auto"/>
        <w:bottom w:val="none" w:sz="0" w:space="0" w:color="auto"/>
        <w:right w:val="none" w:sz="0" w:space="0" w:color="auto"/>
      </w:divBdr>
    </w:div>
    <w:div w:id="416901560">
      <w:bodyDiv w:val="1"/>
      <w:marLeft w:val="0"/>
      <w:marRight w:val="0"/>
      <w:marTop w:val="0"/>
      <w:marBottom w:val="0"/>
      <w:divBdr>
        <w:top w:val="none" w:sz="0" w:space="0" w:color="auto"/>
        <w:left w:val="none" w:sz="0" w:space="0" w:color="auto"/>
        <w:bottom w:val="none" w:sz="0" w:space="0" w:color="auto"/>
        <w:right w:val="none" w:sz="0" w:space="0" w:color="auto"/>
      </w:divBdr>
    </w:div>
    <w:div w:id="443112967">
      <w:bodyDiv w:val="1"/>
      <w:marLeft w:val="0"/>
      <w:marRight w:val="0"/>
      <w:marTop w:val="0"/>
      <w:marBottom w:val="0"/>
      <w:divBdr>
        <w:top w:val="none" w:sz="0" w:space="0" w:color="auto"/>
        <w:left w:val="none" w:sz="0" w:space="0" w:color="auto"/>
        <w:bottom w:val="none" w:sz="0" w:space="0" w:color="auto"/>
        <w:right w:val="none" w:sz="0" w:space="0" w:color="auto"/>
      </w:divBdr>
    </w:div>
    <w:div w:id="445737564">
      <w:bodyDiv w:val="1"/>
      <w:marLeft w:val="0"/>
      <w:marRight w:val="0"/>
      <w:marTop w:val="0"/>
      <w:marBottom w:val="0"/>
      <w:divBdr>
        <w:top w:val="none" w:sz="0" w:space="0" w:color="auto"/>
        <w:left w:val="none" w:sz="0" w:space="0" w:color="auto"/>
        <w:bottom w:val="none" w:sz="0" w:space="0" w:color="auto"/>
        <w:right w:val="none" w:sz="0" w:space="0" w:color="auto"/>
      </w:divBdr>
    </w:div>
    <w:div w:id="450902534">
      <w:bodyDiv w:val="1"/>
      <w:marLeft w:val="0"/>
      <w:marRight w:val="0"/>
      <w:marTop w:val="0"/>
      <w:marBottom w:val="0"/>
      <w:divBdr>
        <w:top w:val="none" w:sz="0" w:space="0" w:color="auto"/>
        <w:left w:val="none" w:sz="0" w:space="0" w:color="auto"/>
        <w:bottom w:val="none" w:sz="0" w:space="0" w:color="auto"/>
        <w:right w:val="none" w:sz="0" w:space="0" w:color="auto"/>
      </w:divBdr>
    </w:div>
    <w:div w:id="451051009">
      <w:bodyDiv w:val="1"/>
      <w:marLeft w:val="0"/>
      <w:marRight w:val="0"/>
      <w:marTop w:val="0"/>
      <w:marBottom w:val="0"/>
      <w:divBdr>
        <w:top w:val="none" w:sz="0" w:space="0" w:color="auto"/>
        <w:left w:val="none" w:sz="0" w:space="0" w:color="auto"/>
        <w:bottom w:val="none" w:sz="0" w:space="0" w:color="auto"/>
        <w:right w:val="none" w:sz="0" w:space="0" w:color="auto"/>
      </w:divBdr>
    </w:div>
    <w:div w:id="451293707">
      <w:bodyDiv w:val="1"/>
      <w:marLeft w:val="0"/>
      <w:marRight w:val="0"/>
      <w:marTop w:val="0"/>
      <w:marBottom w:val="0"/>
      <w:divBdr>
        <w:top w:val="none" w:sz="0" w:space="0" w:color="auto"/>
        <w:left w:val="none" w:sz="0" w:space="0" w:color="auto"/>
        <w:bottom w:val="none" w:sz="0" w:space="0" w:color="auto"/>
        <w:right w:val="none" w:sz="0" w:space="0" w:color="auto"/>
      </w:divBdr>
    </w:div>
    <w:div w:id="462965839">
      <w:bodyDiv w:val="1"/>
      <w:marLeft w:val="0"/>
      <w:marRight w:val="0"/>
      <w:marTop w:val="0"/>
      <w:marBottom w:val="0"/>
      <w:divBdr>
        <w:top w:val="none" w:sz="0" w:space="0" w:color="auto"/>
        <w:left w:val="none" w:sz="0" w:space="0" w:color="auto"/>
        <w:bottom w:val="none" w:sz="0" w:space="0" w:color="auto"/>
        <w:right w:val="none" w:sz="0" w:space="0" w:color="auto"/>
      </w:divBdr>
    </w:div>
    <w:div w:id="510871976">
      <w:bodyDiv w:val="1"/>
      <w:marLeft w:val="0"/>
      <w:marRight w:val="0"/>
      <w:marTop w:val="0"/>
      <w:marBottom w:val="0"/>
      <w:divBdr>
        <w:top w:val="none" w:sz="0" w:space="0" w:color="auto"/>
        <w:left w:val="none" w:sz="0" w:space="0" w:color="auto"/>
        <w:bottom w:val="none" w:sz="0" w:space="0" w:color="auto"/>
        <w:right w:val="none" w:sz="0" w:space="0" w:color="auto"/>
      </w:divBdr>
    </w:div>
    <w:div w:id="591352255">
      <w:bodyDiv w:val="1"/>
      <w:marLeft w:val="0"/>
      <w:marRight w:val="0"/>
      <w:marTop w:val="0"/>
      <w:marBottom w:val="0"/>
      <w:divBdr>
        <w:top w:val="none" w:sz="0" w:space="0" w:color="auto"/>
        <w:left w:val="none" w:sz="0" w:space="0" w:color="auto"/>
        <w:bottom w:val="none" w:sz="0" w:space="0" w:color="auto"/>
        <w:right w:val="none" w:sz="0" w:space="0" w:color="auto"/>
      </w:divBdr>
    </w:div>
    <w:div w:id="623003808">
      <w:bodyDiv w:val="1"/>
      <w:marLeft w:val="0"/>
      <w:marRight w:val="0"/>
      <w:marTop w:val="0"/>
      <w:marBottom w:val="0"/>
      <w:divBdr>
        <w:top w:val="none" w:sz="0" w:space="0" w:color="auto"/>
        <w:left w:val="none" w:sz="0" w:space="0" w:color="auto"/>
        <w:bottom w:val="none" w:sz="0" w:space="0" w:color="auto"/>
        <w:right w:val="none" w:sz="0" w:space="0" w:color="auto"/>
      </w:divBdr>
      <w:divsChild>
        <w:div w:id="1217351160">
          <w:marLeft w:val="0"/>
          <w:marRight w:val="0"/>
          <w:marTop w:val="0"/>
          <w:marBottom w:val="0"/>
          <w:divBdr>
            <w:top w:val="none" w:sz="0" w:space="0" w:color="auto"/>
            <w:left w:val="none" w:sz="0" w:space="0" w:color="auto"/>
            <w:bottom w:val="none" w:sz="0" w:space="0" w:color="auto"/>
            <w:right w:val="none" w:sz="0" w:space="0" w:color="auto"/>
          </w:divBdr>
        </w:div>
        <w:div w:id="983923627">
          <w:marLeft w:val="0"/>
          <w:marRight w:val="0"/>
          <w:marTop w:val="0"/>
          <w:marBottom w:val="0"/>
          <w:divBdr>
            <w:top w:val="none" w:sz="0" w:space="0" w:color="auto"/>
            <w:left w:val="none" w:sz="0" w:space="0" w:color="auto"/>
            <w:bottom w:val="none" w:sz="0" w:space="0" w:color="auto"/>
            <w:right w:val="none" w:sz="0" w:space="0" w:color="auto"/>
          </w:divBdr>
        </w:div>
        <w:div w:id="2134786310">
          <w:marLeft w:val="0"/>
          <w:marRight w:val="0"/>
          <w:marTop w:val="0"/>
          <w:marBottom w:val="0"/>
          <w:divBdr>
            <w:top w:val="none" w:sz="0" w:space="0" w:color="auto"/>
            <w:left w:val="none" w:sz="0" w:space="0" w:color="auto"/>
            <w:bottom w:val="none" w:sz="0" w:space="0" w:color="auto"/>
            <w:right w:val="none" w:sz="0" w:space="0" w:color="auto"/>
          </w:divBdr>
        </w:div>
      </w:divsChild>
    </w:div>
    <w:div w:id="634678065">
      <w:bodyDiv w:val="1"/>
      <w:marLeft w:val="0"/>
      <w:marRight w:val="0"/>
      <w:marTop w:val="0"/>
      <w:marBottom w:val="0"/>
      <w:divBdr>
        <w:top w:val="none" w:sz="0" w:space="0" w:color="auto"/>
        <w:left w:val="none" w:sz="0" w:space="0" w:color="auto"/>
        <w:bottom w:val="none" w:sz="0" w:space="0" w:color="auto"/>
        <w:right w:val="none" w:sz="0" w:space="0" w:color="auto"/>
      </w:divBdr>
    </w:div>
    <w:div w:id="652834416">
      <w:bodyDiv w:val="1"/>
      <w:marLeft w:val="0"/>
      <w:marRight w:val="0"/>
      <w:marTop w:val="0"/>
      <w:marBottom w:val="0"/>
      <w:divBdr>
        <w:top w:val="none" w:sz="0" w:space="0" w:color="auto"/>
        <w:left w:val="none" w:sz="0" w:space="0" w:color="auto"/>
        <w:bottom w:val="none" w:sz="0" w:space="0" w:color="auto"/>
        <w:right w:val="none" w:sz="0" w:space="0" w:color="auto"/>
      </w:divBdr>
      <w:divsChild>
        <w:div w:id="967785010">
          <w:marLeft w:val="0"/>
          <w:marRight w:val="0"/>
          <w:marTop w:val="0"/>
          <w:marBottom w:val="0"/>
          <w:divBdr>
            <w:top w:val="none" w:sz="0" w:space="0" w:color="auto"/>
            <w:left w:val="none" w:sz="0" w:space="0" w:color="auto"/>
            <w:bottom w:val="none" w:sz="0" w:space="0" w:color="auto"/>
            <w:right w:val="none" w:sz="0" w:space="0" w:color="auto"/>
          </w:divBdr>
        </w:div>
      </w:divsChild>
    </w:div>
    <w:div w:id="687290421">
      <w:bodyDiv w:val="1"/>
      <w:marLeft w:val="0"/>
      <w:marRight w:val="0"/>
      <w:marTop w:val="0"/>
      <w:marBottom w:val="0"/>
      <w:divBdr>
        <w:top w:val="none" w:sz="0" w:space="0" w:color="auto"/>
        <w:left w:val="none" w:sz="0" w:space="0" w:color="auto"/>
        <w:bottom w:val="none" w:sz="0" w:space="0" w:color="auto"/>
        <w:right w:val="none" w:sz="0" w:space="0" w:color="auto"/>
      </w:divBdr>
    </w:div>
    <w:div w:id="688726395">
      <w:bodyDiv w:val="1"/>
      <w:marLeft w:val="0"/>
      <w:marRight w:val="0"/>
      <w:marTop w:val="0"/>
      <w:marBottom w:val="0"/>
      <w:divBdr>
        <w:top w:val="none" w:sz="0" w:space="0" w:color="auto"/>
        <w:left w:val="none" w:sz="0" w:space="0" w:color="auto"/>
        <w:bottom w:val="none" w:sz="0" w:space="0" w:color="auto"/>
        <w:right w:val="none" w:sz="0" w:space="0" w:color="auto"/>
      </w:divBdr>
    </w:div>
    <w:div w:id="691885045">
      <w:bodyDiv w:val="1"/>
      <w:marLeft w:val="0"/>
      <w:marRight w:val="0"/>
      <w:marTop w:val="0"/>
      <w:marBottom w:val="0"/>
      <w:divBdr>
        <w:top w:val="none" w:sz="0" w:space="0" w:color="auto"/>
        <w:left w:val="none" w:sz="0" w:space="0" w:color="auto"/>
        <w:bottom w:val="none" w:sz="0" w:space="0" w:color="auto"/>
        <w:right w:val="none" w:sz="0" w:space="0" w:color="auto"/>
      </w:divBdr>
    </w:div>
    <w:div w:id="692074785">
      <w:bodyDiv w:val="1"/>
      <w:marLeft w:val="0"/>
      <w:marRight w:val="0"/>
      <w:marTop w:val="0"/>
      <w:marBottom w:val="0"/>
      <w:divBdr>
        <w:top w:val="none" w:sz="0" w:space="0" w:color="auto"/>
        <w:left w:val="none" w:sz="0" w:space="0" w:color="auto"/>
        <w:bottom w:val="none" w:sz="0" w:space="0" w:color="auto"/>
        <w:right w:val="none" w:sz="0" w:space="0" w:color="auto"/>
      </w:divBdr>
    </w:div>
    <w:div w:id="711661329">
      <w:bodyDiv w:val="1"/>
      <w:marLeft w:val="0"/>
      <w:marRight w:val="0"/>
      <w:marTop w:val="0"/>
      <w:marBottom w:val="0"/>
      <w:divBdr>
        <w:top w:val="none" w:sz="0" w:space="0" w:color="auto"/>
        <w:left w:val="none" w:sz="0" w:space="0" w:color="auto"/>
        <w:bottom w:val="none" w:sz="0" w:space="0" w:color="auto"/>
        <w:right w:val="none" w:sz="0" w:space="0" w:color="auto"/>
      </w:divBdr>
    </w:div>
    <w:div w:id="719129641">
      <w:bodyDiv w:val="1"/>
      <w:marLeft w:val="0"/>
      <w:marRight w:val="0"/>
      <w:marTop w:val="0"/>
      <w:marBottom w:val="0"/>
      <w:divBdr>
        <w:top w:val="none" w:sz="0" w:space="0" w:color="auto"/>
        <w:left w:val="none" w:sz="0" w:space="0" w:color="auto"/>
        <w:bottom w:val="none" w:sz="0" w:space="0" w:color="auto"/>
        <w:right w:val="none" w:sz="0" w:space="0" w:color="auto"/>
      </w:divBdr>
    </w:div>
    <w:div w:id="722874581">
      <w:bodyDiv w:val="1"/>
      <w:marLeft w:val="0"/>
      <w:marRight w:val="0"/>
      <w:marTop w:val="0"/>
      <w:marBottom w:val="0"/>
      <w:divBdr>
        <w:top w:val="none" w:sz="0" w:space="0" w:color="auto"/>
        <w:left w:val="none" w:sz="0" w:space="0" w:color="auto"/>
        <w:bottom w:val="none" w:sz="0" w:space="0" w:color="auto"/>
        <w:right w:val="none" w:sz="0" w:space="0" w:color="auto"/>
      </w:divBdr>
    </w:div>
    <w:div w:id="729769751">
      <w:bodyDiv w:val="1"/>
      <w:marLeft w:val="0"/>
      <w:marRight w:val="0"/>
      <w:marTop w:val="0"/>
      <w:marBottom w:val="0"/>
      <w:divBdr>
        <w:top w:val="none" w:sz="0" w:space="0" w:color="auto"/>
        <w:left w:val="none" w:sz="0" w:space="0" w:color="auto"/>
        <w:bottom w:val="none" w:sz="0" w:space="0" w:color="auto"/>
        <w:right w:val="none" w:sz="0" w:space="0" w:color="auto"/>
      </w:divBdr>
    </w:div>
    <w:div w:id="738403223">
      <w:bodyDiv w:val="1"/>
      <w:marLeft w:val="0"/>
      <w:marRight w:val="0"/>
      <w:marTop w:val="0"/>
      <w:marBottom w:val="0"/>
      <w:divBdr>
        <w:top w:val="none" w:sz="0" w:space="0" w:color="auto"/>
        <w:left w:val="none" w:sz="0" w:space="0" w:color="auto"/>
        <w:bottom w:val="none" w:sz="0" w:space="0" w:color="auto"/>
        <w:right w:val="none" w:sz="0" w:space="0" w:color="auto"/>
      </w:divBdr>
    </w:div>
    <w:div w:id="754202164">
      <w:bodyDiv w:val="1"/>
      <w:marLeft w:val="0"/>
      <w:marRight w:val="0"/>
      <w:marTop w:val="0"/>
      <w:marBottom w:val="0"/>
      <w:divBdr>
        <w:top w:val="none" w:sz="0" w:space="0" w:color="auto"/>
        <w:left w:val="none" w:sz="0" w:space="0" w:color="auto"/>
        <w:bottom w:val="none" w:sz="0" w:space="0" w:color="auto"/>
        <w:right w:val="none" w:sz="0" w:space="0" w:color="auto"/>
      </w:divBdr>
    </w:div>
    <w:div w:id="755438258">
      <w:bodyDiv w:val="1"/>
      <w:marLeft w:val="0"/>
      <w:marRight w:val="0"/>
      <w:marTop w:val="0"/>
      <w:marBottom w:val="0"/>
      <w:divBdr>
        <w:top w:val="none" w:sz="0" w:space="0" w:color="auto"/>
        <w:left w:val="none" w:sz="0" w:space="0" w:color="auto"/>
        <w:bottom w:val="none" w:sz="0" w:space="0" w:color="auto"/>
        <w:right w:val="none" w:sz="0" w:space="0" w:color="auto"/>
      </w:divBdr>
      <w:divsChild>
        <w:div w:id="527334820">
          <w:marLeft w:val="0"/>
          <w:marRight w:val="0"/>
          <w:marTop w:val="0"/>
          <w:marBottom w:val="0"/>
          <w:divBdr>
            <w:top w:val="none" w:sz="0" w:space="0" w:color="auto"/>
            <w:left w:val="none" w:sz="0" w:space="0" w:color="auto"/>
            <w:bottom w:val="none" w:sz="0" w:space="0" w:color="auto"/>
            <w:right w:val="none" w:sz="0" w:space="0" w:color="auto"/>
          </w:divBdr>
          <w:divsChild>
            <w:div w:id="1897474737">
              <w:marLeft w:val="0"/>
              <w:marRight w:val="0"/>
              <w:marTop w:val="0"/>
              <w:marBottom w:val="0"/>
              <w:divBdr>
                <w:top w:val="none" w:sz="0" w:space="0" w:color="auto"/>
                <w:left w:val="none" w:sz="0" w:space="0" w:color="auto"/>
                <w:bottom w:val="none" w:sz="0" w:space="0" w:color="auto"/>
                <w:right w:val="none" w:sz="0" w:space="0" w:color="auto"/>
              </w:divBdr>
              <w:divsChild>
                <w:div w:id="1135220951">
                  <w:marLeft w:val="0"/>
                  <w:marRight w:val="0"/>
                  <w:marTop w:val="0"/>
                  <w:marBottom w:val="0"/>
                  <w:divBdr>
                    <w:top w:val="none" w:sz="0" w:space="0" w:color="auto"/>
                    <w:left w:val="none" w:sz="0" w:space="0" w:color="auto"/>
                    <w:bottom w:val="none" w:sz="0" w:space="0" w:color="auto"/>
                    <w:right w:val="none" w:sz="0" w:space="0" w:color="auto"/>
                  </w:divBdr>
                </w:div>
              </w:divsChild>
            </w:div>
            <w:div w:id="907613720">
              <w:marLeft w:val="0"/>
              <w:marRight w:val="0"/>
              <w:marTop w:val="0"/>
              <w:marBottom w:val="0"/>
              <w:divBdr>
                <w:top w:val="none" w:sz="0" w:space="0" w:color="auto"/>
                <w:left w:val="none" w:sz="0" w:space="0" w:color="auto"/>
                <w:bottom w:val="none" w:sz="0" w:space="0" w:color="auto"/>
                <w:right w:val="none" w:sz="0" w:space="0" w:color="auto"/>
              </w:divBdr>
              <w:divsChild>
                <w:div w:id="138564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281627">
      <w:bodyDiv w:val="1"/>
      <w:marLeft w:val="0"/>
      <w:marRight w:val="0"/>
      <w:marTop w:val="0"/>
      <w:marBottom w:val="0"/>
      <w:divBdr>
        <w:top w:val="none" w:sz="0" w:space="0" w:color="auto"/>
        <w:left w:val="none" w:sz="0" w:space="0" w:color="auto"/>
        <w:bottom w:val="none" w:sz="0" w:space="0" w:color="auto"/>
        <w:right w:val="none" w:sz="0" w:space="0" w:color="auto"/>
      </w:divBdr>
    </w:div>
    <w:div w:id="781920870">
      <w:bodyDiv w:val="1"/>
      <w:marLeft w:val="0"/>
      <w:marRight w:val="0"/>
      <w:marTop w:val="0"/>
      <w:marBottom w:val="0"/>
      <w:divBdr>
        <w:top w:val="none" w:sz="0" w:space="0" w:color="auto"/>
        <w:left w:val="none" w:sz="0" w:space="0" w:color="auto"/>
        <w:bottom w:val="none" w:sz="0" w:space="0" w:color="auto"/>
        <w:right w:val="none" w:sz="0" w:space="0" w:color="auto"/>
      </w:divBdr>
    </w:div>
    <w:div w:id="799953096">
      <w:bodyDiv w:val="1"/>
      <w:marLeft w:val="0"/>
      <w:marRight w:val="0"/>
      <w:marTop w:val="0"/>
      <w:marBottom w:val="0"/>
      <w:divBdr>
        <w:top w:val="none" w:sz="0" w:space="0" w:color="auto"/>
        <w:left w:val="none" w:sz="0" w:space="0" w:color="auto"/>
        <w:bottom w:val="none" w:sz="0" w:space="0" w:color="auto"/>
        <w:right w:val="none" w:sz="0" w:space="0" w:color="auto"/>
      </w:divBdr>
    </w:div>
    <w:div w:id="804469667">
      <w:bodyDiv w:val="1"/>
      <w:marLeft w:val="0"/>
      <w:marRight w:val="0"/>
      <w:marTop w:val="0"/>
      <w:marBottom w:val="0"/>
      <w:divBdr>
        <w:top w:val="none" w:sz="0" w:space="0" w:color="auto"/>
        <w:left w:val="none" w:sz="0" w:space="0" w:color="auto"/>
        <w:bottom w:val="none" w:sz="0" w:space="0" w:color="auto"/>
        <w:right w:val="none" w:sz="0" w:space="0" w:color="auto"/>
      </w:divBdr>
    </w:div>
    <w:div w:id="807015770">
      <w:bodyDiv w:val="1"/>
      <w:marLeft w:val="0"/>
      <w:marRight w:val="0"/>
      <w:marTop w:val="0"/>
      <w:marBottom w:val="0"/>
      <w:divBdr>
        <w:top w:val="none" w:sz="0" w:space="0" w:color="auto"/>
        <w:left w:val="none" w:sz="0" w:space="0" w:color="auto"/>
        <w:bottom w:val="none" w:sz="0" w:space="0" w:color="auto"/>
        <w:right w:val="none" w:sz="0" w:space="0" w:color="auto"/>
      </w:divBdr>
    </w:div>
    <w:div w:id="819348210">
      <w:bodyDiv w:val="1"/>
      <w:marLeft w:val="0"/>
      <w:marRight w:val="0"/>
      <w:marTop w:val="0"/>
      <w:marBottom w:val="0"/>
      <w:divBdr>
        <w:top w:val="none" w:sz="0" w:space="0" w:color="auto"/>
        <w:left w:val="none" w:sz="0" w:space="0" w:color="auto"/>
        <w:bottom w:val="none" w:sz="0" w:space="0" w:color="auto"/>
        <w:right w:val="none" w:sz="0" w:space="0" w:color="auto"/>
      </w:divBdr>
    </w:div>
    <w:div w:id="837813315">
      <w:bodyDiv w:val="1"/>
      <w:marLeft w:val="0"/>
      <w:marRight w:val="0"/>
      <w:marTop w:val="0"/>
      <w:marBottom w:val="0"/>
      <w:divBdr>
        <w:top w:val="none" w:sz="0" w:space="0" w:color="auto"/>
        <w:left w:val="none" w:sz="0" w:space="0" w:color="auto"/>
        <w:bottom w:val="none" w:sz="0" w:space="0" w:color="auto"/>
        <w:right w:val="none" w:sz="0" w:space="0" w:color="auto"/>
      </w:divBdr>
    </w:div>
    <w:div w:id="840126236">
      <w:bodyDiv w:val="1"/>
      <w:marLeft w:val="0"/>
      <w:marRight w:val="0"/>
      <w:marTop w:val="0"/>
      <w:marBottom w:val="0"/>
      <w:divBdr>
        <w:top w:val="none" w:sz="0" w:space="0" w:color="auto"/>
        <w:left w:val="none" w:sz="0" w:space="0" w:color="auto"/>
        <w:bottom w:val="none" w:sz="0" w:space="0" w:color="auto"/>
        <w:right w:val="none" w:sz="0" w:space="0" w:color="auto"/>
      </w:divBdr>
    </w:div>
    <w:div w:id="848720842">
      <w:bodyDiv w:val="1"/>
      <w:marLeft w:val="0"/>
      <w:marRight w:val="0"/>
      <w:marTop w:val="0"/>
      <w:marBottom w:val="0"/>
      <w:divBdr>
        <w:top w:val="none" w:sz="0" w:space="0" w:color="auto"/>
        <w:left w:val="none" w:sz="0" w:space="0" w:color="auto"/>
        <w:bottom w:val="none" w:sz="0" w:space="0" w:color="auto"/>
        <w:right w:val="none" w:sz="0" w:space="0" w:color="auto"/>
      </w:divBdr>
      <w:divsChild>
        <w:div w:id="1457914549">
          <w:marLeft w:val="0"/>
          <w:marRight w:val="0"/>
          <w:marTop w:val="0"/>
          <w:marBottom w:val="0"/>
          <w:divBdr>
            <w:top w:val="none" w:sz="0" w:space="0" w:color="auto"/>
            <w:left w:val="none" w:sz="0" w:space="0" w:color="auto"/>
            <w:bottom w:val="none" w:sz="0" w:space="0" w:color="auto"/>
            <w:right w:val="none" w:sz="0" w:space="0" w:color="auto"/>
          </w:divBdr>
        </w:div>
        <w:div w:id="1357654483">
          <w:marLeft w:val="0"/>
          <w:marRight w:val="0"/>
          <w:marTop w:val="0"/>
          <w:marBottom w:val="0"/>
          <w:divBdr>
            <w:top w:val="none" w:sz="0" w:space="0" w:color="auto"/>
            <w:left w:val="none" w:sz="0" w:space="0" w:color="auto"/>
            <w:bottom w:val="none" w:sz="0" w:space="0" w:color="auto"/>
            <w:right w:val="none" w:sz="0" w:space="0" w:color="auto"/>
          </w:divBdr>
        </w:div>
        <w:div w:id="511526354">
          <w:marLeft w:val="0"/>
          <w:marRight w:val="0"/>
          <w:marTop w:val="0"/>
          <w:marBottom w:val="0"/>
          <w:divBdr>
            <w:top w:val="none" w:sz="0" w:space="0" w:color="auto"/>
            <w:left w:val="none" w:sz="0" w:space="0" w:color="auto"/>
            <w:bottom w:val="none" w:sz="0" w:space="0" w:color="auto"/>
            <w:right w:val="none" w:sz="0" w:space="0" w:color="auto"/>
          </w:divBdr>
        </w:div>
      </w:divsChild>
    </w:div>
    <w:div w:id="849366935">
      <w:bodyDiv w:val="1"/>
      <w:marLeft w:val="0"/>
      <w:marRight w:val="0"/>
      <w:marTop w:val="0"/>
      <w:marBottom w:val="0"/>
      <w:divBdr>
        <w:top w:val="none" w:sz="0" w:space="0" w:color="auto"/>
        <w:left w:val="none" w:sz="0" w:space="0" w:color="auto"/>
        <w:bottom w:val="none" w:sz="0" w:space="0" w:color="auto"/>
        <w:right w:val="none" w:sz="0" w:space="0" w:color="auto"/>
      </w:divBdr>
    </w:div>
    <w:div w:id="859930487">
      <w:bodyDiv w:val="1"/>
      <w:marLeft w:val="0"/>
      <w:marRight w:val="0"/>
      <w:marTop w:val="0"/>
      <w:marBottom w:val="0"/>
      <w:divBdr>
        <w:top w:val="none" w:sz="0" w:space="0" w:color="auto"/>
        <w:left w:val="none" w:sz="0" w:space="0" w:color="auto"/>
        <w:bottom w:val="none" w:sz="0" w:space="0" w:color="auto"/>
        <w:right w:val="none" w:sz="0" w:space="0" w:color="auto"/>
      </w:divBdr>
    </w:div>
    <w:div w:id="872688067">
      <w:bodyDiv w:val="1"/>
      <w:marLeft w:val="0"/>
      <w:marRight w:val="0"/>
      <w:marTop w:val="0"/>
      <w:marBottom w:val="0"/>
      <w:divBdr>
        <w:top w:val="none" w:sz="0" w:space="0" w:color="auto"/>
        <w:left w:val="none" w:sz="0" w:space="0" w:color="auto"/>
        <w:bottom w:val="none" w:sz="0" w:space="0" w:color="auto"/>
        <w:right w:val="none" w:sz="0" w:space="0" w:color="auto"/>
      </w:divBdr>
    </w:div>
    <w:div w:id="873614788">
      <w:bodyDiv w:val="1"/>
      <w:marLeft w:val="0"/>
      <w:marRight w:val="0"/>
      <w:marTop w:val="0"/>
      <w:marBottom w:val="0"/>
      <w:divBdr>
        <w:top w:val="none" w:sz="0" w:space="0" w:color="auto"/>
        <w:left w:val="none" w:sz="0" w:space="0" w:color="auto"/>
        <w:bottom w:val="none" w:sz="0" w:space="0" w:color="auto"/>
        <w:right w:val="none" w:sz="0" w:space="0" w:color="auto"/>
      </w:divBdr>
    </w:div>
    <w:div w:id="874855270">
      <w:bodyDiv w:val="1"/>
      <w:marLeft w:val="0"/>
      <w:marRight w:val="0"/>
      <w:marTop w:val="0"/>
      <w:marBottom w:val="0"/>
      <w:divBdr>
        <w:top w:val="none" w:sz="0" w:space="0" w:color="auto"/>
        <w:left w:val="none" w:sz="0" w:space="0" w:color="auto"/>
        <w:bottom w:val="none" w:sz="0" w:space="0" w:color="auto"/>
        <w:right w:val="none" w:sz="0" w:space="0" w:color="auto"/>
      </w:divBdr>
      <w:divsChild>
        <w:div w:id="495460592">
          <w:marLeft w:val="0"/>
          <w:marRight w:val="0"/>
          <w:marTop w:val="0"/>
          <w:marBottom w:val="0"/>
          <w:divBdr>
            <w:top w:val="none" w:sz="0" w:space="0" w:color="auto"/>
            <w:left w:val="none" w:sz="0" w:space="0" w:color="auto"/>
            <w:bottom w:val="none" w:sz="0" w:space="0" w:color="auto"/>
            <w:right w:val="none" w:sz="0" w:space="0" w:color="auto"/>
          </w:divBdr>
          <w:divsChild>
            <w:div w:id="838618882">
              <w:marLeft w:val="0"/>
              <w:marRight w:val="0"/>
              <w:marTop w:val="0"/>
              <w:marBottom w:val="0"/>
              <w:divBdr>
                <w:top w:val="none" w:sz="0" w:space="0" w:color="auto"/>
                <w:left w:val="none" w:sz="0" w:space="0" w:color="auto"/>
                <w:bottom w:val="none" w:sz="0" w:space="0" w:color="auto"/>
                <w:right w:val="none" w:sz="0" w:space="0" w:color="auto"/>
              </w:divBdr>
              <w:divsChild>
                <w:div w:id="177478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443564">
      <w:bodyDiv w:val="1"/>
      <w:marLeft w:val="0"/>
      <w:marRight w:val="0"/>
      <w:marTop w:val="0"/>
      <w:marBottom w:val="0"/>
      <w:divBdr>
        <w:top w:val="none" w:sz="0" w:space="0" w:color="auto"/>
        <w:left w:val="none" w:sz="0" w:space="0" w:color="auto"/>
        <w:bottom w:val="none" w:sz="0" w:space="0" w:color="auto"/>
        <w:right w:val="none" w:sz="0" w:space="0" w:color="auto"/>
      </w:divBdr>
      <w:divsChild>
        <w:div w:id="407387692">
          <w:marLeft w:val="0"/>
          <w:marRight w:val="0"/>
          <w:marTop w:val="0"/>
          <w:marBottom w:val="0"/>
          <w:divBdr>
            <w:top w:val="none" w:sz="0" w:space="0" w:color="auto"/>
            <w:left w:val="none" w:sz="0" w:space="0" w:color="auto"/>
            <w:bottom w:val="none" w:sz="0" w:space="0" w:color="auto"/>
            <w:right w:val="none" w:sz="0" w:space="0" w:color="auto"/>
          </w:divBdr>
        </w:div>
      </w:divsChild>
    </w:div>
    <w:div w:id="919296821">
      <w:bodyDiv w:val="1"/>
      <w:marLeft w:val="0"/>
      <w:marRight w:val="0"/>
      <w:marTop w:val="0"/>
      <w:marBottom w:val="0"/>
      <w:divBdr>
        <w:top w:val="none" w:sz="0" w:space="0" w:color="auto"/>
        <w:left w:val="none" w:sz="0" w:space="0" w:color="auto"/>
        <w:bottom w:val="none" w:sz="0" w:space="0" w:color="auto"/>
        <w:right w:val="none" w:sz="0" w:space="0" w:color="auto"/>
      </w:divBdr>
    </w:div>
    <w:div w:id="927226897">
      <w:bodyDiv w:val="1"/>
      <w:marLeft w:val="0"/>
      <w:marRight w:val="0"/>
      <w:marTop w:val="0"/>
      <w:marBottom w:val="0"/>
      <w:divBdr>
        <w:top w:val="none" w:sz="0" w:space="0" w:color="auto"/>
        <w:left w:val="none" w:sz="0" w:space="0" w:color="auto"/>
        <w:bottom w:val="none" w:sz="0" w:space="0" w:color="auto"/>
        <w:right w:val="none" w:sz="0" w:space="0" w:color="auto"/>
      </w:divBdr>
    </w:div>
    <w:div w:id="943922952">
      <w:bodyDiv w:val="1"/>
      <w:marLeft w:val="0"/>
      <w:marRight w:val="0"/>
      <w:marTop w:val="0"/>
      <w:marBottom w:val="0"/>
      <w:divBdr>
        <w:top w:val="none" w:sz="0" w:space="0" w:color="auto"/>
        <w:left w:val="none" w:sz="0" w:space="0" w:color="auto"/>
        <w:bottom w:val="none" w:sz="0" w:space="0" w:color="auto"/>
        <w:right w:val="none" w:sz="0" w:space="0" w:color="auto"/>
      </w:divBdr>
    </w:div>
    <w:div w:id="947928607">
      <w:bodyDiv w:val="1"/>
      <w:marLeft w:val="0"/>
      <w:marRight w:val="0"/>
      <w:marTop w:val="0"/>
      <w:marBottom w:val="0"/>
      <w:divBdr>
        <w:top w:val="none" w:sz="0" w:space="0" w:color="auto"/>
        <w:left w:val="none" w:sz="0" w:space="0" w:color="auto"/>
        <w:bottom w:val="none" w:sz="0" w:space="0" w:color="auto"/>
        <w:right w:val="none" w:sz="0" w:space="0" w:color="auto"/>
      </w:divBdr>
    </w:div>
    <w:div w:id="956373517">
      <w:bodyDiv w:val="1"/>
      <w:marLeft w:val="0"/>
      <w:marRight w:val="0"/>
      <w:marTop w:val="0"/>
      <w:marBottom w:val="0"/>
      <w:divBdr>
        <w:top w:val="none" w:sz="0" w:space="0" w:color="auto"/>
        <w:left w:val="none" w:sz="0" w:space="0" w:color="auto"/>
        <w:bottom w:val="none" w:sz="0" w:space="0" w:color="auto"/>
        <w:right w:val="none" w:sz="0" w:space="0" w:color="auto"/>
      </w:divBdr>
      <w:divsChild>
        <w:div w:id="104859346">
          <w:marLeft w:val="0"/>
          <w:marRight w:val="0"/>
          <w:marTop w:val="75"/>
          <w:marBottom w:val="225"/>
          <w:divBdr>
            <w:top w:val="none" w:sz="0" w:space="0" w:color="auto"/>
            <w:left w:val="none" w:sz="0" w:space="0" w:color="auto"/>
            <w:bottom w:val="none" w:sz="0" w:space="0" w:color="auto"/>
            <w:right w:val="none" w:sz="0" w:space="0" w:color="auto"/>
          </w:divBdr>
          <w:divsChild>
            <w:div w:id="75327082">
              <w:marLeft w:val="0"/>
              <w:marRight w:val="0"/>
              <w:marTop w:val="0"/>
              <w:marBottom w:val="0"/>
              <w:divBdr>
                <w:top w:val="none" w:sz="0" w:space="0" w:color="auto"/>
                <w:left w:val="none" w:sz="0" w:space="0" w:color="auto"/>
                <w:bottom w:val="none" w:sz="0" w:space="0" w:color="auto"/>
                <w:right w:val="none" w:sz="0" w:space="0" w:color="auto"/>
              </w:divBdr>
            </w:div>
          </w:divsChild>
        </w:div>
        <w:div w:id="1505626181">
          <w:marLeft w:val="0"/>
          <w:marRight w:val="0"/>
          <w:marTop w:val="75"/>
          <w:marBottom w:val="225"/>
          <w:divBdr>
            <w:top w:val="none" w:sz="0" w:space="0" w:color="auto"/>
            <w:left w:val="none" w:sz="0" w:space="0" w:color="auto"/>
            <w:bottom w:val="none" w:sz="0" w:space="0" w:color="auto"/>
            <w:right w:val="none" w:sz="0" w:space="0" w:color="auto"/>
          </w:divBdr>
          <w:divsChild>
            <w:div w:id="110102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821195">
      <w:bodyDiv w:val="1"/>
      <w:marLeft w:val="0"/>
      <w:marRight w:val="0"/>
      <w:marTop w:val="0"/>
      <w:marBottom w:val="0"/>
      <w:divBdr>
        <w:top w:val="none" w:sz="0" w:space="0" w:color="auto"/>
        <w:left w:val="none" w:sz="0" w:space="0" w:color="auto"/>
        <w:bottom w:val="none" w:sz="0" w:space="0" w:color="auto"/>
        <w:right w:val="none" w:sz="0" w:space="0" w:color="auto"/>
      </w:divBdr>
    </w:div>
    <w:div w:id="991371864">
      <w:bodyDiv w:val="1"/>
      <w:marLeft w:val="0"/>
      <w:marRight w:val="0"/>
      <w:marTop w:val="0"/>
      <w:marBottom w:val="0"/>
      <w:divBdr>
        <w:top w:val="none" w:sz="0" w:space="0" w:color="auto"/>
        <w:left w:val="none" w:sz="0" w:space="0" w:color="auto"/>
        <w:bottom w:val="none" w:sz="0" w:space="0" w:color="auto"/>
        <w:right w:val="none" w:sz="0" w:space="0" w:color="auto"/>
      </w:divBdr>
      <w:divsChild>
        <w:div w:id="980306016">
          <w:marLeft w:val="0"/>
          <w:marRight w:val="0"/>
          <w:marTop w:val="75"/>
          <w:marBottom w:val="225"/>
          <w:divBdr>
            <w:top w:val="none" w:sz="0" w:space="0" w:color="auto"/>
            <w:left w:val="none" w:sz="0" w:space="0" w:color="auto"/>
            <w:bottom w:val="none" w:sz="0" w:space="0" w:color="auto"/>
            <w:right w:val="none" w:sz="0" w:space="0" w:color="auto"/>
          </w:divBdr>
          <w:divsChild>
            <w:div w:id="1799255680">
              <w:marLeft w:val="0"/>
              <w:marRight w:val="0"/>
              <w:marTop w:val="0"/>
              <w:marBottom w:val="0"/>
              <w:divBdr>
                <w:top w:val="none" w:sz="0" w:space="0" w:color="auto"/>
                <w:left w:val="none" w:sz="0" w:space="0" w:color="auto"/>
                <w:bottom w:val="none" w:sz="0" w:space="0" w:color="auto"/>
                <w:right w:val="none" w:sz="0" w:space="0" w:color="auto"/>
              </w:divBdr>
            </w:div>
          </w:divsChild>
        </w:div>
        <w:div w:id="2135563407">
          <w:marLeft w:val="0"/>
          <w:marRight w:val="0"/>
          <w:marTop w:val="75"/>
          <w:marBottom w:val="225"/>
          <w:divBdr>
            <w:top w:val="none" w:sz="0" w:space="0" w:color="auto"/>
            <w:left w:val="none" w:sz="0" w:space="0" w:color="auto"/>
            <w:bottom w:val="none" w:sz="0" w:space="0" w:color="auto"/>
            <w:right w:val="none" w:sz="0" w:space="0" w:color="auto"/>
          </w:divBdr>
          <w:divsChild>
            <w:div w:id="614869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177986">
      <w:bodyDiv w:val="1"/>
      <w:marLeft w:val="0"/>
      <w:marRight w:val="0"/>
      <w:marTop w:val="0"/>
      <w:marBottom w:val="0"/>
      <w:divBdr>
        <w:top w:val="none" w:sz="0" w:space="0" w:color="auto"/>
        <w:left w:val="none" w:sz="0" w:space="0" w:color="auto"/>
        <w:bottom w:val="none" w:sz="0" w:space="0" w:color="auto"/>
        <w:right w:val="none" w:sz="0" w:space="0" w:color="auto"/>
      </w:divBdr>
    </w:div>
    <w:div w:id="1075130620">
      <w:bodyDiv w:val="1"/>
      <w:marLeft w:val="0"/>
      <w:marRight w:val="0"/>
      <w:marTop w:val="0"/>
      <w:marBottom w:val="0"/>
      <w:divBdr>
        <w:top w:val="none" w:sz="0" w:space="0" w:color="auto"/>
        <w:left w:val="none" w:sz="0" w:space="0" w:color="auto"/>
        <w:bottom w:val="none" w:sz="0" w:space="0" w:color="auto"/>
        <w:right w:val="none" w:sz="0" w:space="0" w:color="auto"/>
      </w:divBdr>
    </w:div>
    <w:div w:id="1082020438">
      <w:bodyDiv w:val="1"/>
      <w:marLeft w:val="0"/>
      <w:marRight w:val="0"/>
      <w:marTop w:val="0"/>
      <w:marBottom w:val="0"/>
      <w:divBdr>
        <w:top w:val="none" w:sz="0" w:space="0" w:color="auto"/>
        <w:left w:val="none" w:sz="0" w:space="0" w:color="auto"/>
        <w:bottom w:val="none" w:sz="0" w:space="0" w:color="auto"/>
        <w:right w:val="none" w:sz="0" w:space="0" w:color="auto"/>
      </w:divBdr>
    </w:div>
    <w:div w:id="1106852161">
      <w:bodyDiv w:val="1"/>
      <w:marLeft w:val="0"/>
      <w:marRight w:val="0"/>
      <w:marTop w:val="0"/>
      <w:marBottom w:val="0"/>
      <w:divBdr>
        <w:top w:val="none" w:sz="0" w:space="0" w:color="auto"/>
        <w:left w:val="none" w:sz="0" w:space="0" w:color="auto"/>
        <w:bottom w:val="none" w:sz="0" w:space="0" w:color="auto"/>
        <w:right w:val="none" w:sz="0" w:space="0" w:color="auto"/>
      </w:divBdr>
    </w:div>
    <w:div w:id="1109810667">
      <w:bodyDiv w:val="1"/>
      <w:marLeft w:val="0"/>
      <w:marRight w:val="0"/>
      <w:marTop w:val="0"/>
      <w:marBottom w:val="0"/>
      <w:divBdr>
        <w:top w:val="none" w:sz="0" w:space="0" w:color="auto"/>
        <w:left w:val="none" w:sz="0" w:space="0" w:color="auto"/>
        <w:bottom w:val="none" w:sz="0" w:space="0" w:color="auto"/>
        <w:right w:val="none" w:sz="0" w:space="0" w:color="auto"/>
      </w:divBdr>
    </w:div>
    <w:div w:id="1115639288">
      <w:bodyDiv w:val="1"/>
      <w:marLeft w:val="0"/>
      <w:marRight w:val="0"/>
      <w:marTop w:val="0"/>
      <w:marBottom w:val="0"/>
      <w:divBdr>
        <w:top w:val="none" w:sz="0" w:space="0" w:color="auto"/>
        <w:left w:val="none" w:sz="0" w:space="0" w:color="auto"/>
        <w:bottom w:val="none" w:sz="0" w:space="0" w:color="auto"/>
        <w:right w:val="none" w:sz="0" w:space="0" w:color="auto"/>
      </w:divBdr>
    </w:div>
    <w:div w:id="1115951635">
      <w:bodyDiv w:val="1"/>
      <w:marLeft w:val="0"/>
      <w:marRight w:val="0"/>
      <w:marTop w:val="0"/>
      <w:marBottom w:val="0"/>
      <w:divBdr>
        <w:top w:val="none" w:sz="0" w:space="0" w:color="auto"/>
        <w:left w:val="none" w:sz="0" w:space="0" w:color="auto"/>
        <w:bottom w:val="none" w:sz="0" w:space="0" w:color="auto"/>
        <w:right w:val="none" w:sz="0" w:space="0" w:color="auto"/>
      </w:divBdr>
    </w:div>
    <w:div w:id="1132602004">
      <w:bodyDiv w:val="1"/>
      <w:marLeft w:val="0"/>
      <w:marRight w:val="0"/>
      <w:marTop w:val="0"/>
      <w:marBottom w:val="0"/>
      <w:divBdr>
        <w:top w:val="none" w:sz="0" w:space="0" w:color="auto"/>
        <w:left w:val="none" w:sz="0" w:space="0" w:color="auto"/>
        <w:bottom w:val="none" w:sz="0" w:space="0" w:color="auto"/>
        <w:right w:val="none" w:sz="0" w:space="0" w:color="auto"/>
      </w:divBdr>
      <w:divsChild>
        <w:div w:id="1798638671">
          <w:marLeft w:val="0"/>
          <w:marRight w:val="0"/>
          <w:marTop w:val="0"/>
          <w:marBottom w:val="0"/>
          <w:divBdr>
            <w:top w:val="none" w:sz="0" w:space="0" w:color="auto"/>
            <w:left w:val="none" w:sz="0" w:space="0" w:color="auto"/>
            <w:bottom w:val="none" w:sz="0" w:space="0" w:color="auto"/>
            <w:right w:val="none" w:sz="0" w:space="0" w:color="auto"/>
          </w:divBdr>
          <w:divsChild>
            <w:div w:id="244146579">
              <w:marLeft w:val="0"/>
              <w:marRight w:val="0"/>
              <w:marTop w:val="0"/>
              <w:marBottom w:val="0"/>
              <w:divBdr>
                <w:top w:val="none" w:sz="0" w:space="0" w:color="auto"/>
                <w:left w:val="none" w:sz="0" w:space="0" w:color="auto"/>
                <w:bottom w:val="none" w:sz="0" w:space="0" w:color="auto"/>
                <w:right w:val="none" w:sz="0" w:space="0" w:color="auto"/>
              </w:divBdr>
              <w:divsChild>
                <w:div w:id="1614170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796288">
      <w:bodyDiv w:val="1"/>
      <w:marLeft w:val="0"/>
      <w:marRight w:val="0"/>
      <w:marTop w:val="0"/>
      <w:marBottom w:val="0"/>
      <w:divBdr>
        <w:top w:val="none" w:sz="0" w:space="0" w:color="auto"/>
        <w:left w:val="none" w:sz="0" w:space="0" w:color="auto"/>
        <w:bottom w:val="none" w:sz="0" w:space="0" w:color="auto"/>
        <w:right w:val="none" w:sz="0" w:space="0" w:color="auto"/>
      </w:divBdr>
    </w:div>
    <w:div w:id="1198279488">
      <w:bodyDiv w:val="1"/>
      <w:marLeft w:val="0"/>
      <w:marRight w:val="0"/>
      <w:marTop w:val="0"/>
      <w:marBottom w:val="0"/>
      <w:divBdr>
        <w:top w:val="none" w:sz="0" w:space="0" w:color="auto"/>
        <w:left w:val="none" w:sz="0" w:space="0" w:color="auto"/>
        <w:bottom w:val="none" w:sz="0" w:space="0" w:color="auto"/>
        <w:right w:val="none" w:sz="0" w:space="0" w:color="auto"/>
      </w:divBdr>
      <w:divsChild>
        <w:div w:id="1590117726">
          <w:marLeft w:val="0"/>
          <w:marRight w:val="0"/>
          <w:marTop w:val="0"/>
          <w:marBottom w:val="0"/>
          <w:divBdr>
            <w:top w:val="none" w:sz="0" w:space="0" w:color="auto"/>
            <w:left w:val="none" w:sz="0" w:space="0" w:color="auto"/>
            <w:bottom w:val="none" w:sz="0" w:space="0" w:color="auto"/>
            <w:right w:val="none" w:sz="0" w:space="0" w:color="auto"/>
          </w:divBdr>
          <w:divsChild>
            <w:div w:id="1125854210">
              <w:marLeft w:val="0"/>
              <w:marRight w:val="0"/>
              <w:marTop w:val="0"/>
              <w:marBottom w:val="0"/>
              <w:divBdr>
                <w:top w:val="none" w:sz="0" w:space="0" w:color="auto"/>
                <w:left w:val="none" w:sz="0" w:space="0" w:color="auto"/>
                <w:bottom w:val="none" w:sz="0" w:space="0" w:color="auto"/>
                <w:right w:val="none" w:sz="0" w:space="0" w:color="auto"/>
              </w:divBdr>
              <w:divsChild>
                <w:div w:id="32867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861852">
      <w:bodyDiv w:val="1"/>
      <w:marLeft w:val="0"/>
      <w:marRight w:val="0"/>
      <w:marTop w:val="0"/>
      <w:marBottom w:val="0"/>
      <w:divBdr>
        <w:top w:val="none" w:sz="0" w:space="0" w:color="auto"/>
        <w:left w:val="none" w:sz="0" w:space="0" w:color="auto"/>
        <w:bottom w:val="none" w:sz="0" w:space="0" w:color="auto"/>
        <w:right w:val="none" w:sz="0" w:space="0" w:color="auto"/>
      </w:divBdr>
    </w:div>
    <w:div w:id="1228149814">
      <w:bodyDiv w:val="1"/>
      <w:marLeft w:val="0"/>
      <w:marRight w:val="0"/>
      <w:marTop w:val="0"/>
      <w:marBottom w:val="0"/>
      <w:divBdr>
        <w:top w:val="none" w:sz="0" w:space="0" w:color="auto"/>
        <w:left w:val="none" w:sz="0" w:space="0" w:color="auto"/>
        <w:bottom w:val="none" w:sz="0" w:space="0" w:color="auto"/>
        <w:right w:val="none" w:sz="0" w:space="0" w:color="auto"/>
      </w:divBdr>
    </w:div>
    <w:div w:id="1262178856">
      <w:bodyDiv w:val="1"/>
      <w:marLeft w:val="0"/>
      <w:marRight w:val="0"/>
      <w:marTop w:val="0"/>
      <w:marBottom w:val="0"/>
      <w:divBdr>
        <w:top w:val="none" w:sz="0" w:space="0" w:color="auto"/>
        <w:left w:val="none" w:sz="0" w:space="0" w:color="auto"/>
        <w:bottom w:val="none" w:sz="0" w:space="0" w:color="auto"/>
        <w:right w:val="none" w:sz="0" w:space="0" w:color="auto"/>
      </w:divBdr>
    </w:div>
    <w:div w:id="1264607213">
      <w:bodyDiv w:val="1"/>
      <w:marLeft w:val="0"/>
      <w:marRight w:val="0"/>
      <w:marTop w:val="0"/>
      <w:marBottom w:val="0"/>
      <w:divBdr>
        <w:top w:val="none" w:sz="0" w:space="0" w:color="auto"/>
        <w:left w:val="none" w:sz="0" w:space="0" w:color="auto"/>
        <w:bottom w:val="none" w:sz="0" w:space="0" w:color="auto"/>
        <w:right w:val="none" w:sz="0" w:space="0" w:color="auto"/>
      </w:divBdr>
    </w:div>
    <w:div w:id="1280910439">
      <w:bodyDiv w:val="1"/>
      <w:marLeft w:val="0"/>
      <w:marRight w:val="0"/>
      <w:marTop w:val="0"/>
      <w:marBottom w:val="0"/>
      <w:divBdr>
        <w:top w:val="none" w:sz="0" w:space="0" w:color="auto"/>
        <w:left w:val="none" w:sz="0" w:space="0" w:color="auto"/>
        <w:bottom w:val="none" w:sz="0" w:space="0" w:color="auto"/>
        <w:right w:val="none" w:sz="0" w:space="0" w:color="auto"/>
      </w:divBdr>
    </w:div>
    <w:div w:id="1288782467">
      <w:bodyDiv w:val="1"/>
      <w:marLeft w:val="0"/>
      <w:marRight w:val="0"/>
      <w:marTop w:val="0"/>
      <w:marBottom w:val="0"/>
      <w:divBdr>
        <w:top w:val="none" w:sz="0" w:space="0" w:color="auto"/>
        <w:left w:val="none" w:sz="0" w:space="0" w:color="auto"/>
        <w:bottom w:val="none" w:sz="0" w:space="0" w:color="auto"/>
        <w:right w:val="none" w:sz="0" w:space="0" w:color="auto"/>
      </w:divBdr>
      <w:divsChild>
        <w:div w:id="389422714">
          <w:marLeft w:val="0"/>
          <w:marRight w:val="0"/>
          <w:marTop w:val="0"/>
          <w:marBottom w:val="0"/>
          <w:divBdr>
            <w:top w:val="none" w:sz="0" w:space="0" w:color="auto"/>
            <w:left w:val="none" w:sz="0" w:space="0" w:color="auto"/>
            <w:bottom w:val="none" w:sz="0" w:space="0" w:color="auto"/>
            <w:right w:val="none" w:sz="0" w:space="0" w:color="auto"/>
          </w:divBdr>
          <w:divsChild>
            <w:div w:id="1523325838">
              <w:marLeft w:val="0"/>
              <w:marRight w:val="0"/>
              <w:marTop w:val="0"/>
              <w:marBottom w:val="0"/>
              <w:divBdr>
                <w:top w:val="none" w:sz="0" w:space="0" w:color="auto"/>
                <w:left w:val="none" w:sz="0" w:space="0" w:color="auto"/>
                <w:bottom w:val="none" w:sz="0" w:space="0" w:color="auto"/>
                <w:right w:val="none" w:sz="0" w:space="0" w:color="auto"/>
              </w:divBdr>
              <w:divsChild>
                <w:div w:id="199169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382134">
      <w:bodyDiv w:val="1"/>
      <w:marLeft w:val="0"/>
      <w:marRight w:val="0"/>
      <w:marTop w:val="0"/>
      <w:marBottom w:val="0"/>
      <w:divBdr>
        <w:top w:val="none" w:sz="0" w:space="0" w:color="auto"/>
        <w:left w:val="none" w:sz="0" w:space="0" w:color="auto"/>
        <w:bottom w:val="none" w:sz="0" w:space="0" w:color="auto"/>
        <w:right w:val="none" w:sz="0" w:space="0" w:color="auto"/>
      </w:divBdr>
    </w:div>
    <w:div w:id="1340085876">
      <w:bodyDiv w:val="1"/>
      <w:marLeft w:val="0"/>
      <w:marRight w:val="0"/>
      <w:marTop w:val="0"/>
      <w:marBottom w:val="0"/>
      <w:divBdr>
        <w:top w:val="none" w:sz="0" w:space="0" w:color="auto"/>
        <w:left w:val="none" w:sz="0" w:space="0" w:color="auto"/>
        <w:bottom w:val="none" w:sz="0" w:space="0" w:color="auto"/>
        <w:right w:val="none" w:sz="0" w:space="0" w:color="auto"/>
      </w:divBdr>
    </w:div>
    <w:div w:id="1347825307">
      <w:bodyDiv w:val="1"/>
      <w:marLeft w:val="0"/>
      <w:marRight w:val="0"/>
      <w:marTop w:val="0"/>
      <w:marBottom w:val="0"/>
      <w:divBdr>
        <w:top w:val="none" w:sz="0" w:space="0" w:color="auto"/>
        <w:left w:val="none" w:sz="0" w:space="0" w:color="auto"/>
        <w:bottom w:val="none" w:sz="0" w:space="0" w:color="auto"/>
        <w:right w:val="none" w:sz="0" w:space="0" w:color="auto"/>
      </w:divBdr>
    </w:div>
    <w:div w:id="1364475780">
      <w:bodyDiv w:val="1"/>
      <w:marLeft w:val="0"/>
      <w:marRight w:val="0"/>
      <w:marTop w:val="0"/>
      <w:marBottom w:val="0"/>
      <w:divBdr>
        <w:top w:val="none" w:sz="0" w:space="0" w:color="auto"/>
        <w:left w:val="none" w:sz="0" w:space="0" w:color="auto"/>
        <w:bottom w:val="none" w:sz="0" w:space="0" w:color="auto"/>
        <w:right w:val="none" w:sz="0" w:space="0" w:color="auto"/>
      </w:divBdr>
    </w:div>
    <w:div w:id="1364794009">
      <w:bodyDiv w:val="1"/>
      <w:marLeft w:val="0"/>
      <w:marRight w:val="0"/>
      <w:marTop w:val="0"/>
      <w:marBottom w:val="0"/>
      <w:divBdr>
        <w:top w:val="none" w:sz="0" w:space="0" w:color="auto"/>
        <w:left w:val="none" w:sz="0" w:space="0" w:color="auto"/>
        <w:bottom w:val="none" w:sz="0" w:space="0" w:color="auto"/>
        <w:right w:val="none" w:sz="0" w:space="0" w:color="auto"/>
      </w:divBdr>
      <w:divsChild>
        <w:div w:id="784420892">
          <w:marLeft w:val="0"/>
          <w:marRight w:val="0"/>
          <w:marTop w:val="0"/>
          <w:marBottom w:val="0"/>
          <w:divBdr>
            <w:top w:val="none" w:sz="0" w:space="0" w:color="auto"/>
            <w:left w:val="none" w:sz="0" w:space="0" w:color="auto"/>
            <w:bottom w:val="none" w:sz="0" w:space="0" w:color="auto"/>
            <w:right w:val="none" w:sz="0" w:space="0" w:color="auto"/>
          </w:divBdr>
          <w:divsChild>
            <w:div w:id="437141143">
              <w:marLeft w:val="0"/>
              <w:marRight w:val="0"/>
              <w:marTop w:val="0"/>
              <w:marBottom w:val="0"/>
              <w:divBdr>
                <w:top w:val="none" w:sz="0" w:space="0" w:color="auto"/>
                <w:left w:val="none" w:sz="0" w:space="0" w:color="auto"/>
                <w:bottom w:val="none" w:sz="0" w:space="0" w:color="auto"/>
                <w:right w:val="none" w:sz="0" w:space="0" w:color="auto"/>
              </w:divBdr>
              <w:divsChild>
                <w:div w:id="116150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264469">
      <w:bodyDiv w:val="1"/>
      <w:marLeft w:val="0"/>
      <w:marRight w:val="0"/>
      <w:marTop w:val="0"/>
      <w:marBottom w:val="0"/>
      <w:divBdr>
        <w:top w:val="none" w:sz="0" w:space="0" w:color="auto"/>
        <w:left w:val="none" w:sz="0" w:space="0" w:color="auto"/>
        <w:bottom w:val="none" w:sz="0" w:space="0" w:color="auto"/>
        <w:right w:val="none" w:sz="0" w:space="0" w:color="auto"/>
      </w:divBdr>
      <w:divsChild>
        <w:div w:id="1426657440">
          <w:marLeft w:val="0"/>
          <w:marRight w:val="0"/>
          <w:marTop w:val="0"/>
          <w:marBottom w:val="0"/>
          <w:divBdr>
            <w:top w:val="none" w:sz="0" w:space="0" w:color="auto"/>
            <w:left w:val="none" w:sz="0" w:space="0" w:color="auto"/>
            <w:bottom w:val="none" w:sz="0" w:space="0" w:color="auto"/>
            <w:right w:val="none" w:sz="0" w:space="0" w:color="auto"/>
          </w:divBdr>
          <w:divsChild>
            <w:div w:id="317391027">
              <w:marLeft w:val="0"/>
              <w:marRight w:val="0"/>
              <w:marTop w:val="0"/>
              <w:marBottom w:val="0"/>
              <w:divBdr>
                <w:top w:val="none" w:sz="0" w:space="0" w:color="auto"/>
                <w:left w:val="none" w:sz="0" w:space="0" w:color="auto"/>
                <w:bottom w:val="none" w:sz="0" w:space="0" w:color="auto"/>
                <w:right w:val="none" w:sz="0" w:space="0" w:color="auto"/>
              </w:divBdr>
              <w:divsChild>
                <w:div w:id="1776171713">
                  <w:marLeft w:val="0"/>
                  <w:marRight w:val="0"/>
                  <w:marTop w:val="0"/>
                  <w:marBottom w:val="0"/>
                  <w:divBdr>
                    <w:top w:val="none" w:sz="0" w:space="0" w:color="auto"/>
                    <w:left w:val="none" w:sz="0" w:space="0" w:color="auto"/>
                    <w:bottom w:val="none" w:sz="0" w:space="0" w:color="auto"/>
                    <w:right w:val="none" w:sz="0" w:space="0" w:color="auto"/>
                  </w:divBdr>
                  <w:divsChild>
                    <w:div w:id="174736692">
                      <w:marLeft w:val="0"/>
                      <w:marRight w:val="0"/>
                      <w:marTop w:val="0"/>
                      <w:marBottom w:val="0"/>
                      <w:divBdr>
                        <w:top w:val="none" w:sz="0" w:space="0" w:color="auto"/>
                        <w:left w:val="none" w:sz="0" w:space="0" w:color="auto"/>
                        <w:bottom w:val="none" w:sz="0" w:space="0" w:color="auto"/>
                        <w:right w:val="none" w:sz="0" w:space="0" w:color="auto"/>
                      </w:divBdr>
                      <w:divsChild>
                        <w:div w:id="1886721436">
                          <w:marLeft w:val="0"/>
                          <w:marRight w:val="0"/>
                          <w:marTop w:val="0"/>
                          <w:marBottom w:val="225"/>
                          <w:divBdr>
                            <w:top w:val="none" w:sz="0" w:space="0" w:color="auto"/>
                            <w:left w:val="none" w:sz="0" w:space="0" w:color="auto"/>
                            <w:bottom w:val="none" w:sz="0" w:space="0" w:color="auto"/>
                            <w:right w:val="none" w:sz="0" w:space="0" w:color="auto"/>
                          </w:divBdr>
                          <w:divsChild>
                            <w:div w:id="315426392">
                              <w:marLeft w:val="0"/>
                              <w:marRight w:val="0"/>
                              <w:marTop w:val="0"/>
                              <w:marBottom w:val="0"/>
                              <w:divBdr>
                                <w:top w:val="none" w:sz="0" w:space="0" w:color="auto"/>
                                <w:left w:val="none" w:sz="0" w:space="0" w:color="auto"/>
                                <w:bottom w:val="none" w:sz="0" w:space="0" w:color="auto"/>
                                <w:right w:val="none" w:sz="0" w:space="0" w:color="auto"/>
                              </w:divBdr>
                              <w:divsChild>
                                <w:div w:id="98910557">
                                  <w:marLeft w:val="0"/>
                                  <w:marRight w:val="180"/>
                                  <w:marTop w:val="45"/>
                                  <w:marBottom w:val="0"/>
                                  <w:divBdr>
                                    <w:top w:val="none" w:sz="0" w:space="0" w:color="auto"/>
                                    <w:left w:val="none" w:sz="0" w:space="0" w:color="auto"/>
                                    <w:bottom w:val="none" w:sz="0" w:space="0" w:color="auto"/>
                                    <w:right w:val="none" w:sz="0" w:space="0" w:color="auto"/>
                                  </w:divBdr>
                                </w:div>
                                <w:div w:id="88572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0952140">
      <w:bodyDiv w:val="1"/>
      <w:marLeft w:val="0"/>
      <w:marRight w:val="0"/>
      <w:marTop w:val="0"/>
      <w:marBottom w:val="0"/>
      <w:divBdr>
        <w:top w:val="none" w:sz="0" w:space="0" w:color="auto"/>
        <w:left w:val="none" w:sz="0" w:space="0" w:color="auto"/>
        <w:bottom w:val="none" w:sz="0" w:space="0" w:color="auto"/>
        <w:right w:val="none" w:sz="0" w:space="0" w:color="auto"/>
      </w:divBdr>
    </w:div>
    <w:div w:id="1441678084">
      <w:bodyDiv w:val="1"/>
      <w:marLeft w:val="0"/>
      <w:marRight w:val="0"/>
      <w:marTop w:val="0"/>
      <w:marBottom w:val="0"/>
      <w:divBdr>
        <w:top w:val="none" w:sz="0" w:space="0" w:color="auto"/>
        <w:left w:val="none" w:sz="0" w:space="0" w:color="auto"/>
        <w:bottom w:val="none" w:sz="0" w:space="0" w:color="auto"/>
        <w:right w:val="none" w:sz="0" w:space="0" w:color="auto"/>
      </w:divBdr>
    </w:div>
    <w:div w:id="1468741222">
      <w:bodyDiv w:val="1"/>
      <w:marLeft w:val="0"/>
      <w:marRight w:val="0"/>
      <w:marTop w:val="0"/>
      <w:marBottom w:val="0"/>
      <w:divBdr>
        <w:top w:val="none" w:sz="0" w:space="0" w:color="auto"/>
        <w:left w:val="none" w:sz="0" w:space="0" w:color="auto"/>
        <w:bottom w:val="none" w:sz="0" w:space="0" w:color="auto"/>
        <w:right w:val="none" w:sz="0" w:space="0" w:color="auto"/>
      </w:divBdr>
    </w:div>
    <w:div w:id="1473869200">
      <w:bodyDiv w:val="1"/>
      <w:marLeft w:val="0"/>
      <w:marRight w:val="0"/>
      <w:marTop w:val="0"/>
      <w:marBottom w:val="0"/>
      <w:divBdr>
        <w:top w:val="none" w:sz="0" w:space="0" w:color="auto"/>
        <w:left w:val="none" w:sz="0" w:space="0" w:color="auto"/>
        <w:bottom w:val="none" w:sz="0" w:space="0" w:color="auto"/>
        <w:right w:val="none" w:sz="0" w:space="0" w:color="auto"/>
      </w:divBdr>
      <w:divsChild>
        <w:div w:id="56322491">
          <w:marLeft w:val="0"/>
          <w:marRight w:val="0"/>
          <w:marTop w:val="0"/>
          <w:marBottom w:val="0"/>
          <w:divBdr>
            <w:top w:val="none" w:sz="0" w:space="0" w:color="auto"/>
            <w:left w:val="none" w:sz="0" w:space="0" w:color="auto"/>
            <w:bottom w:val="none" w:sz="0" w:space="0" w:color="auto"/>
            <w:right w:val="none" w:sz="0" w:space="0" w:color="auto"/>
          </w:divBdr>
          <w:divsChild>
            <w:div w:id="1184175322">
              <w:marLeft w:val="0"/>
              <w:marRight w:val="0"/>
              <w:marTop w:val="0"/>
              <w:marBottom w:val="0"/>
              <w:divBdr>
                <w:top w:val="none" w:sz="0" w:space="0" w:color="auto"/>
                <w:left w:val="none" w:sz="0" w:space="0" w:color="auto"/>
                <w:bottom w:val="none" w:sz="0" w:space="0" w:color="auto"/>
                <w:right w:val="none" w:sz="0" w:space="0" w:color="auto"/>
              </w:divBdr>
              <w:divsChild>
                <w:div w:id="1509978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181984">
      <w:bodyDiv w:val="1"/>
      <w:marLeft w:val="0"/>
      <w:marRight w:val="0"/>
      <w:marTop w:val="0"/>
      <w:marBottom w:val="0"/>
      <w:divBdr>
        <w:top w:val="none" w:sz="0" w:space="0" w:color="auto"/>
        <w:left w:val="none" w:sz="0" w:space="0" w:color="auto"/>
        <w:bottom w:val="none" w:sz="0" w:space="0" w:color="auto"/>
        <w:right w:val="none" w:sz="0" w:space="0" w:color="auto"/>
      </w:divBdr>
    </w:div>
    <w:div w:id="1586069303">
      <w:bodyDiv w:val="1"/>
      <w:marLeft w:val="0"/>
      <w:marRight w:val="0"/>
      <w:marTop w:val="0"/>
      <w:marBottom w:val="0"/>
      <w:divBdr>
        <w:top w:val="none" w:sz="0" w:space="0" w:color="auto"/>
        <w:left w:val="none" w:sz="0" w:space="0" w:color="auto"/>
        <w:bottom w:val="none" w:sz="0" w:space="0" w:color="auto"/>
        <w:right w:val="none" w:sz="0" w:space="0" w:color="auto"/>
      </w:divBdr>
    </w:div>
    <w:div w:id="1598248490">
      <w:bodyDiv w:val="1"/>
      <w:marLeft w:val="0"/>
      <w:marRight w:val="0"/>
      <w:marTop w:val="0"/>
      <w:marBottom w:val="0"/>
      <w:divBdr>
        <w:top w:val="none" w:sz="0" w:space="0" w:color="auto"/>
        <w:left w:val="none" w:sz="0" w:space="0" w:color="auto"/>
        <w:bottom w:val="none" w:sz="0" w:space="0" w:color="auto"/>
        <w:right w:val="none" w:sz="0" w:space="0" w:color="auto"/>
      </w:divBdr>
    </w:div>
    <w:div w:id="1618678187">
      <w:bodyDiv w:val="1"/>
      <w:marLeft w:val="0"/>
      <w:marRight w:val="0"/>
      <w:marTop w:val="0"/>
      <w:marBottom w:val="0"/>
      <w:divBdr>
        <w:top w:val="none" w:sz="0" w:space="0" w:color="auto"/>
        <w:left w:val="none" w:sz="0" w:space="0" w:color="auto"/>
        <w:bottom w:val="none" w:sz="0" w:space="0" w:color="auto"/>
        <w:right w:val="none" w:sz="0" w:space="0" w:color="auto"/>
      </w:divBdr>
    </w:div>
    <w:div w:id="1628848544">
      <w:bodyDiv w:val="1"/>
      <w:marLeft w:val="0"/>
      <w:marRight w:val="0"/>
      <w:marTop w:val="0"/>
      <w:marBottom w:val="0"/>
      <w:divBdr>
        <w:top w:val="none" w:sz="0" w:space="0" w:color="auto"/>
        <w:left w:val="none" w:sz="0" w:space="0" w:color="auto"/>
        <w:bottom w:val="none" w:sz="0" w:space="0" w:color="auto"/>
        <w:right w:val="none" w:sz="0" w:space="0" w:color="auto"/>
      </w:divBdr>
    </w:div>
    <w:div w:id="1642660987">
      <w:bodyDiv w:val="1"/>
      <w:marLeft w:val="0"/>
      <w:marRight w:val="0"/>
      <w:marTop w:val="0"/>
      <w:marBottom w:val="0"/>
      <w:divBdr>
        <w:top w:val="none" w:sz="0" w:space="0" w:color="auto"/>
        <w:left w:val="none" w:sz="0" w:space="0" w:color="auto"/>
        <w:bottom w:val="none" w:sz="0" w:space="0" w:color="auto"/>
        <w:right w:val="none" w:sz="0" w:space="0" w:color="auto"/>
      </w:divBdr>
    </w:div>
    <w:div w:id="1661931998">
      <w:bodyDiv w:val="1"/>
      <w:marLeft w:val="0"/>
      <w:marRight w:val="0"/>
      <w:marTop w:val="0"/>
      <w:marBottom w:val="0"/>
      <w:divBdr>
        <w:top w:val="none" w:sz="0" w:space="0" w:color="auto"/>
        <w:left w:val="none" w:sz="0" w:space="0" w:color="auto"/>
        <w:bottom w:val="none" w:sz="0" w:space="0" w:color="auto"/>
        <w:right w:val="none" w:sz="0" w:space="0" w:color="auto"/>
      </w:divBdr>
      <w:divsChild>
        <w:div w:id="349989741">
          <w:marLeft w:val="0"/>
          <w:marRight w:val="0"/>
          <w:marTop w:val="0"/>
          <w:marBottom w:val="0"/>
          <w:divBdr>
            <w:top w:val="none" w:sz="0" w:space="0" w:color="auto"/>
            <w:left w:val="none" w:sz="0" w:space="0" w:color="auto"/>
            <w:bottom w:val="none" w:sz="0" w:space="0" w:color="auto"/>
            <w:right w:val="none" w:sz="0" w:space="0" w:color="auto"/>
          </w:divBdr>
          <w:divsChild>
            <w:div w:id="1119107997">
              <w:marLeft w:val="0"/>
              <w:marRight w:val="0"/>
              <w:marTop w:val="0"/>
              <w:marBottom w:val="0"/>
              <w:divBdr>
                <w:top w:val="none" w:sz="0" w:space="0" w:color="auto"/>
                <w:left w:val="none" w:sz="0" w:space="0" w:color="auto"/>
                <w:bottom w:val="none" w:sz="0" w:space="0" w:color="auto"/>
                <w:right w:val="none" w:sz="0" w:space="0" w:color="auto"/>
              </w:divBdr>
              <w:divsChild>
                <w:div w:id="119257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741389">
      <w:bodyDiv w:val="1"/>
      <w:marLeft w:val="0"/>
      <w:marRight w:val="0"/>
      <w:marTop w:val="0"/>
      <w:marBottom w:val="0"/>
      <w:divBdr>
        <w:top w:val="none" w:sz="0" w:space="0" w:color="auto"/>
        <w:left w:val="none" w:sz="0" w:space="0" w:color="auto"/>
        <w:bottom w:val="none" w:sz="0" w:space="0" w:color="auto"/>
        <w:right w:val="none" w:sz="0" w:space="0" w:color="auto"/>
      </w:divBdr>
      <w:divsChild>
        <w:div w:id="2127236195">
          <w:marLeft w:val="0"/>
          <w:marRight w:val="0"/>
          <w:marTop w:val="0"/>
          <w:marBottom w:val="0"/>
          <w:divBdr>
            <w:top w:val="none" w:sz="0" w:space="0" w:color="auto"/>
            <w:left w:val="none" w:sz="0" w:space="0" w:color="auto"/>
            <w:bottom w:val="none" w:sz="0" w:space="0" w:color="auto"/>
            <w:right w:val="none" w:sz="0" w:space="0" w:color="auto"/>
          </w:divBdr>
          <w:divsChild>
            <w:div w:id="1241716664">
              <w:marLeft w:val="0"/>
              <w:marRight w:val="0"/>
              <w:marTop w:val="0"/>
              <w:marBottom w:val="0"/>
              <w:divBdr>
                <w:top w:val="none" w:sz="0" w:space="0" w:color="auto"/>
                <w:left w:val="none" w:sz="0" w:space="0" w:color="auto"/>
                <w:bottom w:val="none" w:sz="0" w:space="0" w:color="auto"/>
                <w:right w:val="none" w:sz="0" w:space="0" w:color="auto"/>
              </w:divBdr>
            </w:div>
          </w:divsChild>
        </w:div>
        <w:div w:id="1083451464">
          <w:marLeft w:val="0"/>
          <w:marRight w:val="0"/>
          <w:marTop w:val="0"/>
          <w:marBottom w:val="0"/>
          <w:divBdr>
            <w:top w:val="none" w:sz="0" w:space="0" w:color="auto"/>
            <w:left w:val="none" w:sz="0" w:space="0" w:color="auto"/>
            <w:bottom w:val="none" w:sz="0" w:space="0" w:color="auto"/>
            <w:right w:val="none" w:sz="0" w:space="0" w:color="auto"/>
          </w:divBdr>
        </w:div>
      </w:divsChild>
    </w:div>
    <w:div w:id="1689139149">
      <w:bodyDiv w:val="1"/>
      <w:marLeft w:val="0"/>
      <w:marRight w:val="0"/>
      <w:marTop w:val="0"/>
      <w:marBottom w:val="0"/>
      <w:divBdr>
        <w:top w:val="none" w:sz="0" w:space="0" w:color="auto"/>
        <w:left w:val="none" w:sz="0" w:space="0" w:color="auto"/>
        <w:bottom w:val="none" w:sz="0" w:space="0" w:color="auto"/>
        <w:right w:val="none" w:sz="0" w:space="0" w:color="auto"/>
      </w:divBdr>
      <w:divsChild>
        <w:div w:id="113599069">
          <w:marLeft w:val="0"/>
          <w:marRight w:val="0"/>
          <w:marTop w:val="0"/>
          <w:marBottom w:val="0"/>
          <w:divBdr>
            <w:top w:val="none" w:sz="0" w:space="0" w:color="auto"/>
            <w:left w:val="none" w:sz="0" w:space="0" w:color="auto"/>
            <w:bottom w:val="none" w:sz="0" w:space="0" w:color="auto"/>
            <w:right w:val="none" w:sz="0" w:space="0" w:color="auto"/>
          </w:divBdr>
        </w:div>
        <w:div w:id="617025066">
          <w:marLeft w:val="0"/>
          <w:marRight w:val="0"/>
          <w:marTop w:val="0"/>
          <w:marBottom w:val="0"/>
          <w:divBdr>
            <w:top w:val="none" w:sz="0" w:space="0" w:color="auto"/>
            <w:left w:val="none" w:sz="0" w:space="0" w:color="auto"/>
            <w:bottom w:val="none" w:sz="0" w:space="0" w:color="auto"/>
            <w:right w:val="none" w:sz="0" w:space="0" w:color="auto"/>
          </w:divBdr>
        </w:div>
        <w:div w:id="1876968869">
          <w:marLeft w:val="0"/>
          <w:marRight w:val="0"/>
          <w:marTop w:val="0"/>
          <w:marBottom w:val="0"/>
          <w:divBdr>
            <w:top w:val="none" w:sz="0" w:space="0" w:color="auto"/>
            <w:left w:val="none" w:sz="0" w:space="0" w:color="auto"/>
            <w:bottom w:val="none" w:sz="0" w:space="0" w:color="auto"/>
            <w:right w:val="none" w:sz="0" w:space="0" w:color="auto"/>
          </w:divBdr>
        </w:div>
        <w:div w:id="1580291617">
          <w:marLeft w:val="0"/>
          <w:marRight w:val="0"/>
          <w:marTop w:val="0"/>
          <w:marBottom w:val="0"/>
          <w:divBdr>
            <w:top w:val="none" w:sz="0" w:space="0" w:color="auto"/>
            <w:left w:val="none" w:sz="0" w:space="0" w:color="auto"/>
            <w:bottom w:val="none" w:sz="0" w:space="0" w:color="auto"/>
            <w:right w:val="none" w:sz="0" w:space="0" w:color="auto"/>
          </w:divBdr>
        </w:div>
      </w:divsChild>
    </w:div>
    <w:div w:id="1728186365">
      <w:bodyDiv w:val="1"/>
      <w:marLeft w:val="0"/>
      <w:marRight w:val="0"/>
      <w:marTop w:val="0"/>
      <w:marBottom w:val="0"/>
      <w:divBdr>
        <w:top w:val="none" w:sz="0" w:space="0" w:color="auto"/>
        <w:left w:val="none" w:sz="0" w:space="0" w:color="auto"/>
        <w:bottom w:val="none" w:sz="0" w:space="0" w:color="auto"/>
        <w:right w:val="none" w:sz="0" w:space="0" w:color="auto"/>
      </w:divBdr>
    </w:div>
    <w:div w:id="1734768581">
      <w:bodyDiv w:val="1"/>
      <w:marLeft w:val="0"/>
      <w:marRight w:val="0"/>
      <w:marTop w:val="0"/>
      <w:marBottom w:val="0"/>
      <w:divBdr>
        <w:top w:val="none" w:sz="0" w:space="0" w:color="auto"/>
        <w:left w:val="none" w:sz="0" w:space="0" w:color="auto"/>
        <w:bottom w:val="none" w:sz="0" w:space="0" w:color="auto"/>
        <w:right w:val="none" w:sz="0" w:space="0" w:color="auto"/>
      </w:divBdr>
    </w:div>
    <w:div w:id="1741560029">
      <w:bodyDiv w:val="1"/>
      <w:marLeft w:val="0"/>
      <w:marRight w:val="0"/>
      <w:marTop w:val="0"/>
      <w:marBottom w:val="0"/>
      <w:divBdr>
        <w:top w:val="none" w:sz="0" w:space="0" w:color="auto"/>
        <w:left w:val="none" w:sz="0" w:space="0" w:color="auto"/>
        <w:bottom w:val="none" w:sz="0" w:space="0" w:color="auto"/>
        <w:right w:val="none" w:sz="0" w:space="0" w:color="auto"/>
      </w:divBdr>
    </w:div>
    <w:div w:id="1743259149">
      <w:bodyDiv w:val="1"/>
      <w:marLeft w:val="0"/>
      <w:marRight w:val="0"/>
      <w:marTop w:val="0"/>
      <w:marBottom w:val="0"/>
      <w:divBdr>
        <w:top w:val="none" w:sz="0" w:space="0" w:color="auto"/>
        <w:left w:val="none" w:sz="0" w:space="0" w:color="auto"/>
        <w:bottom w:val="none" w:sz="0" w:space="0" w:color="auto"/>
        <w:right w:val="none" w:sz="0" w:space="0" w:color="auto"/>
      </w:divBdr>
    </w:div>
    <w:div w:id="1775590567">
      <w:bodyDiv w:val="1"/>
      <w:marLeft w:val="0"/>
      <w:marRight w:val="0"/>
      <w:marTop w:val="0"/>
      <w:marBottom w:val="0"/>
      <w:divBdr>
        <w:top w:val="none" w:sz="0" w:space="0" w:color="auto"/>
        <w:left w:val="none" w:sz="0" w:space="0" w:color="auto"/>
        <w:bottom w:val="none" w:sz="0" w:space="0" w:color="auto"/>
        <w:right w:val="none" w:sz="0" w:space="0" w:color="auto"/>
      </w:divBdr>
    </w:div>
    <w:div w:id="1776293037">
      <w:bodyDiv w:val="1"/>
      <w:marLeft w:val="0"/>
      <w:marRight w:val="0"/>
      <w:marTop w:val="0"/>
      <w:marBottom w:val="0"/>
      <w:divBdr>
        <w:top w:val="none" w:sz="0" w:space="0" w:color="auto"/>
        <w:left w:val="none" w:sz="0" w:space="0" w:color="auto"/>
        <w:bottom w:val="none" w:sz="0" w:space="0" w:color="auto"/>
        <w:right w:val="none" w:sz="0" w:space="0" w:color="auto"/>
      </w:divBdr>
    </w:div>
    <w:div w:id="1782454403">
      <w:bodyDiv w:val="1"/>
      <w:marLeft w:val="0"/>
      <w:marRight w:val="0"/>
      <w:marTop w:val="0"/>
      <w:marBottom w:val="0"/>
      <w:divBdr>
        <w:top w:val="none" w:sz="0" w:space="0" w:color="auto"/>
        <w:left w:val="none" w:sz="0" w:space="0" w:color="auto"/>
        <w:bottom w:val="none" w:sz="0" w:space="0" w:color="auto"/>
        <w:right w:val="none" w:sz="0" w:space="0" w:color="auto"/>
      </w:divBdr>
    </w:div>
    <w:div w:id="1783106495">
      <w:bodyDiv w:val="1"/>
      <w:marLeft w:val="0"/>
      <w:marRight w:val="0"/>
      <w:marTop w:val="0"/>
      <w:marBottom w:val="0"/>
      <w:divBdr>
        <w:top w:val="none" w:sz="0" w:space="0" w:color="auto"/>
        <w:left w:val="none" w:sz="0" w:space="0" w:color="auto"/>
        <w:bottom w:val="none" w:sz="0" w:space="0" w:color="auto"/>
        <w:right w:val="none" w:sz="0" w:space="0" w:color="auto"/>
      </w:divBdr>
    </w:div>
    <w:div w:id="1784809652">
      <w:bodyDiv w:val="1"/>
      <w:marLeft w:val="0"/>
      <w:marRight w:val="0"/>
      <w:marTop w:val="0"/>
      <w:marBottom w:val="0"/>
      <w:divBdr>
        <w:top w:val="none" w:sz="0" w:space="0" w:color="auto"/>
        <w:left w:val="none" w:sz="0" w:space="0" w:color="auto"/>
        <w:bottom w:val="none" w:sz="0" w:space="0" w:color="auto"/>
        <w:right w:val="none" w:sz="0" w:space="0" w:color="auto"/>
      </w:divBdr>
    </w:div>
    <w:div w:id="1812358999">
      <w:bodyDiv w:val="1"/>
      <w:marLeft w:val="0"/>
      <w:marRight w:val="0"/>
      <w:marTop w:val="0"/>
      <w:marBottom w:val="0"/>
      <w:divBdr>
        <w:top w:val="none" w:sz="0" w:space="0" w:color="auto"/>
        <w:left w:val="none" w:sz="0" w:space="0" w:color="auto"/>
        <w:bottom w:val="none" w:sz="0" w:space="0" w:color="auto"/>
        <w:right w:val="none" w:sz="0" w:space="0" w:color="auto"/>
      </w:divBdr>
    </w:div>
    <w:div w:id="1843159667">
      <w:bodyDiv w:val="1"/>
      <w:marLeft w:val="0"/>
      <w:marRight w:val="0"/>
      <w:marTop w:val="0"/>
      <w:marBottom w:val="0"/>
      <w:divBdr>
        <w:top w:val="none" w:sz="0" w:space="0" w:color="auto"/>
        <w:left w:val="none" w:sz="0" w:space="0" w:color="auto"/>
        <w:bottom w:val="none" w:sz="0" w:space="0" w:color="auto"/>
        <w:right w:val="none" w:sz="0" w:space="0" w:color="auto"/>
      </w:divBdr>
    </w:div>
    <w:div w:id="1845781438">
      <w:bodyDiv w:val="1"/>
      <w:marLeft w:val="0"/>
      <w:marRight w:val="0"/>
      <w:marTop w:val="0"/>
      <w:marBottom w:val="0"/>
      <w:divBdr>
        <w:top w:val="none" w:sz="0" w:space="0" w:color="auto"/>
        <w:left w:val="none" w:sz="0" w:space="0" w:color="auto"/>
        <w:bottom w:val="none" w:sz="0" w:space="0" w:color="auto"/>
        <w:right w:val="none" w:sz="0" w:space="0" w:color="auto"/>
      </w:divBdr>
    </w:div>
    <w:div w:id="1866093299">
      <w:bodyDiv w:val="1"/>
      <w:marLeft w:val="0"/>
      <w:marRight w:val="0"/>
      <w:marTop w:val="0"/>
      <w:marBottom w:val="0"/>
      <w:divBdr>
        <w:top w:val="none" w:sz="0" w:space="0" w:color="auto"/>
        <w:left w:val="none" w:sz="0" w:space="0" w:color="auto"/>
        <w:bottom w:val="none" w:sz="0" w:space="0" w:color="auto"/>
        <w:right w:val="none" w:sz="0" w:space="0" w:color="auto"/>
      </w:divBdr>
    </w:div>
    <w:div w:id="1932279227">
      <w:bodyDiv w:val="1"/>
      <w:marLeft w:val="0"/>
      <w:marRight w:val="0"/>
      <w:marTop w:val="0"/>
      <w:marBottom w:val="0"/>
      <w:divBdr>
        <w:top w:val="none" w:sz="0" w:space="0" w:color="auto"/>
        <w:left w:val="none" w:sz="0" w:space="0" w:color="auto"/>
        <w:bottom w:val="none" w:sz="0" w:space="0" w:color="auto"/>
        <w:right w:val="none" w:sz="0" w:space="0" w:color="auto"/>
      </w:divBdr>
      <w:divsChild>
        <w:div w:id="1210996391">
          <w:marLeft w:val="0"/>
          <w:marRight w:val="0"/>
          <w:marTop w:val="0"/>
          <w:marBottom w:val="0"/>
          <w:divBdr>
            <w:top w:val="none" w:sz="0" w:space="0" w:color="auto"/>
            <w:left w:val="none" w:sz="0" w:space="0" w:color="auto"/>
            <w:bottom w:val="none" w:sz="0" w:space="0" w:color="auto"/>
            <w:right w:val="none" w:sz="0" w:space="0" w:color="auto"/>
          </w:divBdr>
          <w:divsChild>
            <w:div w:id="1170871376">
              <w:marLeft w:val="0"/>
              <w:marRight w:val="0"/>
              <w:marTop w:val="0"/>
              <w:marBottom w:val="0"/>
              <w:divBdr>
                <w:top w:val="none" w:sz="0" w:space="0" w:color="auto"/>
                <w:left w:val="none" w:sz="0" w:space="0" w:color="auto"/>
                <w:bottom w:val="none" w:sz="0" w:space="0" w:color="auto"/>
                <w:right w:val="none" w:sz="0" w:space="0" w:color="auto"/>
              </w:divBdr>
              <w:divsChild>
                <w:div w:id="1868173572">
                  <w:marLeft w:val="0"/>
                  <w:marRight w:val="0"/>
                  <w:marTop w:val="0"/>
                  <w:marBottom w:val="0"/>
                  <w:divBdr>
                    <w:top w:val="none" w:sz="0" w:space="0" w:color="auto"/>
                    <w:left w:val="none" w:sz="0" w:space="0" w:color="auto"/>
                    <w:bottom w:val="none" w:sz="0" w:space="0" w:color="auto"/>
                    <w:right w:val="none" w:sz="0" w:space="0" w:color="auto"/>
                  </w:divBdr>
                  <w:divsChild>
                    <w:div w:id="1463499196">
                      <w:marLeft w:val="0"/>
                      <w:marRight w:val="0"/>
                      <w:marTop w:val="0"/>
                      <w:marBottom w:val="0"/>
                      <w:divBdr>
                        <w:top w:val="none" w:sz="0" w:space="0" w:color="auto"/>
                        <w:left w:val="none" w:sz="0" w:space="0" w:color="auto"/>
                        <w:bottom w:val="none" w:sz="0" w:space="0" w:color="auto"/>
                        <w:right w:val="none" w:sz="0" w:space="0" w:color="auto"/>
                      </w:divBdr>
                      <w:divsChild>
                        <w:div w:id="193659876">
                          <w:marLeft w:val="0"/>
                          <w:marRight w:val="0"/>
                          <w:marTop w:val="0"/>
                          <w:marBottom w:val="225"/>
                          <w:divBdr>
                            <w:top w:val="none" w:sz="0" w:space="0" w:color="auto"/>
                            <w:left w:val="none" w:sz="0" w:space="0" w:color="auto"/>
                            <w:bottom w:val="none" w:sz="0" w:space="0" w:color="auto"/>
                            <w:right w:val="none" w:sz="0" w:space="0" w:color="auto"/>
                          </w:divBdr>
                          <w:divsChild>
                            <w:div w:id="1857040528">
                              <w:marLeft w:val="0"/>
                              <w:marRight w:val="0"/>
                              <w:marTop w:val="0"/>
                              <w:marBottom w:val="0"/>
                              <w:divBdr>
                                <w:top w:val="none" w:sz="0" w:space="0" w:color="auto"/>
                                <w:left w:val="none" w:sz="0" w:space="0" w:color="auto"/>
                                <w:bottom w:val="none" w:sz="0" w:space="0" w:color="auto"/>
                                <w:right w:val="none" w:sz="0" w:space="0" w:color="auto"/>
                              </w:divBdr>
                              <w:divsChild>
                                <w:div w:id="243733576">
                                  <w:marLeft w:val="0"/>
                                  <w:marRight w:val="180"/>
                                  <w:marTop w:val="45"/>
                                  <w:marBottom w:val="0"/>
                                  <w:divBdr>
                                    <w:top w:val="none" w:sz="0" w:space="0" w:color="auto"/>
                                    <w:left w:val="none" w:sz="0" w:space="0" w:color="auto"/>
                                    <w:bottom w:val="none" w:sz="0" w:space="0" w:color="auto"/>
                                    <w:right w:val="none" w:sz="0" w:space="0" w:color="auto"/>
                                  </w:divBdr>
                                </w:div>
                                <w:div w:id="65387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9823500">
      <w:bodyDiv w:val="1"/>
      <w:marLeft w:val="0"/>
      <w:marRight w:val="0"/>
      <w:marTop w:val="0"/>
      <w:marBottom w:val="0"/>
      <w:divBdr>
        <w:top w:val="none" w:sz="0" w:space="0" w:color="auto"/>
        <w:left w:val="none" w:sz="0" w:space="0" w:color="auto"/>
        <w:bottom w:val="none" w:sz="0" w:space="0" w:color="auto"/>
        <w:right w:val="none" w:sz="0" w:space="0" w:color="auto"/>
      </w:divBdr>
      <w:divsChild>
        <w:div w:id="617028909">
          <w:marLeft w:val="0"/>
          <w:marRight w:val="0"/>
          <w:marTop w:val="0"/>
          <w:marBottom w:val="0"/>
          <w:divBdr>
            <w:top w:val="none" w:sz="0" w:space="0" w:color="auto"/>
            <w:left w:val="none" w:sz="0" w:space="0" w:color="auto"/>
            <w:bottom w:val="none" w:sz="0" w:space="0" w:color="auto"/>
            <w:right w:val="none" w:sz="0" w:space="0" w:color="auto"/>
          </w:divBdr>
        </w:div>
        <w:div w:id="1480918529">
          <w:marLeft w:val="0"/>
          <w:marRight w:val="0"/>
          <w:marTop w:val="0"/>
          <w:marBottom w:val="0"/>
          <w:divBdr>
            <w:top w:val="none" w:sz="0" w:space="0" w:color="auto"/>
            <w:left w:val="none" w:sz="0" w:space="0" w:color="auto"/>
            <w:bottom w:val="none" w:sz="0" w:space="0" w:color="auto"/>
            <w:right w:val="none" w:sz="0" w:space="0" w:color="auto"/>
          </w:divBdr>
        </w:div>
        <w:div w:id="1459952254">
          <w:marLeft w:val="0"/>
          <w:marRight w:val="0"/>
          <w:marTop w:val="0"/>
          <w:marBottom w:val="0"/>
          <w:divBdr>
            <w:top w:val="none" w:sz="0" w:space="0" w:color="auto"/>
            <w:left w:val="none" w:sz="0" w:space="0" w:color="auto"/>
            <w:bottom w:val="none" w:sz="0" w:space="0" w:color="auto"/>
            <w:right w:val="none" w:sz="0" w:space="0" w:color="auto"/>
          </w:divBdr>
        </w:div>
        <w:div w:id="1895194728">
          <w:marLeft w:val="0"/>
          <w:marRight w:val="0"/>
          <w:marTop w:val="0"/>
          <w:marBottom w:val="0"/>
          <w:divBdr>
            <w:top w:val="none" w:sz="0" w:space="0" w:color="auto"/>
            <w:left w:val="none" w:sz="0" w:space="0" w:color="auto"/>
            <w:bottom w:val="none" w:sz="0" w:space="0" w:color="auto"/>
            <w:right w:val="none" w:sz="0" w:space="0" w:color="auto"/>
          </w:divBdr>
        </w:div>
        <w:div w:id="265965553">
          <w:marLeft w:val="0"/>
          <w:marRight w:val="0"/>
          <w:marTop w:val="0"/>
          <w:marBottom w:val="0"/>
          <w:divBdr>
            <w:top w:val="none" w:sz="0" w:space="0" w:color="auto"/>
            <w:left w:val="none" w:sz="0" w:space="0" w:color="auto"/>
            <w:bottom w:val="none" w:sz="0" w:space="0" w:color="auto"/>
            <w:right w:val="none" w:sz="0" w:space="0" w:color="auto"/>
          </w:divBdr>
        </w:div>
        <w:div w:id="2008972166">
          <w:marLeft w:val="0"/>
          <w:marRight w:val="0"/>
          <w:marTop w:val="0"/>
          <w:marBottom w:val="0"/>
          <w:divBdr>
            <w:top w:val="none" w:sz="0" w:space="0" w:color="auto"/>
            <w:left w:val="none" w:sz="0" w:space="0" w:color="auto"/>
            <w:bottom w:val="none" w:sz="0" w:space="0" w:color="auto"/>
            <w:right w:val="none" w:sz="0" w:space="0" w:color="auto"/>
          </w:divBdr>
        </w:div>
        <w:div w:id="1891457587">
          <w:marLeft w:val="0"/>
          <w:marRight w:val="0"/>
          <w:marTop w:val="0"/>
          <w:marBottom w:val="0"/>
          <w:divBdr>
            <w:top w:val="none" w:sz="0" w:space="0" w:color="auto"/>
            <w:left w:val="none" w:sz="0" w:space="0" w:color="auto"/>
            <w:bottom w:val="none" w:sz="0" w:space="0" w:color="auto"/>
            <w:right w:val="none" w:sz="0" w:space="0" w:color="auto"/>
          </w:divBdr>
        </w:div>
      </w:divsChild>
    </w:div>
    <w:div w:id="1952735958">
      <w:bodyDiv w:val="1"/>
      <w:marLeft w:val="0"/>
      <w:marRight w:val="0"/>
      <w:marTop w:val="0"/>
      <w:marBottom w:val="0"/>
      <w:divBdr>
        <w:top w:val="none" w:sz="0" w:space="0" w:color="auto"/>
        <w:left w:val="none" w:sz="0" w:space="0" w:color="auto"/>
        <w:bottom w:val="none" w:sz="0" w:space="0" w:color="auto"/>
        <w:right w:val="none" w:sz="0" w:space="0" w:color="auto"/>
      </w:divBdr>
    </w:div>
    <w:div w:id="1971130896">
      <w:bodyDiv w:val="1"/>
      <w:marLeft w:val="0"/>
      <w:marRight w:val="0"/>
      <w:marTop w:val="0"/>
      <w:marBottom w:val="0"/>
      <w:divBdr>
        <w:top w:val="none" w:sz="0" w:space="0" w:color="auto"/>
        <w:left w:val="none" w:sz="0" w:space="0" w:color="auto"/>
        <w:bottom w:val="none" w:sz="0" w:space="0" w:color="auto"/>
        <w:right w:val="none" w:sz="0" w:space="0" w:color="auto"/>
      </w:divBdr>
    </w:div>
    <w:div w:id="1977564997">
      <w:bodyDiv w:val="1"/>
      <w:marLeft w:val="0"/>
      <w:marRight w:val="0"/>
      <w:marTop w:val="0"/>
      <w:marBottom w:val="0"/>
      <w:divBdr>
        <w:top w:val="none" w:sz="0" w:space="0" w:color="auto"/>
        <w:left w:val="none" w:sz="0" w:space="0" w:color="auto"/>
        <w:bottom w:val="none" w:sz="0" w:space="0" w:color="auto"/>
        <w:right w:val="none" w:sz="0" w:space="0" w:color="auto"/>
      </w:divBdr>
    </w:div>
    <w:div w:id="2008164363">
      <w:bodyDiv w:val="1"/>
      <w:marLeft w:val="0"/>
      <w:marRight w:val="0"/>
      <w:marTop w:val="0"/>
      <w:marBottom w:val="0"/>
      <w:divBdr>
        <w:top w:val="none" w:sz="0" w:space="0" w:color="auto"/>
        <w:left w:val="none" w:sz="0" w:space="0" w:color="auto"/>
        <w:bottom w:val="none" w:sz="0" w:space="0" w:color="auto"/>
        <w:right w:val="none" w:sz="0" w:space="0" w:color="auto"/>
      </w:divBdr>
    </w:div>
    <w:div w:id="2011518770">
      <w:bodyDiv w:val="1"/>
      <w:marLeft w:val="0"/>
      <w:marRight w:val="0"/>
      <w:marTop w:val="0"/>
      <w:marBottom w:val="0"/>
      <w:divBdr>
        <w:top w:val="none" w:sz="0" w:space="0" w:color="auto"/>
        <w:left w:val="none" w:sz="0" w:space="0" w:color="auto"/>
        <w:bottom w:val="none" w:sz="0" w:space="0" w:color="auto"/>
        <w:right w:val="none" w:sz="0" w:space="0" w:color="auto"/>
      </w:divBdr>
    </w:div>
    <w:div w:id="2032149541">
      <w:bodyDiv w:val="1"/>
      <w:marLeft w:val="0"/>
      <w:marRight w:val="0"/>
      <w:marTop w:val="0"/>
      <w:marBottom w:val="0"/>
      <w:divBdr>
        <w:top w:val="none" w:sz="0" w:space="0" w:color="auto"/>
        <w:left w:val="none" w:sz="0" w:space="0" w:color="auto"/>
        <w:bottom w:val="none" w:sz="0" w:space="0" w:color="auto"/>
        <w:right w:val="none" w:sz="0" w:space="0" w:color="auto"/>
      </w:divBdr>
    </w:div>
    <w:div w:id="2047485109">
      <w:bodyDiv w:val="1"/>
      <w:marLeft w:val="0"/>
      <w:marRight w:val="0"/>
      <w:marTop w:val="0"/>
      <w:marBottom w:val="0"/>
      <w:divBdr>
        <w:top w:val="none" w:sz="0" w:space="0" w:color="auto"/>
        <w:left w:val="none" w:sz="0" w:space="0" w:color="auto"/>
        <w:bottom w:val="none" w:sz="0" w:space="0" w:color="auto"/>
        <w:right w:val="none" w:sz="0" w:space="0" w:color="auto"/>
      </w:divBdr>
    </w:div>
    <w:div w:id="2070690823">
      <w:bodyDiv w:val="1"/>
      <w:marLeft w:val="0"/>
      <w:marRight w:val="0"/>
      <w:marTop w:val="0"/>
      <w:marBottom w:val="0"/>
      <w:divBdr>
        <w:top w:val="none" w:sz="0" w:space="0" w:color="auto"/>
        <w:left w:val="none" w:sz="0" w:space="0" w:color="auto"/>
        <w:bottom w:val="none" w:sz="0" w:space="0" w:color="auto"/>
        <w:right w:val="none" w:sz="0" w:space="0" w:color="auto"/>
      </w:divBdr>
    </w:div>
    <w:div w:id="208352601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Arial">
      <a:majorFont>
        <a:latin typeface="Times New Roman" panose="02020603050405020304"/>
        <a:ea typeface=""/>
        <a:cs typeface=""/>
        <a:font script="Jpan" typeface="ＭＳ Ｐ明朝"/>
        <a:font script="Hang" typeface="바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F5E68DCE-063D-AE45-A674-544D220F4834}">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A513748-1E30-5E46-8831-EDB2D6EA7051}">
  <we:reference id="wa200005107" version="1.1.0.0" store="en-US" storeType="OMEX"/>
  <we:alternateReferences>
    <we:reference id="wa200005107" version="1.1.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5920FFBF-981B-8748-8BE7-EEC102879F8C}">
  <we:reference id="wa104380773" version="2.1.4.0" store="en-US" storeType="OMEX"/>
  <we:alternateReferences>
    <we:reference id="wa104380773" version="2.1.4.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5B979-6720-D149-BA40-C608B0488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2758</Words>
  <Characters>15725</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7</CharactersWithSpaces>
  <SharedDoc>false</SharedDoc>
  <HLinks>
    <vt:vector size="36" baseType="variant">
      <vt:variant>
        <vt:i4>393219</vt:i4>
      </vt:variant>
      <vt:variant>
        <vt:i4>96</vt:i4>
      </vt:variant>
      <vt:variant>
        <vt:i4>0</vt:i4>
      </vt:variant>
      <vt:variant>
        <vt:i4>5</vt:i4>
      </vt:variant>
      <vt:variant>
        <vt:lpwstr>https://gedsh.bethmardutho.org/Addai-Teaching-of</vt:lpwstr>
      </vt:variant>
      <vt:variant>
        <vt:lpwstr/>
      </vt:variant>
      <vt:variant>
        <vt:i4>7929952</vt:i4>
      </vt:variant>
      <vt:variant>
        <vt:i4>84</vt:i4>
      </vt:variant>
      <vt:variant>
        <vt:i4>0</vt:i4>
      </vt:variant>
      <vt:variant>
        <vt:i4>5</vt:i4>
      </vt:variant>
      <vt:variant>
        <vt:lpwstr>http://www.iranicaonline.org/articles/christianity-iii</vt:lpwstr>
      </vt:variant>
      <vt:variant>
        <vt:lpwstr/>
      </vt:variant>
      <vt:variant>
        <vt:i4>1179679</vt:i4>
      </vt:variant>
      <vt:variant>
        <vt:i4>60</vt:i4>
      </vt:variant>
      <vt:variant>
        <vt:i4>0</vt:i4>
      </vt:variant>
      <vt:variant>
        <vt:i4>5</vt:i4>
      </vt:variant>
      <vt:variant>
        <vt:lpwstr>https://doi.org/10.31826/hug-2010-030111</vt:lpwstr>
      </vt:variant>
      <vt:variant>
        <vt:lpwstr/>
      </vt:variant>
      <vt:variant>
        <vt:i4>1703938</vt:i4>
      </vt:variant>
      <vt:variant>
        <vt:i4>27</vt:i4>
      </vt:variant>
      <vt:variant>
        <vt:i4>0</vt:i4>
      </vt:variant>
      <vt:variant>
        <vt:i4>5</vt:i4>
      </vt:variant>
      <vt:variant>
        <vt:lpwstr>https://gedsh.bethmardutho.org/Thomas-Acts-of</vt:lpwstr>
      </vt:variant>
      <vt:variant>
        <vt:lpwstr/>
      </vt:variant>
      <vt:variant>
        <vt:i4>2359334</vt:i4>
      </vt:variant>
      <vt:variant>
        <vt:i4>24</vt:i4>
      </vt:variant>
      <vt:variant>
        <vt:i4>0</vt:i4>
      </vt:variant>
      <vt:variant>
        <vt:i4>5</vt:i4>
      </vt:variant>
      <vt:variant>
        <vt:lpwstr>https://iranicaonline.org/articles/china-xv-the-last-sasanians-in-china</vt:lpwstr>
      </vt:variant>
      <vt:variant>
        <vt:lpwstr/>
      </vt:variant>
      <vt:variant>
        <vt:i4>1376346</vt:i4>
      </vt:variant>
      <vt:variant>
        <vt:i4>66</vt:i4>
      </vt:variant>
      <vt:variant>
        <vt:i4>0</vt:i4>
      </vt:variant>
      <vt:variant>
        <vt:i4>5</vt:i4>
      </vt:variant>
      <vt:variant>
        <vt:lpwstr>http://idp.bl.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 Jason</dc:creator>
  <cp:keywords/>
  <dc:description/>
  <cp:lastModifiedBy>Jason Yuan</cp:lastModifiedBy>
  <cp:revision>3</cp:revision>
  <cp:lastPrinted>2025-06-17T11:04:00Z</cp:lastPrinted>
  <dcterms:created xsi:type="dcterms:W3CDTF">2025-06-19T21:20:00Z</dcterms:created>
  <dcterms:modified xsi:type="dcterms:W3CDTF">2025-06-19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dbd74f-5c0c-37a1-b7bc-3b5951da2fef</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b98fac97-8d33-4425-95a4-f76d2cce012e_Enabled">
    <vt:lpwstr>true</vt:lpwstr>
  </property>
  <property fmtid="{D5CDD505-2E9C-101B-9397-08002B2CF9AE}" pid="26" name="MSIP_Label_b98fac97-8d33-4425-95a4-f76d2cce012e_SetDate">
    <vt:lpwstr>2024-02-04T18:19:37Z</vt:lpwstr>
  </property>
  <property fmtid="{D5CDD505-2E9C-101B-9397-08002B2CF9AE}" pid="27" name="MSIP_Label_b98fac97-8d33-4425-95a4-f76d2cce012e_Method">
    <vt:lpwstr>Privileged</vt:lpwstr>
  </property>
  <property fmtid="{D5CDD505-2E9C-101B-9397-08002B2CF9AE}" pid="28" name="MSIP_Label_b98fac97-8d33-4425-95a4-f76d2cce012e_Name">
    <vt:lpwstr>defa4170-0d19-0005-0004-bc88714345d2</vt:lpwstr>
  </property>
  <property fmtid="{D5CDD505-2E9C-101B-9397-08002B2CF9AE}" pid="29" name="MSIP_Label_b98fac97-8d33-4425-95a4-f76d2cce012e_SiteId">
    <vt:lpwstr>674dd0a1-ae62-42c7-a39f-69ee199537a8</vt:lpwstr>
  </property>
  <property fmtid="{D5CDD505-2E9C-101B-9397-08002B2CF9AE}" pid="30" name="MSIP_Label_b98fac97-8d33-4425-95a4-f76d2cce012e_ActionId">
    <vt:lpwstr>2b5038d4-e50b-48fe-9a90-2d57a1edfe8c</vt:lpwstr>
  </property>
  <property fmtid="{D5CDD505-2E9C-101B-9397-08002B2CF9AE}" pid="31" name="MSIP_Label_b98fac97-8d33-4425-95a4-f76d2cce012e_ContentBits">
    <vt:lpwstr>0</vt:lpwstr>
  </property>
</Properties>
</file>